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emf" ContentType="image/x-emf"/>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03809" w:rsidRPr="000E6017" w:rsidRDefault="00703809" w:rsidP="00703809">
      <w:pPr>
        <w:jc w:val="center"/>
        <w:rPr>
          <w:rFonts w:ascii="Times New Roman" w:hAnsi="Times New Roman" w:cs="Times New Roman"/>
        </w:rPr>
      </w:pPr>
      <w:r w:rsidRPr="000E6017">
        <w:rPr>
          <w:rFonts w:ascii="Times New Roman" w:hAnsi="Times New Roman" w:cs="Times New Roman"/>
        </w:rPr>
        <w:t>Slovenská technická univerzita v Bratislave</w:t>
      </w:r>
    </w:p>
    <w:p w:rsidR="00703809" w:rsidRPr="000E6017" w:rsidRDefault="00703809" w:rsidP="00703809">
      <w:pPr>
        <w:jc w:val="center"/>
        <w:rPr>
          <w:rFonts w:ascii="Times New Roman" w:hAnsi="Times New Roman" w:cs="Times New Roman"/>
        </w:rPr>
      </w:pPr>
      <w:r w:rsidRPr="000E6017">
        <w:rPr>
          <w:rFonts w:ascii="Times New Roman" w:hAnsi="Times New Roman" w:cs="Times New Roman"/>
        </w:rPr>
        <w:t>FAKULTA INFORMATIKY A INFORMAČNÝCH TECHNOLÓGIÍ</w:t>
      </w:r>
    </w:p>
    <w:p w:rsidR="00703809" w:rsidRPr="000E6017" w:rsidRDefault="009325AC" w:rsidP="00703809">
      <w:pPr>
        <w:jc w:val="center"/>
        <w:rPr>
          <w:rFonts w:ascii="Times New Roman" w:hAnsi="Times New Roman" w:cs="Times New Roman"/>
        </w:rPr>
      </w:pPr>
      <w:r>
        <w:rPr>
          <w:rFonts w:ascii="Times New Roman" w:hAnsi="Times New Roman" w:cs="Times New Roman"/>
          <w:noProof/>
          <w:lang w:val="en-US"/>
        </w:rPr>
        <mc:AlternateContent>
          <mc:Choice Requires="wps">
            <w:drawing>
              <wp:anchor distT="0" distB="0" distL="114300" distR="114300" simplePos="0" relativeHeight="251660288" behindDoc="0" locked="0" layoutInCell="1" allowOverlap="1" wp14:anchorId="1D644C5E" wp14:editId="2BD26FF7">
                <wp:simplePos x="0" y="0"/>
                <wp:positionH relativeFrom="column">
                  <wp:posOffset>671830</wp:posOffset>
                </wp:positionH>
                <wp:positionV relativeFrom="paragraph">
                  <wp:posOffset>282575</wp:posOffset>
                </wp:positionV>
                <wp:extent cx="4429125" cy="9525"/>
                <wp:effectExtent l="0" t="0" r="28575" b="28575"/>
                <wp:wrapNone/>
                <wp:docPr id="49" name="Rovná spojnica 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4429125" cy="952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id="Rovná spojnica 1" o:spid="_x0000_s1026" style="position:absolute;flip:y;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52.9pt,22.25pt" to="401.65pt,2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" strokecolor="black [3040]">
                <o:lock v:ext="edit" shapetype="f"/>
              </v:line>
            </w:pict>
          </mc:Fallback>
        </mc:AlternateContent>
      </w:r>
    </w:p>
    <w:p w:rsidR="00703809" w:rsidRPr="000E6017" w:rsidRDefault="00703809" w:rsidP="00703809"/>
    <w:p w:rsidR="00703809" w:rsidRPr="000E6017" w:rsidRDefault="00703809" w:rsidP="00703809"/>
    <w:p w:rsidR="00703809" w:rsidRPr="000E6017" w:rsidRDefault="00703809" w:rsidP="00703809"/>
    <w:p w:rsidR="00703809" w:rsidRPr="000E6017" w:rsidRDefault="00703809" w:rsidP="00703809"/>
    <w:p w:rsidR="00703809" w:rsidRPr="000E6017" w:rsidRDefault="00703809" w:rsidP="00703809"/>
    <w:p w:rsidR="00703809" w:rsidRPr="000E6017" w:rsidRDefault="00703809" w:rsidP="00703809"/>
    <w:p w:rsidR="00703809" w:rsidRPr="000E6017" w:rsidRDefault="00703809" w:rsidP="00703809"/>
    <w:p w:rsidR="00703809" w:rsidRPr="000E6017" w:rsidRDefault="00703809" w:rsidP="00703809"/>
    <w:p w:rsidR="00703809" w:rsidRPr="000E6017" w:rsidRDefault="00703809" w:rsidP="00703809">
      <w:pPr>
        <w:jc w:val="center"/>
        <w:rPr>
          <w:rFonts w:ascii="Times New Roman" w:hAnsi="Times New Roman" w:cs="Times New Roman"/>
          <w:sz w:val="28"/>
          <w:szCs w:val="28"/>
        </w:rPr>
      </w:pPr>
      <w:r w:rsidRPr="000E6017">
        <w:rPr>
          <w:rFonts w:ascii="Times New Roman" w:hAnsi="Times New Roman" w:cs="Times New Roman"/>
          <w:sz w:val="28"/>
          <w:szCs w:val="28"/>
        </w:rPr>
        <w:t>Bc. Michal Ševčík</w:t>
      </w:r>
    </w:p>
    <w:p w:rsidR="00703809" w:rsidRPr="000E6017" w:rsidRDefault="000A45F6" w:rsidP="00703809">
      <w:pPr>
        <w:jc w:val="center"/>
        <w:rPr>
          <w:rFonts w:ascii="Times New Roman" w:hAnsi="Times New Roman" w:cs="Times New Roman"/>
          <w:b/>
          <w:sz w:val="52"/>
          <w:szCs w:val="52"/>
        </w:rPr>
      </w:pPr>
      <w:r>
        <w:fldChar w:fldCharType="begin"/>
      </w:r>
      <w:r>
        <w:instrText xml:space="preserve"> HYPERLINK "https://147.175.146.86/project/show/5560" </w:instrText>
      </w:r>
      <w:r>
        <w:fldChar w:fldCharType="separate"/>
      </w:r>
      <w:r w:rsidR="00703809" w:rsidRPr="000E6017">
        <w:rPr>
          <w:rStyle w:val="Hyperlink"/>
          <w:rFonts w:ascii="Times New Roman" w:hAnsi="Times New Roman" w:cs="Times New Roman"/>
          <w:b/>
          <w:color w:val="auto"/>
          <w:sz w:val="52"/>
          <w:szCs w:val="52"/>
          <w:u w:val="none"/>
        </w:rPr>
        <w:t>Klasifikátor binárnych deskriptorov</w:t>
      </w:r>
      <w:r>
        <w:rPr>
          <w:rStyle w:val="Hyperlink"/>
          <w:rFonts w:ascii="Times New Roman" w:hAnsi="Times New Roman" w:cs="Times New Roman"/>
          <w:b/>
          <w:color w:val="auto"/>
          <w:sz w:val="52"/>
          <w:szCs w:val="52"/>
          <w:u w:val="none"/>
        </w:rPr>
        <w:fldChar w:fldCharType="end"/>
      </w:r>
    </w:p>
    <w:p w:rsidR="00703809" w:rsidRPr="000E6017" w:rsidRDefault="00703809" w:rsidP="00703809">
      <w:pPr>
        <w:jc w:val="center"/>
        <w:rPr>
          <w:rFonts w:ascii="Times New Roman" w:hAnsi="Times New Roman" w:cs="Times New Roman"/>
          <w:sz w:val="28"/>
          <w:szCs w:val="28"/>
        </w:rPr>
      </w:pPr>
      <w:r w:rsidRPr="000E6017">
        <w:rPr>
          <w:rFonts w:ascii="Times New Roman" w:hAnsi="Times New Roman" w:cs="Times New Roman"/>
          <w:sz w:val="28"/>
          <w:szCs w:val="28"/>
        </w:rPr>
        <w:t>Diplomov</w:t>
      </w:r>
      <w:r w:rsidR="003158DF" w:rsidRPr="000E6017">
        <w:rPr>
          <w:rFonts w:ascii="Times New Roman" w:hAnsi="Times New Roman" w:cs="Times New Roman"/>
          <w:sz w:val="28"/>
          <w:szCs w:val="28"/>
        </w:rPr>
        <w:t>á</w:t>
      </w:r>
      <w:r w:rsidRPr="000E6017">
        <w:rPr>
          <w:rFonts w:ascii="Times New Roman" w:hAnsi="Times New Roman" w:cs="Times New Roman"/>
          <w:sz w:val="28"/>
          <w:szCs w:val="28"/>
        </w:rPr>
        <w:t xml:space="preserve"> pr</w:t>
      </w:r>
      <w:r w:rsidR="003158DF" w:rsidRPr="000E6017">
        <w:rPr>
          <w:rFonts w:ascii="Times New Roman" w:hAnsi="Times New Roman" w:cs="Times New Roman"/>
          <w:sz w:val="28"/>
          <w:szCs w:val="28"/>
        </w:rPr>
        <w:t>áca</w:t>
      </w:r>
    </w:p>
    <w:p w:rsidR="00703809" w:rsidRPr="000E6017" w:rsidRDefault="00703809" w:rsidP="00703809"/>
    <w:p w:rsidR="00703809" w:rsidRPr="000E6017" w:rsidRDefault="00703809" w:rsidP="00703809"/>
    <w:p w:rsidR="00703809" w:rsidRPr="000E6017" w:rsidRDefault="00703809" w:rsidP="00703809"/>
    <w:p w:rsidR="00703809" w:rsidRPr="000E6017" w:rsidRDefault="00703809" w:rsidP="00703809"/>
    <w:p w:rsidR="00703809" w:rsidRPr="000E6017" w:rsidRDefault="00703809" w:rsidP="00703809"/>
    <w:p w:rsidR="00703809" w:rsidRPr="000E6017" w:rsidRDefault="00703809" w:rsidP="00703809"/>
    <w:p w:rsidR="00703809" w:rsidRPr="000E6017" w:rsidRDefault="00703809" w:rsidP="00703809"/>
    <w:p w:rsidR="00703809" w:rsidRPr="000E6017" w:rsidRDefault="00703809" w:rsidP="00703809"/>
    <w:p w:rsidR="00703809" w:rsidRPr="000E6017" w:rsidRDefault="00703809" w:rsidP="00703809">
      <w:pPr>
        <w:spacing w:line="240" w:lineRule="auto"/>
        <w:rPr>
          <w:b/>
        </w:rPr>
      </w:pPr>
      <w:r w:rsidRPr="000E6017">
        <w:rPr>
          <w:b/>
        </w:rPr>
        <w:t>Študijný program: Informačné systémy</w:t>
      </w:r>
    </w:p>
    <w:p w:rsidR="00703809" w:rsidRPr="000E6017" w:rsidRDefault="00703809" w:rsidP="00703809">
      <w:pPr>
        <w:spacing w:line="240" w:lineRule="auto"/>
        <w:rPr>
          <w:b/>
        </w:rPr>
      </w:pPr>
      <w:r w:rsidRPr="000E6017">
        <w:rPr>
          <w:b/>
        </w:rPr>
        <w:t>Študijný odbor: 9.2.6 Informačné systémy</w:t>
      </w:r>
    </w:p>
    <w:p w:rsidR="00703809" w:rsidRPr="000E6017" w:rsidRDefault="00703809" w:rsidP="00703809">
      <w:pPr>
        <w:spacing w:line="240" w:lineRule="auto"/>
        <w:rPr>
          <w:b/>
        </w:rPr>
      </w:pPr>
      <w:r w:rsidRPr="000E6017">
        <w:rPr>
          <w:b/>
        </w:rPr>
        <w:t>Miesto vypracovania:</w:t>
      </w:r>
      <w:r w:rsidR="00E44C5A" w:rsidRPr="000E6017">
        <w:rPr>
          <w:b/>
        </w:rPr>
        <w:t xml:space="preserve"> Bratislava, Slovensko</w:t>
      </w:r>
    </w:p>
    <w:p w:rsidR="00703809" w:rsidRPr="000E6017" w:rsidRDefault="00703809" w:rsidP="00703809">
      <w:pPr>
        <w:spacing w:line="240" w:lineRule="auto"/>
        <w:rPr>
          <w:b/>
        </w:rPr>
      </w:pPr>
      <w:r w:rsidRPr="000E6017">
        <w:rPr>
          <w:b/>
        </w:rPr>
        <w:t>Vedúci diplomovej práce: Ing. Ján Kvak</w:t>
      </w:r>
    </w:p>
    <w:p w:rsidR="00703809" w:rsidRPr="000E6017" w:rsidRDefault="000E6017" w:rsidP="00703809">
      <w:pPr>
        <w:spacing w:line="240" w:lineRule="auto"/>
        <w:rPr>
          <w:b/>
        </w:rPr>
      </w:pPr>
      <w:r w:rsidRPr="000E6017">
        <w:rPr>
          <w:b/>
        </w:rPr>
        <w:t>Máj, 2015</w:t>
      </w:r>
    </w:p>
    <w:p w:rsidR="00703809" w:rsidRPr="000E6017" w:rsidRDefault="00703809" w:rsidP="00703809">
      <w:pPr>
        <w:rPr>
          <w:rFonts w:ascii="Times New Roman" w:hAnsi="Times New Roman" w:cs="Times New Roman"/>
          <w:sz w:val="48"/>
          <w:szCs w:val="48"/>
        </w:rPr>
      </w:pPr>
      <w:bookmarkStart w:id="0" w:name="_Toc387588252"/>
      <w:r w:rsidRPr="000E6017">
        <w:rPr>
          <w:rFonts w:ascii="Times New Roman" w:hAnsi="Times New Roman" w:cs="Times New Roman"/>
          <w:sz w:val="48"/>
          <w:szCs w:val="48"/>
        </w:rPr>
        <w:lastRenderedPageBreak/>
        <w:t>ANOTÁCIA</w:t>
      </w:r>
      <w:bookmarkEnd w:id="0"/>
    </w:p>
    <w:p w:rsidR="00703809" w:rsidRPr="000E6017" w:rsidRDefault="00703809" w:rsidP="00703809">
      <w:pPr>
        <w:rPr>
          <w:rFonts w:ascii="Times New Roman" w:hAnsi="Times New Roman" w:cs="Times New Roman"/>
          <w:sz w:val="48"/>
          <w:szCs w:val="48"/>
        </w:rPr>
      </w:pPr>
    </w:p>
    <w:p w:rsidR="00703809" w:rsidRPr="000E6017" w:rsidRDefault="00703809" w:rsidP="00703809">
      <w:pPr>
        <w:pStyle w:val="Diplomovkanormal"/>
      </w:pPr>
      <w:r w:rsidRPr="000E6017">
        <w:t>Slovenská technická univerzita v Bratislave</w:t>
      </w:r>
    </w:p>
    <w:p w:rsidR="00703809" w:rsidRPr="000E6017" w:rsidRDefault="00703809" w:rsidP="00703809">
      <w:pPr>
        <w:pStyle w:val="Diplomovkanormal"/>
      </w:pPr>
      <w:r w:rsidRPr="000E6017">
        <w:t>FAKULTA INFORMATIKY A INFORMAČNÝCH TECHNOLÓGIÍ</w:t>
      </w:r>
    </w:p>
    <w:p w:rsidR="00703809" w:rsidRPr="000E6017" w:rsidRDefault="00703809" w:rsidP="00703809">
      <w:pPr>
        <w:pStyle w:val="Diplomovkanormal"/>
      </w:pPr>
      <w:r w:rsidRPr="000E6017">
        <w:t>Študijný program: Informačné systémy</w:t>
      </w:r>
    </w:p>
    <w:p w:rsidR="00703809" w:rsidRPr="000E6017" w:rsidRDefault="00703809" w:rsidP="00703809">
      <w:pPr>
        <w:pStyle w:val="Diplomovkanormal"/>
      </w:pPr>
    </w:p>
    <w:p w:rsidR="00703809" w:rsidRPr="000E6017" w:rsidRDefault="00703809" w:rsidP="00703809">
      <w:pPr>
        <w:pStyle w:val="Diplomovkanormal"/>
      </w:pPr>
      <w:r w:rsidRPr="000E6017">
        <w:t>Autor: Bc. Michal Ševčík</w:t>
      </w:r>
    </w:p>
    <w:p w:rsidR="00703809" w:rsidRPr="000E6017" w:rsidRDefault="00703809" w:rsidP="00703809">
      <w:pPr>
        <w:pStyle w:val="Diplomovkanormal"/>
      </w:pPr>
      <w:r w:rsidRPr="000E6017">
        <w:t>Diplomový projekt: Klasifikátor binárnych deskriptorov</w:t>
      </w:r>
    </w:p>
    <w:p w:rsidR="00703809" w:rsidRPr="000E6017" w:rsidRDefault="00703809" w:rsidP="00703809">
      <w:pPr>
        <w:pStyle w:val="Diplomovkanormal"/>
      </w:pPr>
      <w:r w:rsidRPr="000E6017">
        <w:t>Vedenie diplomového projektu: Ing. Ján Kvak</w:t>
      </w:r>
    </w:p>
    <w:p w:rsidR="00703809" w:rsidRPr="000E6017" w:rsidRDefault="000E6017" w:rsidP="00703809">
      <w:pPr>
        <w:pStyle w:val="Diplomovkanormal"/>
      </w:pPr>
      <w:r w:rsidRPr="000E6017">
        <w:t>Máj 2015</w:t>
      </w:r>
    </w:p>
    <w:p w:rsidR="00703809" w:rsidRPr="000E6017" w:rsidRDefault="00703809" w:rsidP="00703809">
      <w:pPr>
        <w:pStyle w:val="Diplomovkanormal"/>
      </w:pPr>
    </w:p>
    <w:p w:rsidR="00703809" w:rsidRPr="000E6017" w:rsidRDefault="00703809" w:rsidP="00703809">
      <w:pPr>
        <w:pStyle w:val="Diplomovkanormal"/>
      </w:pPr>
      <w:r w:rsidRPr="000E6017">
        <w:tab/>
        <w:t>Cieľom tejto diplomovej práce je výskum existujúcich klasifikátorov</w:t>
      </w:r>
      <w:r w:rsidR="003659B3" w:rsidRPr="000E6017">
        <w:t xml:space="preserve"> </w:t>
      </w:r>
      <w:r w:rsidRPr="000E6017">
        <w:t>použiteľných v oblasti rozpoznávania obrazu. Zameriava sa hlavne na tie klasifikátory, ktoré dokážu pracovať s</w:t>
      </w:r>
      <w:r w:rsidR="003659B3" w:rsidRPr="000E6017">
        <w:t> </w:t>
      </w:r>
      <w:r w:rsidR="00E44C5A" w:rsidRPr="000E6017">
        <w:t>binárnymi</w:t>
      </w:r>
      <w:r w:rsidR="003659B3" w:rsidRPr="000E6017">
        <w:t xml:space="preserve"> </w:t>
      </w:r>
      <w:r w:rsidRPr="000E6017">
        <w:t>deskriptormi. Tieto klasifikátory sú v práci bližšie opísané. Výsledok práce je nájdenie a</w:t>
      </w:r>
      <w:r w:rsidR="003659B3" w:rsidRPr="000E6017">
        <w:t> </w:t>
      </w:r>
      <w:r w:rsidRPr="000E6017">
        <w:t>prispôsobenie</w:t>
      </w:r>
      <w:r w:rsidR="003659B3" w:rsidRPr="000E6017">
        <w:t xml:space="preserve"> </w:t>
      </w:r>
      <w:r w:rsidRPr="000E6017">
        <w:t xml:space="preserve">klasifikátora, ktorý by dosahoval dobré výsledky pri použití v prostredí real-time. Spomenuté sú taktiež výsledky klasifikácie pri rôznych </w:t>
      </w:r>
      <w:r w:rsidR="00E44C5A" w:rsidRPr="000E6017">
        <w:t>konfiguráciách</w:t>
      </w:r>
      <w:r w:rsidRPr="000E6017">
        <w:t>. Hlavne sa opisuje ich úspešnosť a rýchlosť ktoré dosiahli.</w:t>
      </w:r>
    </w:p>
    <w:p w:rsidR="00703809" w:rsidRPr="000E6017" w:rsidRDefault="00703809" w:rsidP="00703809">
      <w:pPr>
        <w:rPr>
          <w:rFonts w:ascii="Times New Roman" w:hAnsi="Times New Roman" w:cs="Times New Roman"/>
          <w:sz w:val="24"/>
          <w:szCs w:val="24"/>
        </w:rPr>
      </w:pPr>
      <w:r w:rsidRPr="000E6017">
        <w:br w:type="page"/>
      </w:r>
    </w:p>
    <w:p w:rsidR="00703809" w:rsidRPr="000E6017" w:rsidRDefault="00703809" w:rsidP="00703809">
      <w:pPr>
        <w:rPr>
          <w:rFonts w:ascii="Times New Roman" w:hAnsi="Times New Roman" w:cs="Times New Roman"/>
          <w:sz w:val="48"/>
          <w:szCs w:val="48"/>
        </w:rPr>
      </w:pPr>
      <w:bookmarkStart w:id="1" w:name="_Toc387588253"/>
      <w:r w:rsidRPr="000E6017">
        <w:rPr>
          <w:rFonts w:ascii="Times New Roman" w:hAnsi="Times New Roman" w:cs="Times New Roman"/>
          <w:sz w:val="48"/>
          <w:szCs w:val="48"/>
        </w:rPr>
        <w:lastRenderedPageBreak/>
        <w:t>ANNOTATION</w:t>
      </w:r>
      <w:bookmarkEnd w:id="1"/>
    </w:p>
    <w:p w:rsidR="00703809" w:rsidRPr="000E6017" w:rsidRDefault="00703809" w:rsidP="00703809">
      <w:pPr>
        <w:pStyle w:val="Diplomovkanormal"/>
      </w:pPr>
    </w:p>
    <w:p w:rsidR="00703809" w:rsidRPr="000E6017" w:rsidRDefault="00703809" w:rsidP="00703809">
      <w:pPr>
        <w:pStyle w:val="Diplomovkanormal"/>
        <w:rPr>
          <w:lang w:val="en-US"/>
        </w:rPr>
      </w:pPr>
      <w:r w:rsidRPr="000E6017">
        <w:rPr>
          <w:lang w:val="en-US"/>
        </w:rPr>
        <w:t>Slovak University</w:t>
      </w:r>
      <w:r w:rsidR="00D30E14" w:rsidRPr="000E6017">
        <w:rPr>
          <w:lang w:val="en-US"/>
        </w:rPr>
        <w:t xml:space="preserve"> </w:t>
      </w:r>
      <w:r w:rsidRPr="000E6017">
        <w:rPr>
          <w:lang w:val="en-US"/>
        </w:rPr>
        <w:t>of</w:t>
      </w:r>
      <w:r w:rsidR="00D30E14" w:rsidRPr="000E6017">
        <w:rPr>
          <w:lang w:val="en-US"/>
        </w:rPr>
        <w:t xml:space="preserve"> </w:t>
      </w:r>
      <w:r w:rsidRPr="000E6017">
        <w:rPr>
          <w:lang w:val="en-US"/>
        </w:rPr>
        <w:t>Technology Bratislava</w:t>
      </w:r>
    </w:p>
    <w:p w:rsidR="00703809" w:rsidRPr="000E6017" w:rsidRDefault="00703809" w:rsidP="00703809">
      <w:pPr>
        <w:pStyle w:val="Diplomovkanormal"/>
        <w:rPr>
          <w:lang w:val="en-US"/>
        </w:rPr>
      </w:pPr>
      <w:r w:rsidRPr="000E6017">
        <w:rPr>
          <w:lang w:val="en-US"/>
        </w:rPr>
        <w:t>FACULTY OF INFORMATICS AND INFORMATION TECHNOLOGIES</w:t>
      </w:r>
    </w:p>
    <w:p w:rsidR="00703809" w:rsidRPr="000E6017" w:rsidRDefault="00703809" w:rsidP="00703809">
      <w:pPr>
        <w:pStyle w:val="Diplomovkanormal"/>
        <w:rPr>
          <w:lang w:val="en-US"/>
        </w:rPr>
      </w:pPr>
      <w:r w:rsidRPr="000E6017">
        <w:rPr>
          <w:lang w:val="en-US"/>
        </w:rPr>
        <w:t>Degree Course: Information systems</w:t>
      </w:r>
    </w:p>
    <w:p w:rsidR="00703809" w:rsidRPr="000E6017" w:rsidRDefault="00703809" w:rsidP="00703809">
      <w:pPr>
        <w:pStyle w:val="Diplomovkanormal"/>
        <w:rPr>
          <w:lang w:val="en-US"/>
        </w:rPr>
      </w:pPr>
    </w:p>
    <w:p w:rsidR="00703809" w:rsidRPr="000E6017" w:rsidRDefault="00703809" w:rsidP="00703809">
      <w:pPr>
        <w:pStyle w:val="Diplomovkanormal"/>
        <w:rPr>
          <w:lang w:val="en-US"/>
        </w:rPr>
      </w:pPr>
      <w:r w:rsidRPr="000E6017">
        <w:rPr>
          <w:lang w:val="en-US"/>
        </w:rPr>
        <w:t xml:space="preserve">Author: </w:t>
      </w:r>
      <w:proofErr w:type="spellStart"/>
      <w:r w:rsidRPr="000E6017">
        <w:rPr>
          <w:lang w:val="en-US"/>
        </w:rPr>
        <w:t>Bc</w:t>
      </w:r>
      <w:proofErr w:type="spellEnd"/>
      <w:r w:rsidRPr="000E6017">
        <w:rPr>
          <w:lang w:val="en-US"/>
        </w:rPr>
        <w:t xml:space="preserve">. Michal </w:t>
      </w:r>
      <w:proofErr w:type="spellStart"/>
      <w:r w:rsidRPr="000E6017">
        <w:rPr>
          <w:lang w:val="en-US"/>
        </w:rPr>
        <w:t>Ševčík</w:t>
      </w:r>
      <w:proofErr w:type="spellEnd"/>
    </w:p>
    <w:p w:rsidR="00703809" w:rsidRPr="000E6017" w:rsidRDefault="00703809" w:rsidP="00703809">
      <w:pPr>
        <w:pStyle w:val="Diplomovkanormal"/>
        <w:rPr>
          <w:lang w:val="en-US"/>
        </w:rPr>
      </w:pPr>
      <w:r w:rsidRPr="000E6017">
        <w:rPr>
          <w:lang w:val="en-US"/>
        </w:rPr>
        <w:t>Diploma project: Classification of binary descriptors</w:t>
      </w:r>
    </w:p>
    <w:p w:rsidR="00703809" w:rsidRPr="000E6017" w:rsidRDefault="00703809" w:rsidP="00703809">
      <w:pPr>
        <w:pStyle w:val="Diplomovkanormal"/>
        <w:rPr>
          <w:lang w:val="en-US"/>
        </w:rPr>
      </w:pPr>
      <w:r w:rsidRPr="000E6017">
        <w:rPr>
          <w:lang w:val="en-US"/>
        </w:rPr>
        <w:t xml:space="preserve">Supervisor: </w:t>
      </w:r>
      <w:proofErr w:type="spellStart"/>
      <w:r w:rsidRPr="000E6017">
        <w:rPr>
          <w:lang w:val="en-US"/>
        </w:rPr>
        <w:t>Ing</w:t>
      </w:r>
      <w:proofErr w:type="spellEnd"/>
      <w:r w:rsidRPr="000E6017">
        <w:rPr>
          <w:lang w:val="en-US"/>
        </w:rPr>
        <w:t xml:space="preserve">. </w:t>
      </w:r>
      <w:proofErr w:type="spellStart"/>
      <w:r w:rsidRPr="000E6017">
        <w:rPr>
          <w:lang w:val="en-US"/>
        </w:rPr>
        <w:t>Ján</w:t>
      </w:r>
      <w:proofErr w:type="spellEnd"/>
      <w:r w:rsidR="00D30E14" w:rsidRPr="000E6017">
        <w:rPr>
          <w:lang w:val="en-US"/>
        </w:rPr>
        <w:t xml:space="preserve"> </w:t>
      </w:r>
      <w:proofErr w:type="spellStart"/>
      <w:r w:rsidRPr="000E6017">
        <w:rPr>
          <w:lang w:val="en-US"/>
        </w:rPr>
        <w:t>Kvak</w:t>
      </w:r>
      <w:proofErr w:type="spellEnd"/>
    </w:p>
    <w:p w:rsidR="00703809" w:rsidRPr="000E6017" w:rsidRDefault="000E6017" w:rsidP="00703809">
      <w:pPr>
        <w:pStyle w:val="Diplomovkanormal"/>
        <w:rPr>
          <w:lang w:val="en-US"/>
        </w:rPr>
      </w:pPr>
      <w:r w:rsidRPr="000E6017">
        <w:rPr>
          <w:lang w:val="en-US"/>
        </w:rPr>
        <w:t>2015, May</w:t>
      </w:r>
    </w:p>
    <w:p w:rsidR="00703809" w:rsidRPr="000E6017" w:rsidRDefault="00703809" w:rsidP="00703809">
      <w:pPr>
        <w:pStyle w:val="Diplomovkanormal"/>
        <w:rPr>
          <w:lang w:val="en-US"/>
        </w:rPr>
      </w:pPr>
    </w:p>
    <w:p w:rsidR="00703809" w:rsidRPr="000E6017" w:rsidRDefault="00703809" w:rsidP="00703809">
      <w:pPr>
        <w:pStyle w:val="Diplomovkanormal"/>
        <w:rPr>
          <w:lang w:val="en-US"/>
        </w:rPr>
      </w:pPr>
      <w:r w:rsidRPr="000E6017">
        <w:rPr>
          <w:lang w:val="en-US"/>
        </w:rPr>
        <w:tab/>
        <w:t xml:space="preserve">The focus of this diploma thesis is to research the existing image </w:t>
      </w:r>
      <w:r w:rsidR="008B4D99" w:rsidRPr="000E6017">
        <w:rPr>
          <w:lang w:val="en-US"/>
        </w:rPr>
        <w:t>classifi</w:t>
      </w:r>
      <w:r w:rsidR="008B4D99">
        <w:rPr>
          <w:lang w:val="en-US"/>
        </w:rPr>
        <w:t>ers</w:t>
      </w:r>
      <w:r w:rsidRPr="000E6017">
        <w:rPr>
          <w:lang w:val="en-US"/>
        </w:rPr>
        <w:t xml:space="preserve">. It focuses mainly on those </w:t>
      </w:r>
      <w:r w:rsidR="008B4D99" w:rsidRPr="000E6017">
        <w:rPr>
          <w:lang w:val="en-US"/>
        </w:rPr>
        <w:t>classifi</w:t>
      </w:r>
      <w:r w:rsidR="008B4D99">
        <w:rPr>
          <w:lang w:val="en-US"/>
        </w:rPr>
        <w:t>ers</w:t>
      </w:r>
      <w:r w:rsidR="008B4D99" w:rsidRPr="000E6017">
        <w:rPr>
          <w:lang w:val="en-US"/>
        </w:rPr>
        <w:t xml:space="preserve"> </w:t>
      </w:r>
      <w:r w:rsidRPr="000E6017">
        <w:rPr>
          <w:lang w:val="en-US"/>
        </w:rPr>
        <w:t xml:space="preserve">that work with binary descriptors. These </w:t>
      </w:r>
      <w:r w:rsidR="008B4D99" w:rsidRPr="000E6017">
        <w:rPr>
          <w:lang w:val="en-US"/>
        </w:rPr>
        <w:t>classifi</w:t>
      </w:r>
      <w:r w:rsidR="008B4D99">
        <w:rPr>
          <w:lang w:val="en-US"/>
        </w:rPr>
        <w:t>ers</w:t>
      </w:r>
      <w:r w:rsidR="008B4D99" w:rsidRPr="000E6017">
        <w:rPr>
          <w:lang w:val="en-US"/>
        </w:rPr>
        <w:t xml:space="preserve"> </w:t>
      </w:r>
      <w:r w:rsidRPr="000E6017">
        <w:rPr>
          <w:lang w:val="en-US"/>
        </w:rPr>
        <w:t xml:space="preserve">are </w:t>
      </w:r>
      <w:r w:rsidR="000E6017" w:rsidRPr="000E6017">
        <w:rPr>
          <w:lang w:val="en-US"/>
        </w:rPr>
        <w:t>further described</w:t>
      </w:r>
      <w:r w:rsidRPr="000E6017">
        <w:rPr>
          <w:lang w:val="en-US"/>
        </w:rPr>
        <w:t xml:space="preserve"> in the work. The output of the work is a </w:t>
      </w:r>
      <w:r w:rsidR="008B4D99" w:rsidRPr="000E6017">
        <w:rPr>
          <w:lang w:val="en-US"/>
        </w:rPr>
        <w:t>classifi</w:t>
      </w:r>
      <w:r w:rsidR="008B4D99">
        <w:rPr>
          <w:lang w:val="en-US"/>
        </w:rPr>
        <w:t>er</w:t>
      </w:r>
      <w:r w:rsidR="008B4D99" w:rsidRPr="000E6017">
        <w:rPr>
          <w:lang w:val="en-US"/>
        </w:rPr>
        <w:t xml:space="preserve"> </w:t>
      </w:r>
      <w:r w:rsidRPr="000E6017">
        <w:rPr>
          <w:lang w:val="en-US"/>
        </w:rPr>
        <w:t xml:space="preserve">that will achieve good results while used in a real-time environment. It also contains results of the </w:t>
      </w:r>
      <w:r w:rsidR="008B4D99" w:rsidRPr="000E6017">
        <w:rPr>
          <w:lang w:val="en-US"/>
        </w:rPr>
        <w:t>classifi</w:t>
      </w:r>
      <w:r w:rsidR="008B4D99">
        <w:rPr>
          <w:lang w:val="en-US"/>
        </w:rPr>
        <w:t>er</w:t>
      </w:r>
      <w:r w:rsidR="008B4D99" w:rsidRPr="000E6017">
        <w:rPr>
          <w:lang w:val="en-US"/>
        </w:rPr>
        <w:t xml:space="preserve"> </w:t>
      </w:r>
      <w:r w:rsidRPr="000E6017">
        <w:rPr>
          <w:lang w:val="en-US"/>
        </w:rPr>
        <w:t>with different configurations. It is describing mainly the success and the speed.</w:t>
      </w:r>
    </w:p>
    <w:p w:rsidR="00167472" w:rsidRDefault="00167472">
      <w:pPr>
        <w:rPr>
          <w:lang w:val="en-US"/>
        </w:rPr>
        <w:sectPr w:rsidR="00167472" w:rsidSect="00167472">
          <w:footerReference w:type="default" r:id="rId9"/>
          <w:pgSz w:w="11906" w:h="16838"/>
          <w:pgMar w:top="1417" w:right="1417" w:bottom="1417" w:left="1417" w:header="708" w:footer="708" w:gutter="0"/>
          <w:cols w:space="708"/>
          <w:docGrid w:linePitch="360"/>
        </w:sectPr>
      </w:pPr>
    </w:p>
    <w:p w:rsidR="003C50AF" w:rsidRDefault="003C50AF" w:rsidP="003C50AF">
      <w:pPr>
        <w:pBdr>
          <w:bottom w:val="single" w:sz="4" w:space="1" w:color="auto"/>
        </w:pBdr>
        <w:jc w:val="center"/>
        <w:rPr>
          <w:b/>
        </w:rPr>
      </w:pPr>
      <w:r>
        <w:lastRenderedPageBreak/>
        <w:t>Slovenská technická univerzita v Bratislave</w:t>
      </w:r>
      <w:r>
        <w:br/>
      </w:r>
      <w:r>
        <w:rPr>
          <w:b/>
          <w:sz w:val="18"/>
        </w:rPr>
        <w:t>FAKULTA INFORMATIKY A INFORMAČNÝCH TECHNOLÓGIÍ</w:t>
      </w:r>
    </w:p>
    <w:p w:rsidR="00167472" w:rsidRPr="003C50AF" w:rsidRDefault="003C50AF" w:rsidP="003C50AF">
      <w:pPr>
        <w:jc w:val="center"/>
        <w:rPr>
          <w:rFonts w:ascii="Arial" w:hAnsi="Arial" w:cs="Arial"/>
          <w:b/>
          <w:sz w:val="28"/>
          <w:szCs w:val="28"/>
        </w:rPr>
      </w:pPr>
      <w:r w:rsidRPr="003C50AF">
        <w:rPr>
          <w:rFonts w:ascii="Arial" w:hAnsi="Arial" w:cs="Arial"/>
          <w:b/>
          <w:sz w:val="28"/>
          <w:szCs w:val="28"/>
        </w:rPr>
        <w:t>Klasifikátor binárnych deskriptorov</w:t>
      </w:r>
    </w:p>
    <w:p w:rsidR="003922B9" w:rsidRDefault="003922B9" w:rsidP="00167472">
      <w:pPr>
        <w:pStyle w:val="Diplomovkanormal"/>
        <w:rPr>
          <w:sz w:val="22"/>
          <w:szCs w:val="22"/>
        </w:rPr>
      </w:pPr>
    </w:p>
    <w:p w:rsidR="00167472" w:rsidRPr="003C50AF" w:rsidRDefault="00167472" w:rsidP="00167472">
      <w:pPr>
        <w:pStyle w:val="Diplomovkanormal"/>
        <w:rPr>
          <w:sz w:val="22"/>
          <w:szCs w:val="22"/>
        </w:rPr>
      </w:pPr>
      <w:r w:rsidRPr="003C50AF">
        <w:rPr>
          <w:sz w:val="22"/>
          <w:szCs w:val="22"/>
        </w:rPr>
        <w:t>Študijný program: Informačné systémy</w:t>
      </w:r>
    </w:p>
    <w:p w:rsidR="00167472" w:rsidRPr="003C50AF" w:rsidRDefault="00167472" w:rsidP="00167472">
      <w:pPr>
        <w:pStyle w:val="Diplomovkanormal"/>
        <w:rPr>
          <w:sz w:val="22"/>
          <w:szCs w:val="22"/>
        </w:rPr>
      </w:pPr>
    </w:p>
    <w:p w:rsidR="00167472" w:rsidRPr="003C50AF" w:rsidRDefault="00167472" w:rsidP="00167472">
      <w:pPr>
        <w:pStyle w:val="Diplomovkanormal"/>
        <w:rPr>
          <w:sz w:val="22"/>
          <w:szCs w:val="22"/>
        </w:rPr>
      </w:pPr>
      <w:r w:rsidRPr="003C50AF">
        <w:rPr>
          <w:sz w:val="22"/>
          <w:szCs w:val="22"/>
        </w:rPr>
        <w:t>Autor: Bc. Michal Ševčík</w:t>
      </w:r>
    </w:p>
    <w:p w:rsidR="00167472" w:rsidRPr="003C50AF" w:rsidRDefault="00167472" w:rsidP="00167472">
      <w:pPr>
        <w:pStyle w:val="Diplomovkanormal"/>
        <w:rPr>
          <w:sz w:val="22"/>
          <w:szCs w:val="22"/>
        </w:rPr>
      </w:pPr>
      <w:r w:rsidRPr="003C50AF">
        <w:rPr>
          <w:sz w:val="22"/>
          <w:szCs w:val="22"/>
        </w:rPr>
        <w:t>Vedenie diplomového projektu: Ing. Ján Kvak</w:t>
      </w:r>
    </w:p>
    <w:p w:rsidR="00167472" w:rsidRPr="003C50AF" w:rsidRDefault="00167472" w:rsidP="00167472">
      <w:pPr>
        <w:pStyle w:val="Diplomovkanormal"/>
        <w:rPr>
          <w:sz w:val="22"/>
          <w:szCs w:val="22"/>
        </w:rPr>
      </w:pPr>
      <w:r w:rsidRPr="003C50AF">
        <w:rPr>
          <w:sz w:val="22"/>
          <w:szCs w:val="22"/>
        </w:rPr>
        <w:t>Máj 2015</w:t>
      </w:r>
    </w:p>
    <w:p w:rsidR="00167472" w:rsidRPr="003C50AF" w:rsidRDefault="00167472" w:rsidP="00167472">
      <w:pPr>
        <w:pStyle w:val="Diplomovkanormal"/>
        <w:rPr>
          <w:sz w:val="22"/>
          <w:szCs w:val="22"/>
        </w:rPr>
      </w:pPr>
    </w:p>
    <w:p w:rsidR="00167472" w:rsidRPr="003C50AF" w:rsidRDefault="00167472" w:rsidP="00167472">
      <w:pPr>
        <w:pStyle w:val="Diplomovkanormal"/>
        <w:rPr>
          <w:sz w:val="22"/>
          <w:szCs w:val="22"/>
        </w:rPr>
      </w:pPr>
      <w:r w:rsidRPr="003C50AF">
        <w:rPr>
          <w:sz w:val="22"/>
          <w:szCs w:val="22"/>
        </w:rPr>
        <w:tab/>
        <w:t>Cieľom tejto diplomovej práce je výskum existujúcich klasifikátorov použiteľných v oblasti rozpoznávania obrazu. Zameriava sa hlavne na tie klasifikátory, ktoré dokážu pracovať s binárnymi deskriptormi. Tieto klasifikátory sú v práci bližšie opísané. Výsledok práce je nájdenie a prispôsobenie klasifikátora, ktorý by dosahoval dobré výsledky pri použití v prostredí real-time. Spomenuté sú taktiež výsledky klasifikácie pri rôznych konfiguráciách. Hlavne sa opisuje ich úspešnosť a rýchlosť ktoré dosiahli.</w:t>
      </w:r>
    </w:p>
    <w:p w:rsidR="003C50AF" w:rsidRDefault="003C50AF" w:rsidP="00167472">
      <w:pPr>
        <w:pStyle w:val="Diplomovkanormal"/>
        <w:rPr>
          <w:sz w:val="20"/>
          <w:szCs w:val="20"/>
        </w:rPr>
      </w:pPr>
    </w:p>
    <w:p w:rsidR="003922B9" w:rsidRDefault="003922B9" w:rsidP="00167472">
      <w:pPr>
        <w:pStyle w:val="Diplomovkanormal"/>
        <w:rPr>
          <w:sz w:val="20"/>
          <w:szCs w:val="20"/>
        </w:rPr>
      </w:pPr>
    </w:p>
    <w:p w:rsidR="003922B9" w:rsidRDefault="003922B9" w:rsidP="00167472">
      <w:pPr>
        <w:pStyle w:val="Diplomovkanormal"/>
        <w:rPr>
          <w:sz w:val="20"/>
          <w:szCs w:val="20"/>
        </w:rPr>
      </w:pPr>
    </w:p>
    <w:p w:rsidR="003C50AF" w:rsidRDefault="003C50AF" w:rsidP="003C50AF">
      <w:pPr>
        <w:pBdr>
          <w:bottom w:val="single" w:sz="4" w:space="1" w:color="auto"/>
        </w:pBdr>
        <w:jc w:val="center"/>
        <w:rPr>
          <w:b/>
        </w:rPr>
      </w:pPr>
      <w:r>
        <w:lastRenderedPageBreak/>
        <w:t>Slovenská technická univerzita v Bratislave</w:t>
      </w:r>
      <w:r>
        <w:br/>
      </w:r>
      <w:r>
        <w:rPr>
          <w:b/>
          <w:sz w:val="18"/>
        </w:rPr>
        <w:t>FAKULTA INFORMATIKY A INFORMAČNÝCH TECHNOLÓGIÍ</w:t>
      </w:r>
    </w:p>
    <w:p w:rsidR="003C50AF" w:rsidRPr="003C50AF" w:rsidRDefault="003C50AF" w:rsidP="003C50AF">
      <w:pPr>
        <w:jc w:val="center"/>
        <w:rPr>
          <w:rFonts w:ascii="Arial" w:hAnsi="Arial" w:cs="Arial"/>
          <w:b/>
          <w:sz w:val="28"/>
          <w:szCs w:val="28"/>
        </w:rPr>
      </w:pPr>
      <w:r>
        <w:rPr>
          <w:rFonts w:ascii="Arial" w:hAnsi="Arial" w:cs="Arial"/>
          <w:b/>
          <w:sz w:val="28"/>
          <w:szCs w:val="28"/>
        </w:rPr>
        <w:t>Classifica</w:t>
      </w:r>
      <w:r w:rsidR="003922B9">
        <w:rPr>
          <w:rFonts w:ascii="Arial" w:hAnsi="Arial" w:cs="Arial"/>
          <w:b/>
          <w:sz w:val="28"/>
          <w:szCs w:val="28"/>
        </w:rPr>
        <w:t>tion</w:t>
      </w:r>
      <w:r>
        <w:rPr>
          <w:rFonts w:ascii="Arial" w:hAnsi="Arial" w:cs="Arial"/>
          <w:b/>
          <w:sz w:val="28"/>
          <w:szCs w:val="28"/>
        </w:rPr>
        <w:t xml:space="preserve"> of</w:t>
      </w:r>
      <w:r w:rsidRPr="003C50AF">
        <w:rPr>
          <w:rFonts w:ascii="Arial" w:hAnsi="Arial" w:cs="Arial"/>
          <w:b/>
          <w:sz w:val="28"/>
          <w:szCs w:val="28"/>
        </w:rPr>
        <w:t xml:space="preserve"> </w:t>
      </w:r>
      <w:r>
        <w:rPr>
          <w:rFonts w:ascii="Arial" w:hAnsi="Arial" w:cs="Arial"/>
          <w:b/>
          <w:sz w:val="28"/>
          <w:szCs w:val="28"/>
        </w:rPr>
        <w:t>binary</w:t>
      </w:r>
      <w:r w:rsidRPr="003C50AF">
        <w:rPr>
          <w:rFonts w:ascii="Arial" w:hAnsi="Arial" w:cs="Arial"/>
          <w:b/>
          <w:sz w:val="28"/>
          <w:szCs w:val="28"/>
        </w:rPr>
        <w:t xml:space="preserve"> </w:t>
      </w:r>
      <w:r>
        <w:rPr>
          <w:rFonts w:ascii="Arial" w:hAnsi="Arial" w:cs="Arial"/>
          <w:b/>
          <w:sz w:val="28"/>
          <w:szCs w:val="28"/>
        </w:rPr>
        <w:t>descriptors</w:t>
      </w:r>
    </w:p>
    <w:p w:rsidR="003C50AF" w:rsidRPr="000E6017" w:rsidRDefault="003C50AF" w:rsidP="003C50AF">
      <w:pPr>
        <w:pStyle w:val="Diplomovkanormal"/>
      </w:pPr>
    </w:p>
    <w:p w:rsidR="003C50AF" w:rsidRPr="003C50AF" w:rsidRDefault="003C50AF" w:rsidP="003C50AF">
      <w:pPr>
        <w:pStyle w:val="Diplomovkanormal"/>
        <w:rPr>
          <w:sz w:val="22"/>
          <w:szCs w:val="22"/>
          <w:lang w:val="en-US"/>
        </w:rPr>
      </w:pPr>
      <w:r w:rsidRPr="003C50AF">
        <w:rPr>
          <w:sz w:val="22"/>
          <w:szCs w:val="22"/>
          <w:lang w:val="en-US"/>
        </w:rPr>
        <w:t>Degree Course: Information systems</w:t>
      </w:r>
    </w:p>
    <w:p w:rsidR="003C50AF" w:rsidRPr="003C50AF" w:rsidRDefault="003C50AF" w:rsidP="003C50AF">
      <w:pPr>
        <w:pStyle w:val="Diplomovkanormal"/>
        <w:rPr>
          <w:sz w:val="22"/>
          <w:szCs w:val="22"/>
          <w:lang w:val="en-US"/>
        </w:rPr>
      </w:pPr>
    </w:p>
    <w:p w:rsidR="003C50AF" w:rsidRPr="003C50AF" w:rsidRDefault="003C50AF" w:rsidP="003C50AF">
      <w:pPr>
        <w:pStyle w:val="Diplomovkanormal"/>
        <w:rPr>
          <w:sz w:val="22"/>
          <w:szCs w:val="22"/>
          <w:lang w:val="en-US"/>
        </w:rPr>
      </w:pPr>
      <w:r w:rsidRPr="003C50AF">
        <w:rPr>
          <w:sz w:val="22"/>
          <w:szCs w:val="22"/>
          <w:lang w:val="en-US"/>
        </w:rPr>
        <w:t xml:space="preserve">Author: </w:t>
      </w:r>
      <w:proofErr w:type="spellStart"/>
      <w:r w:rsidRPr="003C50AF">
        <w:rPr>
          <w:sz w:val="22"/>
          <w:szCs w:val="22"/>
          <w:lang w:val="en-US"/>
        </w:rPr>
        <w:t>Bc</w:t>
      </w:r>
      <w:proofErr w:type="spellEnd"/>
      <w:r w:rsidRPr="003C50AF">
        <w:rPr>
          <w:sz w:val="22"/>
          <w:szCs w:val="22"/>
          <w:lang w:val="en-US"/>
        </w:rPr>
        <w:t xml:space="preserve">. Michal </w:t>
      </w:r>
      <w:proofErr w:type="spellStart"/>
      <w:r w:rsidRPr="003C50AF">
        <w:rPr>
          <w:sz w:val="22"/>
          <w:szCs w:val="22"/>
          <w:lang w:val="en-US"/>
        </w:rPr>
        <w:t>Ševčík</w:t>
      </w:r>
      <w:proofErr w:type="spellEnd"/>
    </w:p>
    <w:p w:rsidR="003C50AF" w:rsidRPr="003C50AF" w:rsidRDefault="003C50AF" w:rsidP="003C50AF">
      <w:pPr>
        <w:pStyle w:val="Diplomovkanormal"/>
        <w:rPr>
          <w:sz w:val="22"/>
          <w:szCs w:val="22"/>
          <w:lang w:val="en-US"/>
        </w:rPr>
      </w:pPr>
      <w:r w:rsidRPr="003C50AF">
        <w:rPr>
          <w:sz w:val="22"/>
          <w:szCs w:val="22"/>
          <w:lang w:val="en-US"/>
        </w:rPr>
        <w:t xml:space="preserve">Supervisor: </w:t>
      </w:r>
      <w:proofErr w:type="spellStart"/>
      <w:r w:rsidRPr="003C50AF">
        <w:rPr>
          <w:sz w:val="22"/>
          <w:szCs w:val="22"/>
          <w:lang w:val="en-US"/>
        </w:rPr>
        <w:t>Ing</w:t>
      </w:r>
      <w:proofErr w:type="spellEnd"/>
      <w:r w:rsidRPr="003C50AF">
        <w:rPr>
          <w:sz w:val="22"/>
          <w:szCs w:val="22"/>
          <w:lang w:val="en-US"/>
        </w:rPr>
        <w:t xml:space="preserve">. </w:t>
      </w:r>
      <w:proofErr w:type="spellStart"/>
      <w:r w:rsidRPr="003C50AF">
        <w:rPr>
          <w:sz w:val="22"/>
          <w:szCs w:val="22"/>
          <w:lang w:val="en-US"/>
        </w:rPr>
        <w:t>Ján</w:t>
      </w:r>
      <w:proofErr w:type="spellEnd"/>
      <w:r w:rsidRPr="003C50AF">
        <w:rPr>
          <w:sz w:val="22"/>
          <w:szCs w:val="22"/>
          <w:lang w:val="en-US"/>
        </w:rPr>
        <w:t xml:space="preserve"> </w:t>
      </w:r>
      <w:proofErr w:type="spellStart"/>
      <w:r w:rsidRPr="003C50AF">
        <w:rPr>
          <w:sz w:val="22"/>
          <w:szCs w:val="22"/>
          <w:lang w:val="en-US"/>
        </w:rPr>
        <w:t>Kvak</w:t>
      </w:r>
      <w:proofErr w:type="spellEnd"/>
    </w:p>
    <w:p w:rsidR="003C50AF" w:rsidRPr="003C50AF" w:rsidRDefault="003C50AF" w:rsidP="003C50AF">
      <w:pPr>
        <w:pStyle w:val="Diplomovkanormal"/>
        <w:rPr>
          <w:sz w:val="22"/>
          <w:szCs w:val="22"/>
          <w:lang w:val="en-US"/>
        </w:rPr>
      </w:pPr>
      <w:r w:rsidRPr="003C50AF">
        <w:rPr>
          <w:sz w:val="22"/>
          <w:szCs w:val="22"/>
          <w:lang w:val="en-US"/>
        </w:rPr>
        <w:t>2015, May</w:t>
      </w:r>
    </w:p>
    <w:p w:rsidR="003C50AF" w:rsidRPr="003C50AF" w:rsidRDefault="003C50AF" w:rsidP="003C50AF">
      <w:pPr>
        <w:pStyle w:val="Diplomovkanormal"/>
        <w:rPr>
          <w:sz w:val="22"/>
          <w:szCs w:val="22"/>
          <w:lang w:val="en-US"/>
        </w:rPr>
      </w:pPr>
    </w:p>
    <w:p w:rsidR="003C50AF" w:rsidRPr="003C50AF" w:rsidRDefault="003C50AF" w:rsidP="003C50AF">
      <w:pPr>
        <w:pStyle w:val="Diplomovkanormal"/>
        <w:rPr>
          <w:sz w:val="22"/>
          <w:szCs w:val="22"/>
          <w:lang w:val="en-US"/>
        </w:rPr>
      </w:pPr>
      <w:r w:rsidRPr="003C50AF">
        <w:rPr>
          <w:sz w:val="22"/>
          <w:szCs w:val="22"/>
          <w:lang w:val="en-US"/>
        </w:rPr>
        <w:tab/>
        <w:t>The focus of this diploma thesis is to research the existing image classifiers. It focuses mainly on those classifiers that work with binary descriptors. These classifiers are further described in the work. The output of the work is a classifier that will achieve good results while used in a real-time environment. It also contains results of the classifier with different configurations. It is describing mainly the success and the speed.</w:t>
      </w:r>
    </w:p>
    <w:p w:rsidR="003C50AF" w:rsidRPr="003C50AF" w:rsidRDefault="003C50AF" w:rsidP="00167472">
      <w:pPr>
        <w:pStyle w:val="Diplomovkanormal"/>
        <w:rPr>
          <w:sz w:val="20"/>
          <w:szCs w:val="20"/>
        </w:rPr>
      </w:pPr>
    </w:p>
    <w:p w:rsidR="00167472" w:rsidRDefault="00167472">
      <w:pPr>
        <w:rPr>
          <w:lang w:val="en-US"/>
        </w:rPr>
        <w:sectPr w:rsidR="00167472" w:rsidSect="00167472">
          <w:pgSz w:w="16838" w:h="11906" w:orient="landscape"/>
          <w:pgMar w:top="1417" w:right="1417" w:bottom="1417" w:left="1417" w:header="708" w:footer="708" w:gutter="0"/>
          <w:cols w:num="2" w:space="708"/>
          <w:docGrid w:linePitch="360"/>
        </w:sectPr>
      </w:pPr>
    </w:p>
    <w:p w:rsidR="003922B9" w:rsidRDefault="003922B9" w:rsidP="003922B9">
      <w:pPr>
        <w:pStyle w:val="Diplomovkanormal"/>
      </w:pPr>
    </w:p>
    <w:p w:rsidR="003922B9" w:rsidRDefault="003922B9" w:rsidP="003922B9">
      <w:pPr>
        <w:pStyle w:val="Diplomovkanormal"/>
      </w:pPr>
    </w:p>
    <w:p w:rsidR="003922B9" w:rsidRDefault="003922B9" w:rsidP="003922B9">
      <w:pPr>
        <w:pStyle w:val="Diplomovkanormal"/>
      </w:pPr>
    </w:p>
    <w:p w:rsidR="003922B9" w:rsidRDefault="003922B9" w:rsidP="003922B9">
      <w:pPr>
        <w:pStyle w:val="Diplomovkanormal"/>
      </w:pPr>
    </w:p>
    <w:p w:rsidR="003922B9" w:rsidRDefault="003922B9" w:rsidP="003922B9">
      <w:pPr>
        <w:pStyle w:val="Diplomovkanormal"/>
      </w:pPr>
    </w:p>
    <w:p w:rsidR="003922B9" w:rsidRDefault="003922B9" w:rsidP="003922B9">
      <w:pPr>
        <w:pStyle w:val="Diplomovkanormal"/>
      </w:pPr>
    </w:p>
    <w:p w:rsidR="003922B9" w:rsidRDefault="003922B9" w:rsidP="003922B9">
      <w:pPr>
        <w:pStyle w:val="Diplomovkanormal"/>
      </w:pPr>
    </w:p>
    <w:p w:rsidR="003922B9" w:rsidRDefault="003922B9" w:rsidP="003922B9">
      <w:pPr>
        <w:pStyle w:val="Diplomovkanormal"/>
      </w:pPr>
    </w:p>
    <w:p w:rsidR="003922B9" w:rsidRDefault="003922B9" w:rsidP="003922B9">
      <w:pPr>
        <w:pStyle w:val="Diplomovkanormal"/>
      </w:pPr>
    </w:p>
    <w:p w:rsidR="003922B9" w:rsidRDefault="003922B9" w:rsidP="003922B9">
      <w:pPr>
        <w:pStyle w:val="Diplomovkanormal"/>
      </w:pPr>
    </w:p>
    <w:p w:rsidR="003922B9" w:rsidRDefault="003922B9" w:rsidP="003922B9">
      <w:pPr>
        <w:pStyle w:val="Diplomovkanormal"/>
      </w:pPr>
    </w:p>
    <w:p w:rsidR="003922B9" w:rsidRDefault="003922B9" w:rsidP="003922B9">
      <w:pPr>
        <w:pStyle w:val="Diplomovkanormal"/>
      </w:pPr>
    </w:p>
    <w:p w:rsidR="003922B9" w:rsidRDefault="003922B9" w:rsidP="003922B9">
      <w:pPr>
        <w:pStyle w:val="Diplomovkanormal"/>
      </w:pPr>
    </w:p>
    <w:p w:rsidR="003922B9" w:rsidRDefault="003922B9" w:rsidP="003922B9">
      <w:pPr>
        <w:pStyle w:val="Diplomovkanormal"/>
      </w:pPr>
    </w:p>
    <w:p w:rsidR="003922B9" w:rsidRDefault="003922B9" w:rsidP="003922B9">
      <w:pPr>
        <w:pStyle w:val="Diplomovkanormal"/>
      </w:pPr>
    </w:p>
    <w:p w:rsidR="003922B9" w:rsidRDefault="003922B9" w:rsidP="003922B9">
      <w:pPr>
        <w:pStyle w:val="Diplomovkanormal"/>
      </w:pPr>
    </w:p>
    <w:p w:rsidR="003922B9" w:rsidRDefault="003922B9" w:rsidP="003922B9">
      <w:pPr>
        <w:pStyle w:val="Diplomovkanormal"/>
      </w:pPr>
    </w:p>
    <w:p w:rsidR="003922B9" w:rsidRDefault="003922B9" w:rsidP="003922B9">
      <w:pPr>
        <w:pStyle w:val="Diplomovkanormal"/>
      </w:pPr>
    </w:p>
    <w:p w:rsidR="003922B9" w:rsidRDefault="003922B9" w:rsidP="003922B9">
      <w:pPr>
        <w:pStyle w:val="Diplomovkanormal"/>
      </w:pPr>
    </w:p>
    <w:p w:rsidR="003922B9" w:rsidRDefault="003922B9" w:rsidP="003922B9">
      <w:pPr>
        <w:pStyle w:val="Diplomovkanormal"/>
      </w:pPr>
    </w:p>
    <w:p w:rsidR="003922B9" w:rsidRDefault="003922B9">
      <w:pPr>
        <w:rPr>
          <w:sz w:val="96"/>
          <w:szCs w:val="96"/>
        </w:rPr>
      </w:pPr>
      <w:r>
        <w:rPr>
          <w:i/>
          <w:iCs/>
          <w:sz w:val="23"/>
          <w:szCs w:val="23"/>
        </w:rPr>
        <w:t xml:space="preserve">Ďakujem Ing. </w:t>
      </w:r>
      <w:r>
        <w:rPr>
          <w:i/>
          <w:iCs/>
          <w:sz w:val="23"/>
          <w:szCs w:val="23"/>
        </w:rPr>
        <w:t>Jánovi</w:t>
      </w:r>
      <w:r>
        <w:rPr>
          <w:i/>
          <w:iCs/>
          <w:sz w:val="23"/>
          <w:szCs w:val="23"/>
        </w:rPr>
        <w:t xml:space="preserve"> </w:t>
      </w:r>
      <w:r w:rsidR="003E025B">
        <w:rPr>
          <w:i/>
          <w:iCs/>
          <w:sz w:val="23"/>
          <w:szCs w:val="23"/>
        </w:rPr>
        <w:t>Kvakovi</w:t>
      </w:r>
      <w:r>
        <w:rPr>
          <w:i/>
          <w:iCs/>
          <w:sz w:val="23"/>
          <w:szCs w:val="23"/>
        </w:rPr>
        <w:t xml:space="preserve"> za stálu ochotu, rady a večný optimizmus ako aj za čas, ktorý mi venoval pri písaní mojej práce. </w:t>
      </w:r>
      <w:r>
        <w:rPr>
          <w:sz w:val="96"/>
          <w:szCs w:val="96"/>
        </w:rPr>
        <w:br w:type="page"/>
      </w:r>
    </w:p>
    <w:p w:rsidR="00336221" w:rsidRPr="007703B5" w:rsidRDefault="00336221" w:rsidP="00336221">
      <w:pPr>
        <w:rPr>
          <w:sz w:val="96"/>
          <w:szCs w:val="96"/>
        </w:rPr>
      </w:pPr>
    </w:p>
    <w:p w:rsidR="00336221" w:rsidRPr="007703B5" w:rsidRDefault="00336221" w:rsidP="00336221">
      <w:pPr>
        <w:rPr>
          <w:sz w:val="96"/>
          <w:szCs w:val="96"/>
        </w:rPr>
      </w:pPr>
    </w:p>
    <w:p w:rsidR="00336221" w:rsidRPr="007703B5" w:rsidRDefault="00336221" w:rsidP="00336221">
      <w:pPr>
        <w:rPr>
          <w:sz w:val="96"/>
          <w:szCs w:val="96"/>
        </w:rPr>
      </w:pPr>
    </w:p>
    <w:p w:rsidR="00336221" w:rsidRPr="007703B5" w:rsidRDefault="00336221" w:rsidP="00336221">
      <w:pPr>
        <w:rPr>
          <w:sz w:val="96"/>
          <w:szCs w:val="96"/>
        </w:rPr>
      </w:pPr>
    </w:p>
    <w:p w:rsidR="00336221" w:rsidRPr="007703B5" w:rsidRDefault="00336221" w:rsidP="00336221">
      <w:pPr>
        <w:rPr>
          <w:rStyle w:val="NadpisbezcislaChar"/>
          <w:rFonts w:eastAsiaTheme="minorHAnsi"/>
        </w:rPr>
      </w:pPr>
      <w:r w:rsidRPr="007703B5">
        <w:rPr>
          <w:rStyle w:val="NadpisbezcislaChar"/>
          <w:rFonts w:eastAsiaTheme="minorHAnsi"/>
        </w:rPr>
        <w:t>Prehlásenie</w:t>
      </w:r>
    </w:p>
    <w:p w:rsidR="00336221" w:rsidRPr="007703B5" w:rsidRDefault="00336221" w:rsidP="00336221">
      <w:pPr>
        <w:ind w:left="720"/>
      </w:pPr>
    </w:p>
    <w:p w:rsidR="00336221" w:rsidRPr="007703B5" w:rsidRDefault="00336221" w:rsidP="00336221">
      <w:pPr>
        <w:ind w:left="720"/>
      </w:pPr>
    </w:p>
    <w:p w:rsidR="00336221" w:rsidRPr="007703B5" w:rsidRDefault="00336221" w:rsidP="00336221">
      <w:pPr>
        <w:ind w:left="720"/>
      </w:pPr>
    </w:p>
    <w:p w:rsidR="00336221" w:rsidRPr="007703B5" w:rsidRDefault="00336221" w:rsidP="00336221">
      <w:pPr>
        <w:ind w:left="720"/>
      </w:pPr>
    </w:p>
    <w:p w:rsidR="00336221" w:rsidRPr="007703B5" w:rsidRDefault="00336221" w:rsidP="00336221">
      <w:pPr>
        <w:ind w:left="720"/>
      </w:pPr>
    </w:p>
    <w:p w:rsidR="00336221" w:rsidRPr="007703B5" w:rsidRDefault="00336221" w:rsidP="00336221">
      <w:pPr>
        <w:pStyle w:val="Normalny"/>
      </w:pPr>
      <w:r w:rsidRPr="007703B5">
        <w:t xml:space="preserve">Čestne prehlasujem, že </w:t>
      </w:r>
      <w:r>
        <w:t>diplomovú</w:t>
      </w:r>
      <w:r w:rsidRPr="007703B5">
        <w:t xml:space="preserve"> prácu som vypracoval samostatne pod odborným dohľadom vedúceho </w:t>
      </w:r>
      <w:r w:rsidR="00167472">
        <w:t>diplomového</w:t>
      </w:r>
      <w:r>
        <w:t xml:space="preserve"> projektu</w:t>
      </w:r>
      <w:r w:rsidRPr="007703B5">
        <w:t>.</w:t>
      </w:r>
    </w:p>
    <w:p w:rsidR="00336221" w:rsidRPr="007703B5" w:rsidRDefault="00336221" w:rsidP="00336221">
      <w:pPr>
        <w:pStyle w:val="Normalny"/>
        <w:rPr>
          <w:rFonts w:cs="Arial"/>
        </w:rPr>
      </w:pPr>
    </w:p>
    <w:p w:rsidR="00336221" w:rsidRPr="007703B5" w:rsidRDefault="00336221" w:rsidP="00336221">
      <w:pPr>
        <w:pStyle w:val="Normalny"/>
        <w:rPr>
          <w:rFonts w:cs="Arial"/>
        </w:rPr>
      </w:pPr>
    </w:p>
    <w:p w:rsidR="00336221" w:rsidRPr="007703B5" w:rsidRDefault="00336221" w:rsidP="00336221">
      <w:pPr>
        <w:pStyle w:val="Normalny"/>
        <w:rPr>
          <w:rFonts w:cs="Arial"/>
        </w:rPr>
      </w:pPr>
    </w:p>
    <w:p w:rsidR="00336221" w:rsidRPr="007703B5" w:rsidRDefault="00336221" w:rsidP="00336221">
      <w:pPr>
        <w:rPr>
          <w:rFonts w:cs="Arial"/>
        </w:rPr>
      </w:pPr>
    </w:p>
    <w:p w:rsidR="00336221" w:rsidRPr="007703B5" w:rsidRDefault="00336221" w:rsidP="00336221">
      <w:pPr>
        <w:rPr>
          <w:rFonts w:cs="Arial"/>
        </w:rPr>
      </w:pPr>
    </w:p>
    <w:p w:rsidR="00336221" w:rsidRPr="007703B5" w:rsidRDefault="00336221" w:rsidP="00336221">
      <w:r>
        <w:rPr>
          <w:noProof/>
          <w:lang w:val="en-US"/>
        </w:rPr>
        <mc:AlternateContent>
          <mc:Choice Requires="wps">
            <w:drawing>
              <wp:anchor distT="0" distB="0" distL="114300" distR="114300" simplePos="0" relativeHeight="251668480" behindDoc="0" locked="0" layoutInCell="1" allowOverlap="1" wp14:anchorId="431E2AF3" wp14:editId="77628C68">
                <wp:simplePos x="0" y="0"/>
                <wp:positionH relativeFrom="column">
                  <wp:posOffset>4109720</wp:posOffset>
                </wp:positionH>
                <wp:positionV relativeFrom="paragraph">
                  <wp:posOffset>127000</wp:posOffset>
                </wp:positionV>
                <wp:extent cx="1410970" cy="635"/>
                <wp:effectExtent l="8255" t="11430" r="9525" b="6985"/>
                <wp:wrapNone/>
                <wp:docPr id="44" name="AutoShape 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410970" cy="63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AutoShape 8" o:spid="_x0000_s1026" type="#_x0000_t32" style="position:absolute;margin-left:323.6pt;margin-top:10pt;width:111.1pt;height:.0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"/>
            </w:pict>
          </mc:Fallback>
        </mc:AlternateContent>
      </w:r>
      <w:r>
        <w:rPr>
          <w:rStyle w:val="NormalnyChar"/>
          <w:rFonts w:eastAsiaTheme="minorHAnsi"/>
        </w:rPr>
        <w:t xml:space="preserve">Bratislava,  </w:t>
      </w:r>
      <w:r w:rsidR="00167472">
        <w:rPr>
          <w:rStyle w:val="NormalnyChar"/>
          <w:rFonts w:eastAsiaTheme="minorHAnsi"/>
        </w:rPr>
        <w:t>Máj 2015</w:t>
      </w:r>
      <w:r w:rsidRPr="007703B5">
        <w:t xml:space="preserve">                                                            </w:t>
      </w:r>
    </w:p>
    <w:p w:rsidR="00A0435B" w:rsidRPr="00336221" w:rsidRDefault="00336221" w:rsidP="00167472">
      <w:pPr>
        <w:jc w:val="right"/>
      </w:pPr>
      <w:r w:rsidRPr="007703B5">
        <w:tab/>
        <w:t xml:space="preserve"> </w:t>
      </w:r>
      <w:r w:rsidRPr="007703B5">
        <w:tab/>
      </w:r>
      <w:r w:rsidRPr="007703B5">
        <w:tab/>
      </w:r>
      <w:r w:rsidRPr="007703B5">
        <w:tab/>
      </w:r>
      <w:r w:rsidRPr="007703B5">
        <w:tab/>
        <w:t xml:space="preserve">  </w:t>
      </w:r>
      <w:r>
        <w:t>Michal Ševčík</w:t>
      </w:r>
      <w:r w:rsidRPr="007703B5">
        <w:t xml:space="preserve">         </w:t>
      </w:r>
      <w:r w:rsidRPr="007703B5">
        <w:tab/>
      </w:r>
      <w:r w:rsidR="00703809" w:rsidRPr="000E6017">
        <w:rPr>
          <w:lang w:val="en-US"/>
        </w:rPr>
        <w:br w:type="page"/>
      </w:r>
    </w:p>
    <w:sdt>
      <w:sdtPr>
        <w:id w:val="-286432192"/>
        <w:docPartObj>
          <w:docPartGallery w:val="Table of Contents"/>
          <w:docPartUnique/>
        </w:docPartObj>
      </w:sdtPr>
      <w:sdtEndPr>
        <w:rPr>
          <w:rFonts w:asciiTheme="minorHAnsi" w:eastAsiaTheme="minorHAnsi" w:hAnsiTheme="minorHAnsi" w:cstheme="minorBidi"/>
          <w:b/>
          <w:noProof/>
          <w:spacing w:val="0"/>
          <w:kern w:val="0"/>
          <w:sz w:val="22"/>
          <w:szCs w:val="22"/>
        </w:rPr>
      </w:sdtEndPr>
      <w:sdtContent>
        <w:p w:rsidR="00F24F8F" w:rsidRPr="00A2593C" w:rsidRDefault="00E52C26" w:rsidP="00A2593C">
          <w:pPr>
            <w:pStyle w:val="Diplomovkanormal"/>
            <w:rPr>
              <w:b/>
              <w:sz w:val="40"/>
              <w:szCs w:val="40"/>
            </w:rPr>
          </w:pPr>
          <w:r w:rsidRPr="00A2593C">
            <w:rPr>
              <w:b/>
              <w:sz w:val="40"/>
              <w:szCs w:val="40"/>
            </w:rPr>
            <w:t>Obsah</w:t>
          </w:r>
        </w:p>
        <w:p w:rsidR="00A2593C" w:rsidRDefault="00F24F8F">
          <w:pPr>
            <w:pStyle w:val="TOC2"/>
            <w:tabs>
              <w:tab w:val="left" w:pos="660"/>
              <w:tab w:val="right" w:leader="dot" w:pos="9062"/>
            </w:tabs>
            <w:rPr>
              <w:rFonts w:eastAsiaTheme="minorEastAsia"/>
              <w:noProof/>
              <w:lang w:val="en-US"/>
            </w:rPr>
          </w:pPr>
          <w:r>
            <w:fldChar w:fldCharType="begin"/>
          </w:r>
          <w:r>
            <w:instrText xml:space="preserve"> TOC \o "1-3" \h \z \u </w:instrText>
          </w:r>
          <w:r>
            <w:fldChar w:fldCharType="separate"/>
          </w:r>
          <w:hyperlink w:anchor="_Toc419324055" w:history="1">
            <w:r w:rsidR="00A2593C" w:rsidRPr="00F56E80">
              <w:rPr>
                <w:rStyle w:val="Hyperlink"/>
                <w:noProof/>
              </w:rPr>
              <w:t>1.</w:t>
            </w:r>
            <w:r w:rsidR="00A2593C">
              <w:rPr>
                <w:rFonts w:eastAsiaTheme="minorEastAsia"/>
                <w:noProof/>
                <w:lang w:val="en-US"/>
              </w:rPr>
              <w:tab/>
            </w:r>
            <w:r w:rsidR="00A2593C" w:rsidRPr="00F56E80">
              <w:rPr>
                <w:rStyle w:val="Hyperlink"/>
                <w:noProof/>
              </w:rPr>
              <w:t>Úvod</w:t>
            </w:r>
            <w:r w:rsidR="00A2593C">
              <w:rPr>
                <w:noProof/>
                <w:webHidden/>
              </w:rPr>
              <w:tab/>
            </w:r>
            <w:r w:rsidR="00A2593C">
              <w:rPr>
                <w:noProof/>
                <w:webHidden/>
              </w:rPr>
              <w:fldChar w:fldCharType="begin"/>
            </w:r>
            <w:r w:rsidR="00A2593C">
              <w:rPr>
                <w:noProof/>
                <w:webHidden/>
              </w:rPr>
              <w:instrText xml:space="preserve"> PAGEREF _Toc419324055 \h </w:instrText>
            </w:r>
            <w:r w:rsidR="00A2593C">
              <w:rPr>
                <w:noProof/>
                <w:webHidden/>
              </w:rPr>
            </w:r>
            <w:r w:rsidR="00A2593C">
              <w:rPr>
                <w:noProof/>
                <w:webHidden/>
              </w:rPr>
              <w:fldChar w:fldCharType="separate"/>
            </w:r>
            <w:r w:rsidR="00A2593C">
              <w:rPr>
                <w:noProof/>
                <w:webHidden/>
              </w:rPr>
              <w:t>1</w:t>
            </w:r>
            <w:r w:rsidR="00A2593C">
              <w:rPr>
                <w:noProof/>
                <w:webHidden/>
              </w:rPr>
              <w:fldChar w:fldCharType="end"/>
            </w:r>
          </w:hyperlink>
        </w:p>
        <w:p w:rsidR="00A2593C" w:rsidRDefault="00A2593C">
          <w:pPr>
            <w:pStyle w:val="TOC2"/>
            <w:tabs>
              <w:tab w:val="left" w:pos="660"/>
              <w:tab w:val="right" w:leader="dot" w:pos="9062"/>
            </w:tabs>
            <w:rPr>
              <w:rFonts w:eastAsiaTheme="minorEastAsia"/>
              <w:noProof/>
              <w:lang w:val="en-US"/>
            </w:rPr>
          </w:pPr>
          <w:hyperlink w:anchor="_Toc419324056" w:history="1">
            <w:r w:rsidRPr="00F56E80">
              <w:rPr>
                <w:rStyle w:val="Hyperlink"/>
                <w:noProof/>
              </w:rPr>
              <w:t>2.</w:t>
            </w:r>
            <w:r>
              <w:rPr>
                <w:rFonts w:eastAsiaTheme="minorEastAsia"/>
                <w:noProof/>
                <w:lang w:val="en-US"/>
              </w:rPr>
              <w:tab/>
            </w:r>
            <w:r w:rsidRPr="00F56E80">
              <w:rPr>
                <w:rStyle w:val="Hyperlink"/>
                <w:noProof/>
              </w:rPr>
              <w:t>Analýza</w:t>
            </w:r>
            <w:r>
              <w:rPr>
                <w:noProof/>
                <w:webHidden/>
              </w:rPr>
              <w:tab/>
            </w:r>
            <w:r>
              <w:rPr>
                <w:noProof/>
                <w:webHidden/>
              </w:rPr>
              <w:fldChar w:fldCharType="begin"/>
            </w:r>
            <w:r>
              <w:rPr>
                <w:noProof/>
                <w:webHidden/>
              </w:rPr>
              <w:instrText xml:space="preserve"> PAGEREF _Toc419324056 \h </w:instrText>
            </w:r>
            <w:r>
              <w:rPr>
                <w:noProof/>
                <w:webHidden/>
              </w:rPr>
            </w:r>
            <w:r>
              <w:rPr>
                <w:noProof/>
                <w:webHidden/>
              </w:rPr>
              <w:fldChar w:fldCharType="separate"/>
            </w:r>
            <w:r>
              <w:rPr>
                <w:noProof/>
                <w:webHidden/>
              </w:rPr>
              <w:t>2</w:t>
            </w:r>
            <w:r>
              <w:rPr>
                <w:noProof/>
                <w:webHidden/>
              </w:rPr>
              <w:fldChar w:fldCharType="end"/>
            </w:r>
          </w:hyperlink>
        </w:p>
        <w:p w:rsidR="00A2593C" w:rsidRDefault="00A2593C">
          <w:pPr>
            <w:pStyle w:val="TOC2"/>
            <w:tabs>
              <w:tab w:val="left" w:pos="880"/>
              <w:tab w:val="right" w:leader="dot" w:pos="9062"/>
            </w:tabs>
            <w:rPr>
              <w:rFonts w:eastAsiaTheme="minorEastAsia"/>
              <w:noProof/>
              <w:lang w:val="en-US"/>
            </w:rPr>
          </w:pPr>
          <w:hyperlink w:anchor="_Toc419324057" w:history="1">
            <w:r w:rsidRPr="00F56E80">
              <w:rPr>
                <w:rStyle w:val="Hyperlink"/>
                <w:noProof/>
              </w:rPr>
              <w:t>2.1.</w:t>
            </w:r>
            <w:r>
              <w:rPr>
                <w:rFonts w:eastAsiaTheme="minorEastAsia"/>
                <w:noProof/>
                <w:lang w:val="en-US"/>
              </w:rPr>
              <w:tab/>
            </w:r>
            <w:r w:rsidRPr="00F56E80">
              <w:rPr>
                <w:rStyle w:val="Hyperlink"/>
                <w:noProof/>
              </w:rPr>
              <w:t>Klasifikátor</w:t>
            </w:r>
            <w:r>
              <w:rPr>
                <w:noProof/>
                <w:webHidden/>
              </w:rPr>
              <w:tab/>
            </w:r>
            <w:r>
              <w:rPr>
                <w:noProof/>
                <w:webHidden/>
              </w:rPr>
              <w:fldChar w:fldCharType="begin"/>
            </w:r>
            <w:r>
              <w:rPr>
                <w:noProof/>
                <w:webHidden/>
              </w:rPr>
              <w:instrText xml:space="preserve"> PAGEREF _Toc419324057 \h </w:instrText>
            </w:r>
            <w:r>
              <w:rPr>
                <w:noProof/>
                <w:webHidden/>
              </w:rPr>
            </w:r>
            <w:r>
              <w:rPr>
                <w:noProof/>
                <w:webHidden/>
              </w:rPr>
              <w:fldChar w:fldCharType="separate"/>
            </w:r>
            <w:r>
              <w:rPr>
                <w:noProof/>
                <w:webHidden/>
              </w:rPr>
              <w:t>2</w:t>
            </w:r>
            <w:r>
              <w:rPr>
                <w:noProof/>
                <w:webHidden/>
              </w:rPr>
              <w:fldChar w:fldCharType="end"/>
            </w:r>
          </w:hyperlink>
        </w:p>
        <w:p w:rsidR="00A2593C" w:rsidRDefault="00A2593C">
          <w:pPr>
            <w:pStyle w:val="TOC2"/>
            <w:tabs>
              <w:tab w:val="left" w:pos="880"/>
              <w:tab w:val="right" w:leader="dot" w:pos="9062"/>
            </w:tabs>
            <w:rPr>
              <w:rFonts w:eastAsiaTheme="minorEastAsia"/>
              <w:noProof/>
              <w:lang w:val="en-US"/>
            </w:rPr>
          </w:pPr>
          <w:hyperlink w:anchor="_Toc419324058" w:history="1">
            <w:r w:rsidRPr="00F56E80">
              <w:rPr>
                <w:rStyle w:val="Hyperlink"/>
                <w:noProof/>
              </w:rPr>
              <w:t>2.2.</w:t>
            </w:r>
            <w:r>
              <w:rPr>
                <w:rFonts w:eastAsiaTheme="minorEastAsia"/>
                <w:noProof/>
                <w:lang w:val="en-US"/>
              </w:rPr>
              <w:tab/>
            </w:r>
            <w:r w:rsidRPr="00F56E80">
              <w:rPr>
                <w:rStyle w:val="Hyperlink"/>
                <w:noProof/>
              </w:rPr>
              <w:t>Trénovacia množina</w:t>
            </w:r>
            <w:r>
              <w:rPr>
                <w:noProof/>
                <w:webHidden/>
              </w:rPr>
              <w:tab/>
            </w:r>
            <w:r>
              <w:rPr>
                <w:noProof/>
                <w:webHidden/>
              </w:rPr>
              <w:fldChar w:fldCharType="begin"/>
            </w:r>
            <w:r>
              <w:rPr>
                <w:noProof/>
                <w:webHidden/>
              </w:rPr>
              <w:instrText xml:space="preserve"> PAGEREF _Toc419324058 \h </w:instrText>
            </w:r>
            <w:r>
              <w:rPr>
                <w:noProof/>
                <w:webHidden/>
              </w:rPr>
            </w:r>
            <w:r>
              <w:rPr>
                <w:noProof/>
                <w:webHidden/>
              </w:rPr>
              <w:fldChar w:fldCharType="separate"/>
            </w:r>
            <w:r>
              <w:rPr>
                <w:noProof/>
                <w:webHidden/>
              </w:rPr>
              <w:t>3</w:t>
            </w:r>
            <w:r>
              <w:rPr>
                <w:noProof/>
                <w:webHidden/>
              </w:rPr>
              <w:fldChar w:fldCharType="end"/>
            </w:r>
          </w:hyperlink>
        </w:p>
        <w:p w:rsidR="00A2593C" w:rsidRDefault="00A2593C">
          <w:pPr>
            <w:pStyle w:val="TOC2"/>
            <w:tabs>
              <w:tab w:val="left" w:pos="880"/>
              <w:tab w:val="right" w:leader="dot" w:pos="9062"/>
            </w:tabs>
            <w:rPr>
              <w:rFonts w:eastAsiaTheme="minorEastAsia"/>
              <w:noProof/>
              <w:lang w:val="en-US"/>
            </w:rPr>
          </w:pPr>
          <w:hyperlink w:anchor="_Toc419324059" w:history="1">
            <w:r w:rsidRPr="00F56E80">
              <w:rPr>
                <w:rStyle w:val="Hyperlink"/>
                <w:noProof/>
              </w:rPr>
              <w:t>2.3.</w:t>
            </w:r>
            <w:r>
              <w:rPr>
                <w:rFonts w:eastAsiaTheme="minorEastAsia"/>
                <w:noProof/>
                <w:lang w:val="en-US"/>
              </w:rPr>
              <w:tab/>
            </w:r>
            <w:r w:rsidRPr="00F56E80">
              <w:rPr>
                <w:rStyle w:val="Hyperlink"/>
                <w:noProof/>
              </w:rPr>
              <w:t>Dáta pod dohľadom/ bez dohľadu</w:t>
            </w:r>
            <w:r>
              <w:rPr>
                <w:noProof/>
                <w:webHidden/>
              </w:rPr>
              <w:tab/>
            </w:r>
            <w:r>
              <w:rPr>
                <w:noProof/>
                <w:webHidden/>
              </w:rPr>
              <w:fldChar w:fldCharType="begin"/>
            </w:r>
            <w:r>
              <w:rPr>
                <w:noProof/>
                <w:webHidden/>
              </w:rPr>
              <w:instrText xml:space="preserve"> PAGEREF _Toc419324059 \h </w:instrText>
            </w:r>
            <w:r>
              <w:rPr>
                <w:noProof/>
                <w:webHidden/>
              </w:rPr>
            </w:r>
            <w:r>
              <w:rPr>
                <w:noProof/>
                <w:webHidden/>
              </w:rPr>
              <w:fldChar w:fldCharType="separate"/>
            </w:r>
            <w:r>
              <w:rPr>
                <w:noProof/>
                <w:webHidden/>
              </w:rPr>
              <w:t>3</w:t>
            </w:r>
            <w:r>
              <w:rPr>
                <w:noProof/>
                <w:webHidden/>
              </w:rPr>
              <w:fldChar w:fldCharType="end"/>
            </w:r>
          </w:hyperlink>
        </w:p>
        <w:p w:rsidR="00A2593C" w:rsidRDefault="00A2593C">
          <w:pPr>
            <w:pStyle w:val="TOC2"/>
            <w:tabs>
              <w:tab w:val="left" w:pos="660"/>
              <w:tab w:val="right" w:leader="dot" w:pos="9062"/>
            </w:tabs>
            <w:rPr>
              <w:rFonts w:eastAsiaTheme="minorEastAsia"/>
              <w:noProof/>
              <w:lang w:val="en-US"/>
            </w:rPr>
          </w:pPr>
          <w:hyperlink w:anchor="_Toc419324060" w:history="1">
            <w:r w:rsidRPr="00F56E80">
              <w:rPr>
                <w:rStyle w:val="Hyperlink"/>
                <w:noProof/>
              </w:rPr>
              <w:t>3.</w:t>
            </w:r>
            <w:r>
              <w:rPr>
                <w:rFonts w:eastAsiaTheme="minorEastAsia"/>
                <w:noProof/>
                <w:lang w:val="en-US"/>
              </w:rPr>
              <w:tab/>
            </w:r>
            <w:r w:rsidRPr="00F56E80">
              <w:rPr>
                <w:rStyle w:val="Hyperlink"/>
                <w:noProof/>
              </w:rPr>
              <w:t>Deskriptory</w:t>
            </w:r>
            <w:r>
              <w:rPr>
                <w:noProof/>
                <w:webHidden/>
              </w:rPr>
              <w:tab/>
            </w:r>
            <w:r>
              <w:rPr>
                <w:noProof/>
                <w:webHidden/>
              </w:rPr>
              <w:fldChar w:fldCharType="begin"/>
            </w:r>
            <w:r>
              <w:rPr>
                <w:noProof/>
                <w:webHidden/>
              </w:rPr>
              <w:instrText xml:space="preserve"> PAGEREF _Toc419324060 \h </w:instrText>
            </w:r>
            <w:r>
              <w:rPr>
                <w:noProof/>
                <w:webHidden/>
              </w:rPr>
            </w:r>
            <w:r>
              <w:rPr>
                <w:noProof/>
                <w:webHidden/>
              </w:rPr>
              <w:fldChar w:fldCharType="separate"/>
            </w:r>
            <w:r>
              <w:rPr>
                <w:noProof/>
                <w:webHidden/>
              </w:rPr>
              <w:t>4</w:t>
            </w:r>
            <w:r>
              <w:rPr>
                <w:noProof/>
                <w:webHidden/>
              </w:rPr>
              <w:fldChar w:fldCharType="end"/>
            </w:r>
          </w:hyperlink>
        </w:p>
        <w:p w:rsidR="00A2593C" w:rsidRDefault="00A2593C">
          <w:pPr>
            <w:pStyle w:val="TOC2"/>
            <w:tabs>
              <w:tab w:val="left" w:pos="880"/>
              <w:tab w:val="right" w:leader="dot" w:pos="9062"/>
            </w:tabs>
            <w:rPr>
              <w:rFonts w:eastAsiaTheme="minorEastAsia"/>
              <w:noProof/>
              <w:lang w:val="en-US"/>
            </w:rPr>
          </w:pPr>
          <w:hyperlink w:anchor="_Toc419324061" w:history="1">
            <w:r w:rsidRPr="00F56E80">
              <w:rPr>
                <w:rStyle w:val="Hyperlink"/>
                <w:noProof/>
              </w:rPr>
              <w:t>3.1.</w:t>
            </w:r>
            <w:r>
              <w:rPr>
                <w:rFonts w:eastAsiaTheme="minorEastAsia"/>
                <w:noProof/>
                <w:lang w:val="en-US"/>
              </w:rPr>
              <w:tab/>
            </w:r>
            <w:r w:rsidRPr="00F56E80">
              <w:rPr>
                <w:rStyle w:val="Hyperlink"/>
                <w:noProof/>
              </w:rPr>
              <w:t>Binárne deskriptory</w:t>
            </w:r>
            <w:r>
              <w:rPr>
                <w:noProof/>
                <w:webHidden/>
              </w:rPr>
              <w:tab/>
            </w:r>
            <w:r>
              <w:rPr>
                <w:noProof/>
                <w:webHidden/>
              </w:rPr>
              <w:fldChar w:fldCharType="begin"/>
            </w:r>
            <w:r>
              <w:rPr>
                <w:noProof/>
                <w:webHidden/>
              </w:rPr>
              <w:instrText xml:space="preserve"> PAGEREF _Toc419324061 \h </w:instrText>
            </w:r>
            <w:r>
              <w:rPr>
                <w:noProof/>
                <w:webHidden/>
              </w:rPr>
            </w:r>
            <w:r>
              <w:rPr>
                <w:noProof/>
                <w:webHidden/>
              </w:rPr>
              <w:fldChar w:fldCharType="separate"/>
            </w:r>
            <w:r>
              <w:rPr>
                <w:noProof/>
                <w:webHidden/>
              </w:rPr>
              <w:t>4</w:t>
            </w:r>
            <w:r>
              <w:rPr>
                <w:noProof/>
                <w:webHidden/>
              </w:rPr>
              <w:fldChar w:fldCharType="end"/>
            </w:r>
          </w:hyperlink>
        </w:p>
        <w:p w:rsidR="00A2593C" w:rsidRDefault="00A2593C">
          <w:pPr>
            <w:pStyle w:val="TOC2"/>
            <w:tabs>
              <w:tab w:val="left" w:pos="880"/>
              <w:tab w:val="right" w:leader="dot" w:pos="9062"/>
            </w:tabs>
            <w:rPr>
              <w:rFonts w:eastAsiaTheme="minorEastAsia"/>
              <w:noProof/>
              <w:lang w:val="en-US"/>
            </w:rPr>
          </w:pPr>
          <w:hyperlink w:anchor="_Toc419324062" w:history="1">
            <w:r w:rsidRPr="00F56E80">
              <w:rPr>
                <w:rStyle w:val="Hyperlink"/>
                <w:noProof/>
              </w:rPr>
              <w:t>3.3.</w:t>
            </w:r>
            <w:r>
              <w:rPr>
                <w:rFonts w:eastAsiaTheme="minorEastAsia"/>
                <w:noProof/>
                <w:lang w:val="en-US"/>
              </w:rPr>
              <w:tab/>
            </w:r>
            <w:r w:rsidRPr="00F56E80">
              <w:rPr>
                <w:rStyle w:val="Hyperlink"/>
                <w:noProof/>
              </w:rPr>
              <w:t>Vyhodnotenie binárnych deskriptorov</w:t>
            </w:r>
            <w:r>
              <w:rPr>
                <w:noProof/>
                <w:webHidden/>
              </w:rPr>
              <w:tab/>
            </w:r>
            <w:r>
              <w:rPr>
                <w:noProof/>
                <w:webHidden/>
              </w:rPr>
              <w:fldChar w:fldCharType="begin"/>
            </w:r>
            <w:r>
              <w:rPr>
                <w:noProof/>
                <w:webHidden/>
              </w:rPr>
              <w:instrText xml:space="preserve"> PAGEREF _Toc419324062 \h </w:instrText>
            </w:r>
            <w:r>
              <w:rPr>
                <w:noProof/>
                <w:webHidden/>
              </w:rPr>
            </w:r>
            <w:r>
              <w:rPr>
                <w:noProof/>
                <w:webHidden/>
              </w:rPr>
              <w:fldChar w:fldCharType="separate"/>
            </w:r>
            <w:r>
              <w:rPr>
                <w:noProof/>
                <w:webHidden/>
              </w:rPr>
              <w:t>9</w:t>
            </w:r>
            <w:r>
              <w:rPr>
                <w:noProof/>
                <w:webHidden/>
              </w:rPr>
              <w:fldChar w:fldCharType="end"/>
            </w:r>
          </w:hyperlink>
        </w:p>
        <w:p w:rsidR="00A2593C" w:rsidRDefault="00A2593C">
          <w:pPr>
            <w:pStyle w:val="TOC2"/>
            <w:tabs>
              <w:tab w:val="left" w:pos="660"/>
              <w:tab w:val="right" w:leader="dot" w:pos="9062"/>
            </w:tabs>
            <w:rPr>
              <w:rFonts w:eastAsiaTheme="minorEastAsia"/>
              <w:noProof/>
              <w:lang w:val="en-US"/>
            </w:rPr>
          </w:pPr>
          <w:hyperlink w:anchor="_Toc419324063" w:history="1">
            <w:r w:rsidRPr="00F56E80">
              <w:rPr>
                <w:rStyle w:val="Hyperlink"/>
                <w:noProof/>
              </w:rPr>
              <w:t>4.</w:t>
            </w:r>
            <w:r>
              <w:rPr>
                <w:rFonts w:eastAsiaTheme="minorEastAsia"/>
                <w:noProof/>
                <w:lang w:val="en-US"/>
              </w:rPr>
              <w:tab/>
            </w:r>
            <w:r w:rsidRPr="00F56E80">
              <w:rPr>
                <w:rStyle w:val="Hyperlink"/>
                <w:noProof/>
              </w:rPr>
              <w:t>Algoritmy klasifikácie</w:t>
            </w:r>
            <w:r>
              <w:rPr>
                <w:noProof/>
                <w:webHidden/>
              </w:rPr>
              <w:tab/>
            </w:r>
            <w:r>
              <w:rPr>
                <w:noProof/>
                <w:webHidden/>
              </w:rPr>
              <w:fldChar w:fldCharType="begin"/>
            </w:r>
            <w:r>
              <w:rPr>
                <w:noProof/>
                <w:webHidden/>
              </w:rPr>
              <w:instrText xml:space="preserve"> PAGEREF _Toc419324063 \h </w:instrText>
            </w:r>
            <w:r>
              <w:rPr>
                <w:noProof/>
                <w:webHidden/>
              </w:rPr>
            </w:r>
            <w:r>
              <w:rPr>
                <w:noProof/>
                <w:webHidden/>
              </w:rPr>
              <w:fldChar w:fldCharType="separate"/>
            </w:r>
            <w:r>
              <w:rPr>
                <w:noProof/>
                <w:webHidden/>
              </w:rPr>
              <w:t>12</w:t>
            </w:r>
            <w:r>
              <w:rPr>
                <w:noProof/>
                <w:webHidden/>
              </w:rPr>
              <w:fldChar w:fldCharType="end"/>
            </w:r>
          </w:hyperlink>
        </w:p>
        <w:p w:rsidR="00A2593C" w:rsidRDefault="00A2593C">
          <w:pPr>
            <w:pStyle w:val="TOC2"/>
            <w:tabs>
              <w:tab w:val="left" w:pos="880"/>
              <w:tab w:val="right" w:leader="dot" w:pos="9062"/>
            </w:tabs>
            <w:rPr>
              <w:rFonts w:eastAsiaTheme="minorEastAsia"/>
              <w:noProof/>
              <w:lang w:val="en-US"/>
            </w:rPr>
          </w:pPr>
          <w:hyperlink w:anchor="_Toc419324064" w:history="1">
            <w:r w:rsidRPr="00F56E80">
              <w:rPr>
                <w:rStyle w:val="Hyperlink"/>
                <w:noProof/>
              </w:rPr>
              <w:t>4.1.</w:t>
            </w:r>
            <w:r>
              <w:rPr>
                <w:rFonts w:eastAsiaTheme="minorEastAsia"/>
                <w:noProof/>
                <w:lang w:val="en-US"/>
              </w:rPr>
              <w:tab/>
            </w:r>
            <w:r w:rsidRPr="00F56E80">
              <w:rPr>
                <w:rStyle w:val="Hyperlink"/>
                <w:noProof/>
              </w:rPr>
              <w:t>Nearest Neighbours (k-nearest neighbours)</w:t>
            </w:r>
            <w:r>
              <w:rPr>
                <w:noProof/>
                <w:webHidden/>
              </w:rPr>
              <w:tab/>
            </w:r>
            <w:r>
              <w:rPr>
                <w:noProof/>
                <w:webHidden/>
              </w:rPr>
              <w:fldChar w:fldCharType="begin"/>
            </w:r>
            <w:r>
              <w:rPr>
                <w:noProof/>
                <w:webHidden/>
              </w:rPr>
              <w:instrText xml:space="preserve"> PAGEREF _Toc419324064 \h </w:instrText>
            </w:r>
            <w:r>
              <w:rPr>
                <w:noProof/>
                <w:webHidden/>
              </w:rPr>
            </w:r>
            <w:r>
              <w:rPr>
                <w:noProof/>
                <w:webHidden/>
              </w:rPr>
              <w:fldChar w:fldCharType="separate"/>
            </w:r>
            <w:r>
              <w:rPr>
                <w:noProof/>
                <w:webHidden/>
              </w:rPr>
              <w:t>12</w:t>
            </w:r>
            <w:r>
              <w:rPr>
                <w:noProof/>
                <w:webHidden/>
              </w:rPr>
              <w:fldChar w:fldCharType="end"/>
            </w:r>
          </w:hyperlink>
        </w:p>
        <w:p w:rsidR="00A2593C" w:rsidRDefault="00A2593C">
          <w:pPr>
            <w:pStyle w:val="TOC2"/>
            <w:tabs>
              <w:tab w:val="left" w:pos="1100"/>
              <w:tab w:val="right" w:leader="dot" w:pos="9062"/>
            </w:tabs>
            <w:rPr>
              <w:rFonts w:eastAsiaTheme="minorEastAsia"/>
              <w:noProof/>
              <w:lang w:val="en-US"/>
            </w:rPr>
          </w:pPr>
          <w:hyperlink w:anchor="_Toc419324065" w:history="1">
            <w:r w:rsidRPr="00F56E80">
              <w:rPr>
                <w:rStyle w:val="Hyperlink"/>
                <w:noProof/>
              </w:rPr>
              <w:t>4.1.1.</w:t>
            </w:r>
            <w:r>
              <w:rPr>
                <w:rFonts w:eastAsiaTheme="minorEastAsia"/>
                <w:noProof/>
                <w:lang w:val="en-US"/>
              </w:rPr>
              <w:tab/>
            </w:r>
            <w:r w:rsidRPr="00F56E80">
              <w:rPr>
                <w:rStyle w:val="Hyperlink"/>
                <w:noProof/>
              </w:rPr>
              <w:t>Vzdialenostné metriky</w:t>
            </w:r>
            <w:r>
              <w:rPr>
                <w:noProof/>
                <w:webHidden/>
              </w:rPr>
              <w:tab/>
            </w:r>
            <w:r>
              <w:rPr>
                <w:noProof/>
                <w:webHidden/>
              </w:rPr>
              <w:fldChar w:fldCharType="begin"/>
            </w:r>
            <w:r>
              <w:rPr>
                <w:noProof/>
                <w:webHidden/>
              </w:rPr>
              <w:instrText xml:space="preserve"> PAGEREF _Toc419324065 \h </w:instrText>
            </w:r>
            <w:r>
              <w:rPr>
                <w:noProof/>
                <w:webHidden/>
              </w:rPr>
            </w:r>
            <w:r>
              <w:rPr>
                <w:noProof/>
                <w:webHidden/>
              </w:rPr>
              <w:fldChar w:fldCharType="separate"/>
            </w:r>
            <w:r>
              <w:rPr>
                <w:noProof/>
                <w:webHidden/>
              </w:rPr>
              <w:t>14</w:t>
            </w:r>
            <w:r>
              <w:rPr>
                <w:noProof/>
                <w:webHidden/>
              </w:rPr>
              <w:fldChar w:fldCharType="end"/>
            </w:r>
          </w:hyperlink>
        </w:p>
        <w:p w:rsidR="00A2593C" w:rsidRDefault="00A2593C">
          <w:pPr>
            <w:pStyle w:val="TOC2"/>
            <w:tabs>
              <w:tab w:val="left" w:pos="1100"/>
              <w:tab w:val="right" w:leader="dot" w:pos="9062"/>
            </w:tabs>
            <w:rPr>
              <w:rFonts w:eastAsiaTheme="minorEastAsia"/>
              <w:noProof/>
              <w:lang w:val="en-US"/>
            </w:rPr>
          </w:pPr>
          <w:hyperlink w:anchor="_Toc419324066" w:history="1">
            <w:r w:rsidRPr="00F56E80">
              <w:rPr>
                <w:rStyle w:val="Hyperlink"/>
                <w:noProof/>
              </w:rPr>
              <w:t>4.1.2.</w:t>
            </w:r>
            <w:r>
              <w:rPr>
                <w:rFonts w:eastAsiaTheme="minorEastAsia"/>
                <w:noProof/>
                <w:lang w:val="en-US"/>
              </w:rPr>
              <w:tab/>
            </w:r>
            <w:r w:rsidRPr="00F56E80">
              <w:rPr>
                <w:rStyle w:val="Hyperlink"/>
                <w:noProof/>
              </w:rPr>
              <w:t>Výhody a nevýhody k-NN</w:t>
            </w:r>
            <w:r>
              <w:rPr>
                <w:noProof/>
                <w:webHidden/>
              </w:rPr>
              <w:tab/>
            </w:r>
            <w:r>
              <w:rPr>
                <w:noProof/>
                <w:webHidden/>
              </w:rPr>
              <w:fldChar w:fldCharType="begin"/>
            </w:r>
            <w:r>
              <w:rPr>
                <w:noProof/>
                <w:webHidden/>
              </w:rPr>
              <w:instrText xml:space="preserve"> PAGEREF _Toc419324066 \h </w:instrText>
            </w:r>
            <w:r>
              <w:rPr>
                <w:noProof/>
                <w:webHidden/>
              </w:rPr>
            </w:r>
            <w:r>
              <w:rPr>
                <w:noProof/>
                <w:webHidden/>
              </w:rPr>
              <w:fldChar w:fldCharType="separate"/>
            </w:r>
            <w:r>
              <w:rPr>
                <w:noProof/>
                <w:webHidden/>
              </w:rPr>
              <w:t>15</w:t>
            </w:r>
            <w:r>
              <w:rPr>
                <w:noProof/>
                <w:webHidden/>
              </w:rPr>
              <w:fldChar w:fldCharType="end"/>
            </w:r>
          </w:hyperlink>
        </w:p>
        <w:p w:rsidR="00A2593C" w:rsidRDefault="00A2593C">
          <w:pPr>
            <w:pStyle w:val="TOC2"/>
            <w:tabs>
              <w:tab w:val="left" w:pos="880"/>
              <w:tab w:val="right" w:leader="dot" w:pos="9062"/>
            </w:tabs>
            <w:rPr>
              <w:rFonts w:eastAsiaTheme="minorEastAsia"/>
              <w:noProof/>
              <w:lang w:val="en-US"/>
            </w:rPr>
          </w:pPr>
          <w:hyperlink w:anchor="_Toc419324067" w:history="1">
            <w:r w:rsidRPr="00F56E80">
              <w:rPr>
                <w:rStyle w:val="Hyperlink"/>
                <w:noProof/>
              </w:rPr>
              <w:t>4.2.</w:t>
            </w:r>
            <w:r>
              <w:rPr>
                <w:rFonts w:eastAsiaTheme="minorEastAsia"/>
                <w:noProof/>
                <w:lang w:val="en-US"/>
              </w:rPr>
              <w:tab/>
            </w:r>
            <w:r w:rsidRPr="00F56E80">
              <w:rPr>
                <w:rStyle w:val="Hyperlink"/>
                <w:noProof/>
              </w:rPr>
              <w:t>Naive Bayes Klasifikátor</w:t>
            </w:r>
            <w:r>
              <w:rPr>
                <w:noProof/>
                <w:webHidden/>
              </w:rPr>
              <w:tab/>
            </w:r>
            <w:r>
              <w:rPr>
                <w:noProof/>
                <w:webHidden/>
              </w:rPr>
              <w:fldChar w:fldCharType="begin"/>
            </w:r>
            <w:r>
              <w:rPr>
                <w:noProof/>
                <w:webHidden/>
              </w:rPr>
              <w:instrText xml:space="preserve"> PAGEREF _Toc419324067 \h </w:instrText>
            </w:r>
            <w:r>
              <w:rPr>
                <w:noProof/>
                <w:webHidden/>
              </w:rPr>
            </w:r>
            <w:r>
              <w:rPr>
                <w:noProof/>
                <w:webHidden/>
              </w:rPr>
              <w:fldChar w:fldCharType="separate"/>
            </w:r>
            <w:r>
              <w:rPr>
                <w:noProof/>
                <w:webHidden/>
              </w:rPr>
              <w:t>17</w:t>
            </w:r>
            <w:r>
              <w:rPr>
                <w:noProof/>
                <w:webHidden/>
              </w:rPr>
              <w:fldChar w:fldCharType="end"/>
            </w:r>
          </w:hyperlink>
        </w:p>
        <w:p w:rsidR="00A2593C" w:rsidRDefault="00A2593C">
          <w:pPr>
            <w:pStyle w:val="TOC2"/>
            <w:tabs>
              <w:tab w:val="left" w:pos="1100"/>
              <w:tab w:val="right" w:leader="dot" w:pos="9062"/>
            </w:tabs>
            <w:rPr>
              <w:rFonts w:eastAsiaTheme="minorEastAsia"/>
              <w:noProof/>
              <w:lang w:val="en-US"/>
            </w:rPr>
          </w:pPr>
          <w:hyperlink w:anchor="_Toc419324068" w:history="1">
            <w:r w:rsidRPr="00F56E80">
              <w:rPr>
                <w:rStyle w:val="Hyperlink"/>
                <w:noProof/>
              </w:rPr>
              <w:t>4.2.1.</w:t>
            </w:r>
            <w:r>
              <w:rPr>
                <w:rFonts w:eastAsiaTheme="minorEastAsia"/>
                <w:noProof/>
                <w:lang w:val="en-US"/>
              </w:rPr>
              <w:tab/>
            </w:r>
            <w:r w:rsidRPr="00F56E80">
              <w:rPr>
                <w:rStyle w:val="Hyperlink"/>
                <w:noProof/>
              </w:rPr>
              <w:t>Výhody Naive Bayes Klasifikátora</w:t>
            </w:r>
            <w:r>
              <w:rPr>
                <w:noProof/>
                <w:webHidden/>
              </w:rPr>
              <w:tab/>
            </w:r>
            <w:r>
              <w:rPr>
                <w:noProof/>
                <w:webHidden/>
              </w:rPr>
              <w:fldChar w:fldCharType="begin"/>
            </w:r>
            <w:r>
              <w:rPr>
                <w:noProof/>
                <w:webHidden/>
              </w:rPr>
              <w:instrText xml:space="preserve"> PAGEREF _Toc419324068 \h </w:instrText>
            </w:r>
            <w:r>
              <w:rPr>
                <w:noProof/>
                <w:webHidden/>
              </w:rPr>
            </w:r>
            <w:r>
              <w:rPr>
                <w:noProof/>
                <w:webHidden/>
              </w:rPr>
              <w:fldChar w:fldCharType="separate"/>
            </w:r>
            <w:r>
              <w:rPr>
                <w:noProof/>
                <w:webHidden/>
              </w:rPr>
              <w:t>17</w:t>
            </w:r>
            <w:r>
              <w:rPr>
                <w:noProof/>
                <w:webHidden/>
              </w:rPr>
              <w:fldChar w:fldCharType="end"/>
            </w:r>
          </w:hyperlink>
        </w:p>
        <w:p w:rsidR="00A2593C" w:rsidRDefault="00A2593C">
          <w:pPr>
            <w:pStyle w:val="TOC2"/>
            <w:tabs>
              <w:tab w:val="left" w:pos="1100"/>
              <w:tab w:val="right" w:leader="dot" w:pos="9062"/>
            </w:tabs>
            <w:rPr>
              <w:rFonts w:eastAsiaTheme="minorEastAsia"/>
              <w:noProof/>
              <w:lang w:val="en-US"/>
            </w:rPr>
          </w:pPr>
          <w:hyperlink w:anchor="_Toc419324069" w:history="1">
            <w:r w:rsidRPr="00F56E80">
              <w:rPr>
                <w:rStyle w:val="Hyperlink"/>
                <w:noProof/>
              </w:rPr>
              <w:t>4.2.2.</w:t>
            </w:r>
            <w:r>
              <w:rPr>
                <w:rFonts w:eastAsiaTheme="minorEastAsia"/>
                <w:noProof/>
                <w:lang w:val="en-US"/>
              </w:rPr>
              <w:tab/>
            </w:r>
            <w:r w:rsidRPr="00F56E80">
              <w:rPr>
                <w:rStyle w:val="Hyperlink"/>
                <w:noProof/>
              </w:rPr>
              <w:t>Generatívny klasifikátor -Trieda priorít</w:t>
            </w:r>
            <w:r>
              <w:rPr>
                <w:noProof/>
                <w:webHidden/>
              </w:rPr>
              <w:tab/>
            </w:r>
            <w:r>
              <w:rPr>
                <w:noProof/>
                <w:webHidden/>
              </w:rPr>
              <w:fldChar w:fldCharType="begin"/>
            </w:r>
            <w:r>
              <w:rPr>
                <w:noProof/>
                <w:webHidden/>
              </w:rPr>
              <w:instrText xml:space="preserve"> PAGEREF _Toc419324069 \h </w:instrText>
            </w:r>
            <w:r>
              <w:rPr>
                <w:noProof/>
                <w:webHidden/>
              </w:rPr>
            </w:r>
            <w:r>
              <w:rPr>
                <w:noProof/>
                <w:webHidden/>
              </w:rPr>
              <w:fldChar w:fldCharType="separate"/>
            </w:r>
            <w:r>
              <w:rPr>
                <w:noProof/>
                <w:webHidden/>
              </w:rPr>
              <w:t>19</w:t>
            </w:r>
            <w:r>
              <w:rPr>
                <w:noProof/>
                <w:webHidden/>
              </w:rPr>
              <w:fldChar w:fldCharType="end"/>
            </w:r>
          </w:hyperlink>
        </w:p>
        <w:p w:rsidR="00A2593C" w:rsidRDefault="00A2593C">
          <w:pPr>
            <w:pStyle w:val="TOC2"/>
            <w:tabs>
              <w:tab w:val="left" w:pos="1100"/>
              <w:tab w:val="right" w:leader="dot" w:pos="9062"/>
            </w:tabs>
            <w:rPr>
              <w:rFonts w:eastAsiaTheme="minorEastAsia"/>
              <w:noProof/>
              <w:lang w:val="en-US"/>
            </w:rPr>
          </w:pPr>
          <w:hyperlink w:anchor="_Toc419324070" w:history="1">
            <w:r w:rsidRPr="00F56E80">
              <w:rPr>
                <w:rStyle w:val="Hyperlink"/>
                <w:noProof/>
              </w:rPr>
              <w:t>4.2.3.</w:t>
            </w:r>
            <w:r>
              <w:rPr>
                <w:rFonts w:eastAsiaTheme="minorEastAsia"/>
                <w:noProof/>
                <w:lang w:val="en-US"/>
              </w:rPr>
              <w:tab/>
            </w:r>
            <w:r w:rsidRPr="00F56E80">
              <w:rPr>
                <w:rStyle w:val="Hyperlink"/>
                <w:noProof/>
              </w:rPr>
              <w:t>Naive Bayes predpoklad</w:t>
            </w:r>
            <w:r>
              <w:rPr>
                <w:noProof/>
                <w:webHidden/>
              </w:rPr>
              <w:tab/>
            </w:r>
            <w:r>
              <w:rPr>
                <w:noProof/>
                <w:webHidden/>
              </w:rPr>
              <w:fldChar w:fldCharType="begin"/>
            </w:r>
            <w:r>
              <w:rPr>
                <w:noProof/>
                <w:webHidden/>
              </w:rPr>
              <w:instrText xml:space="preserve"> PAGEREF _Toc419324070 \h </w:instrText>
            </w:r>
            <w:r>
              <w:rPr>
                <w:noProof/>
                <w:webHidden/>
              </w:rPr>
            </w:r>
            <w:r>
              <w:rPr>
                <w:noProof/>
                <w:webHidden/>
              </w:rPr>
              <w:fldChar w:fldCharType="separate"/>
            </w:r>
            <w:r>
              <w:rPr>
                <w:noProof/>
                <w:webHidden/>
              </w:rPr>
              <w:t>20</w:t>
            </w:r>
            <w:r>
              <w:rPr>
                <w:noProof/>
                <w:webHidden/>
              </w:rPr>
              <w:fldChar w:fldCharType="end"/>
            </w:r>
          </w:hyperlink>
        </w:p>
        <w:p w:rsidR="00A2593C" w:rsidRDefault="00A2593C">
          <w:pPr>
            <w:pStyle w:val="TOC2"/>
            <w:tabs>
              <w:tab w:val="left" w:pos="1100"/>
              <w:tab w:val="right" w:leader="dot" w:pos="9062"/>
            </w:tabs>
            <w:rPr>
              <w:rFonts w:eastAsiaTheme="minorEastAsia"/>
              <w:noProof/>
              <w:lang w:val="en-US"/>
            </w:rPr>
          </w:pPr>
          <w:hyperlink w:anchor="_Toc419324071" w:history="1">
            <w:r w:rsidRPr="00F56E80">
              <w:rPr>
                <w:rStyle w:val="Hyperlink"/>
                <w:noProof/>
              </w:rPr>
              <w:t>4.2.4.</w:t>
            </w:r>
            <w:r>
              <w:rPr>
                <w:rFonts w:eastAsiaTheme="minorEastAsia"/>
                <w:noProof/>
                <w:lang w:val="en-US"/>
              </w:rPr>
              <w:tab/>
            </w:r>
            <w:r w:rsidRPr="00F56E80">
              <w:rPr>
                <w:rStyle w:val="Hyperlink"/>
                <w:noProof/>
              </w:rPr>
              <w:t>Prístupy Naive Bayes klasifikátora</w:t>
            </w:r>
            <w:r>
              <w:rPr>
                <w:noProof/>
                <w:webHidden/>
              </w:rPr>
              <w:tab/>
            </w:r>
            <w:r>
              <w:rPr>
                <w:noProof/>
                <w:webHidden/>
              </w:rPr>
              <w:fldChar w:fldCharType="begin"/>
            </w:r>
            <w:r>
              <w:rPr>
                <w:noProof/>
                <w:webHidden/>
              </w:rPr>
              <w:instrText xml:space="preserve"> PAGEREF _Toc419324071 \h </w:instrText>
            </w:r>
            <w:r>
              <w:rPr>
                <w:noProof/>
                <w:webHidden/>
              </w:rPr>
            </w:r>
            <w:r>
              <w:rPr>
                <w:noProof/>
                <w:webHidden/>
              </w:rPr>
              <w:fldChar w:fldCharType="separate"/>
            </w:r>
            <w:r>
              <w:rPr>
                <w:noProof/>
                <w:webHidden/>
              </w:rPr>
              <w:t>21</w:t>
            </w:r>
            <w:r>
              <w:rPr>
                <w:noProof/>
                <w:webHidden/>
              </w:rPr>
              <w:fldChar w:fldCharType="end"/>
            </w:r>
          </w:hyperlink>
        </w:p>
        <w:p w:rsidR="00A2593C" w:rsidRDefault="00A2593C">
          <w:pPr>
            <w:pStyle w:val="TOC2"/>
            <w:tabs>
              <w:tab w:val="left" w:pos="880"/>
              <w:tab w:val="right" w:leader="dot" w:pos="9062"/>
            </w:tabs>
            <w:rPr>
              <w:rFonts w:eastAsiaTheme="minorEastAsia"/>
              <w:noProof/>
              <w:lang w:val="en-US"/>
            </w:rPr>
          </w:pPr>
          <w:hyperlink w:anchor="_Toc419324072" w:history="1">
            <w:r w:rsidRPr="00F56E80">
              <w:rPr>
                <w:rStyle w:val="Hyperlink"/>
                <w:noProof/>
              </w:rPr>
              <w:t>4.3.</w:t>
            </w:r>
            <w:r>
              <w:rPr>
                <w:rFonts w:eastAsiaTheme="minorEastAsia"/>
                <w:noProof/>
                <w:lang w:val="en-US"/>
              </w:rPr>
              <w:tab/>
            </w:r>
            <w:r w:rsidRPr="00F56E80">
              <w:rPr>
                <w:rStyle w:val="Hyperlink"/>
                <w:noProof/>
              </w:rPr>
              <w:t>Semi-Naive Bayes</w:t>
            </w:r>
            <w:r>
              <w:rPr>
                <w:noProof/>
                <w:webHidden/>
              </w:rPr>
              <w:tab/>
            </w:r>
            <w:r>
              <w:rPr>
                <w:noProof/>
                <w:webHidden/>
              </w:rPr>
              <w:fldChar w:fldCharType="begin"/>
            </w:r>
            <w:r>
              <w:rPr>
                <w:noProof/>
                <w:webHidden/>
              </w:rPr>
              <w:instrText xml:space="preserve"> PAGEREF _Toc419324072 \h </w:instrText>
            </w:r>
            <w:r>
              <w:rPr>
                <w:noProof/>
                <w:webHidden/>
              </w:rPr>
            </w:r>
            <w:r>
              <w:rPr>
                <w:noProof/>
                <w:webHidden/>
              </w:rPr>
              <w:fldChar w:fldCharType="separate"/>
            </w:r>
            <w:r>
              <w:rPr>
                <w:noProof/>
                <w:webHidden/>
              </w:rPr>
              <w:t>22</w:t>
            </w:r>
            <w:r>
              <w:rPr>
                <w:noProof/>
                <w:webHidden/>
              </w:rPr>
              <w:fldChar w:fldCharType="end"/>
            </w:r>
          </w:hyperlink>
        </w:p>
        <w:p w:rsidR="00A2593C" w:rsidRDefault="00A2593C">
          <w:pPr>
            <w:pStyle w:val="TOC2"/>
            <w:tabs>
              <w:tab w:val="left" w:pos="1100"/>
              <w:tab w:val="right" w:leader="dot" w:pos="9062"/>
            </w:tabs>
            <w:rPr>
              <w:rFonts w:eastAsiaTheme="minorEastAsia"/>
              <w:noProof/>
              <w:lang w:val="en-US"/>
            </w:rPr>
          </w:pPr>
          <w:hyperlink w:anchor="_Toc419324073" w:history="1">
            <w:r w:rsidRPr="00F56E80">
              <w:rPr>
                <w:rStyle w:val="Hyperlink"/>
                <w:noProof/>
              </w:rPr>
              <w:t>4.3.1.</w:t>
            </w:r>
            <w:r>
              <w:rPr>
                <w:rFonts w:eastAsiaTheme="minorEastAsia"/>
                <w:noProof/>
                <w:lang w:val="en-US"/>
              </w:rPr>
              <w:tab/>
            </w:r>
            <w:r w:rsidRPr="00F56E80">
              <w:rPr>
                <w:rStyle w:val="Hyperlink"/>
                <w:noProof/>
              </w:rPr>
              <w:t>Trénovanie fern-u</w:t>
            </w:r>
            <w:r>
              <w:rPr>
                <w:noProof/>
                <w:webHidden/>
              </w:rPr>
              <w:tab/>
            </w:r>
            <w:r>
              <w:rPr>
                <w:noProof/>
                <w:webHidden/>
              </w:rPr>
              <w:fldChar w:fldCharType="begin"/>
            </w:r>
            <w:r>
              <w:rPr>
                <w:noProof/>
                <w:webHidden/>
              </w:rPr>
              <w:instrText xml:space="preserve"> PAGEREF _Toc419324073 \h </w:instrText>
            </w:r>
            <w:r>
              <w:rPr>
                <w:noProof/>
                <w:webHidden/>
              </w:rPr>
            </w:r>
            <w:r>
              <w:rPr>
                <w:noProof/>
                <w:webHidden/>
              </w:rPr>
              <w:fldChar w:fldCharType="separate"/>
            </w:r>
            <w:r>
              <w:rPr>
                <w:noProof/>
                <w:webHidden/>
              </w:rPr>
              <w:t>23</w:t>
            </w:r>
            <w:r>
              <w:rPr>
                <w:noProof/>
                <w:webHidden/>
              </w:rPr>
              <w:fldChar w:fldCharType="end"/>
            </w:r>
          </w:hyperlink>
        </w:p>
        <w:p w:rsidR="00A2593C" w:rsidRDefault="00A2593C">
          <w:pPr>
            <w:pStyle w:val="TOC2"/>
            <w:tabs>
              <w:tab w:val="left" w:pos="880"/>
              <w:tab w:val="right" w:leader="dot" w:pos="9062"/>
            </w:tabs>
            <w:rPr>
              <w:rFonts w:eastAsiaTheme="minorEastAsia"/>
              <w:noProof/>
              <w:lang w:val="en-US"/>
            </w:rPr>
          </w:pPr>
          <w:hyperlink w:anchor="_Toc419324074" w:history="1">
            <w:r w:rsidRPr="00F56E80">
              <w:rPr>
                <w:rStyle w:val="Hyperlink"/>
                <w:noProof/>
              </w:rPr>
              <w:t>4.4.</w:t>
            </w:r>
            <w:r>
              <w:rPr>
                <w:rFonts w:eastAsiaTheme="minorEastAsia"/>
                <w:noProof/>
                <w:lang w:val="en-US"/>
              </w:rPr>
              <w:tab/>
            </w:r>
            <w:r w:rsidRPr="00F56E80">
              <w:rPr>
                <w:rStyle w:val="Hyperlink"/>
                <w:noProof/>
              </w:rPr>
              <w:t>Rozhodovacie stromy</w:t>
            </w:r>
            <w:r>
              <w:rPr>
                <w:noProof/>
                <w:webHidden/>
              </w:rPr>
              <w:tab/>
            </w:r>
            <w:r>
              <w:rPr>
                <w:noProof/>
                <w:webHidden/>
              </w:rPr>
              <w:fldChar w:fldCharType="begin"/>
            </w:r>
            <w:r>
              <w:rPr>
                <w:noProof/>
                <w:webHidden/>
              </w:rPr>
              <w:instrText xml:space="preserve"> PAGEREF _Toc419324074 \h </w:instrText>
            </w:r>
            <w:r>
              <w:rPr>
                <w:noProof/>
                <w:webHidden/>
              </w:rPr>
            </w:r>
            <w:r>
              <w:rPr>
                <w:noProof/>
                <w:webHidden/>
              </w:rPr>
              <w:fldChar w:fldCharType="separate"/>
            </w:r>
            <w:r>
              <w:rPr>
                <w:noProof/>
                <w:webHidden/>
              </w:rPr>
              <w:t>25</w:t>
            </w:r>
            <w:r>
              <w:rPr>
                <w:noProof/>
                <w:webHidden/>
              </w:rPr>
              <w:fldChar w:fldCharType="end"/>
            </w:r>
          </w:hyperlink>
        </w:p>
        <w:p w:rsidR="00A2593C" w:rsidRDefault="00A2593C">
          <w:pPr>
            <w:pStyle w:val="TOC2"/>
            <w:tabs>
              <w:tab w:val="left" w:pos="1100"/>
              <w:tab w:val="right" w:leader="dot" w:pos="9062"/>
            </w:tabs>
            <w:rPr>
              <w:rFonts w:eastAsiaTheme="minorEastAsia"/>
              <w:noProof/>
              <w:lang w:val="en-US"/>
            </w:rPr>
          </w:pPr>
          <w:hyperlink w:anchor="_Toc419324075" w:history="1">
            <w:r w:rsidRPr="00F56E80">
              <w:rPr>
                <w:rStyle w:val="Hyperlink"/>
                <w:noProof/>
              </w:rPr>
              <w:t>4.4.1.</w:t>
            </w:r>
            <w:r>
              <w:rPr>
                <w:rFonts w:eastAsiaTheme="minorEastAsia"/>
                <w:noProof/>
                <w:lang w:val="en-US"/>
              </w:rPr>
              <w:tab/>
            </w:r>
            <w:r w:rsidRPr="00F56E80">
              <w:rPr>
                <w:rStyle w:val="Hyperlink"/>
                <w:noProof/>
              </w:rPr>
              <w:t>Trénovanie</w:t>
            </w:r>
            <w:r>
              <w:rPr>
                <w:noProof/>
                <w:webHidden/>
              </w:rPr>
              <w:tab/>
            </w:r>
            <w:r>
              <w:rPr>
                <w:noProof/>
                <w:webHidden/>
              </w:rPr>
              <w:fldChar w:fldCharType="begin"/>
            </w:r>
            <w:r>
              <w:rPr>
                <w:noProof/>
                <w:webHidden/>
              </w:rPr>
              <w:instrText xml:space="preserve"> PAGEREF _Toc419324075 \h </w:instrText>
            </w:r>
            <w:r>
              <w:rPr>
                <w:noProof/>
                <w:webHidden/>
              </w:rPr>
            </w:r>
            <w:r>
              <w:rPr>
                <w:noProof/>
                <w:webHidden/>
              </w:rPr>
              <w:fldChar w:fldCharType="separate"/>
            </w:r>
            <w:r>
              <w:rPr>
                <w:noProof/>
                <w:webHidden/>
              </w:rPr>
              <w:t>26</w:t>
            </w:r>
            <w:r>
              <w:rPr>
                <w:noProof/>
                <w:webHidden/>
              </w:rPr>
              <w:fldChar w:fldCharType="end"/>
            </w:r>
          </w:hyperlink>
        </w:p>
        <w:p w:rsidR="00A2593C" w:rsidRDefault="00A2593C">
          <w:pPr>
            <w:pStyle w:val="TOC2"/>
            <w:tabs>
              <w:tab w:val="left" w:pos="1100"/>
              <w:tab w:val="right" w:leader="dot" w:pos="9062"/>
            </w:tabs>
            <w:rPr>
              <w:rFonts w:eastAsiaTheme="minorEastAsia"/>
              <w:noProof/>
              <w:lang w:val="en-US"/>
            </w:rPr>
          </w:pPr>
          <w:hyperlink w:anchor="_Toc419324076" w:history="1">
            <w:r w:rsidRPr="00F56E80">
              <w:rPr>
                <w:rStyle w:val="Hyperlink"/>
                <w:noProof/>
              </w:rPr>
              <w:t>4.4.2.</w:t>
            </w:r>
            <w:r>
              <w:rPr>
                <w:rFonts w:eastAsiaTheme="minorEastAsia"/>
                <w:noProof/>
                <w:lang w:val="en-US"/>
              </w:rPr>
              <w:tab/>
            </w:r>
            <w:r w:rsidRPr="00F56E80">
              <w:rPr>
                <w:rStyle w:val="Hyperlink"/>
                <w:noProof/>
              </w:rPr>
              <w:t>Výhody a nevýhody rozhodovacích stromov</w:t>
            </w:r>
            <w:r>
              <w:rPr>
                <w:noProof/>
                <w:webHidden/>
              </w:rPr>
              <w:tab/>
            </w:r>
            <w:r>
              <w:rPr>
                <w:noProof/>
                <w:webHidden/>
              </w:rPr>
              <w:fldChar w:fldCharType="begin"/>
            </w:r>
            <w:r>
              <w:rPr>
                <w:noProof/>
                <w:webHidden/>
              </w:rPr>
              <w:instrText xml:space="preserve"> PAGEREF _Toc419324076 \h </w:instrText>
            </w:r>
            <w:r>
              <w:rPr>
                <w:noProof/>
                <w:webHidden/>
              </w:rPr>
            </w:r>
            <w:r>
              <w:rPr>
                <w:noProof/>
                <w:webHidden/>
              </w:rPr>
              <w:fldChar w:fldCharType="separate"/>
            </w:r>
            <w:r>
              <w:rPr>
                <w:noProof/>
                <w:webHidden/>
              </w:rPr>
              <w:t>27</w:t>
            </w:r>
            <w:r>
              <w:rPr>
                <w:noProof/>
                <w:webHidden/>
              </w:rPr>
              <w:fldChar w:fldCharType="end"/>
            </w:r>
          </w:hyperlink>
        </w:p>
        <w:p w:rsidR="00A2593C" w:rsidRDefault="00A2593C">
          <w:pPr>
            <w:pStyle w:val="TOC2"/>
            <w:tabs>
              <w:tab w:val="left" w:pos="880"/>
              <w:tab w:val="right" w:leader="dot" w:pos="9062"/>
            </w:tabs>
            <w:rPr>
              <w:rFonts w:eastAsiaTheme="minorEastAsia"/>
              <w:noProof/>
              <w:lang w:val="en-US"/>
            </w:rPr>
          </w:pPr>
          <w:hyperlink w:anchor="_Toc419324077" w:history="1">
            <w:r w:rsidRPr="00F56E80">
              <w:rPr>
                <w:rStyle w:val="Hyperlink"/>
                <w:noProof/>
              </w:rPr>
              <w:t>4.5.</w:t>
            </w:r>
            <w:r>
              <w:rPr>
                <w:rFonts w:eastAsiaTheme="minorEastAsia"/>
                <w:noProof/>
                <w:lang w:val="en-US"/>
              </w:rPr>
              <w:tab/>
            </w:r>
            <w:r w:rsidRPr="00F56E80">
              <w:rPr>
                <w:rStyle w:val="Hyperlink"/>
                <w:noProof/>
              </w:rPr>
              <w:t>Náhodné lesy</w:t>
            </w:r>
            <w:r>
              <w:rPr>
                <w:noProof/>
                <w:webHidden/>
              </w:rPr>
              <w:tab/>
            </w:r>
            <w:r>
              <w:rPr>
                <w:noProof/>
                <w:webHidden/>
              </w:rPr>
              <w:fldChar w:fldCharType="begin"/>
            </w:r>
            <w:r>
              <w:rPr>
                <w:noProof/>
                <w:webHidden/>
              </w:rPr>
              <w:instrText xml:space="preserve"> PAGEREF _Toc419324077 \h </w:instrText>
            </w:r>
            <w:r>
              <w:rPr>
                <w:noProof/>
                <w:webHidden/>
              </w:rPr>
            </w:r>
            <w:r>
              <w:rPr>
                <w:noProof/>
                <w:webHidden/>
              </w:rPr>
              <w:fldChar w:fldCharType="separate"/>
            </w:r>
            <w:r>
              <w:rPr>
                <w:noProof/>
                <w:webHidden/>
              </w:rPr>
              <w:t>28</w:t>
            </w:r>
            <w:r>
              <w:rPr>
                <w:noProof/>
                <w:webHidden/>
              </w:rPr>
              <w:fldChar w:fldCharType="end"/>
            </w:r>
          </w:hyperlink>
        </w:p>
        <w:p w:rsidR="00A2593C" w:rsidRDefault="00A2593C">
          <w:pPr>
            <w:pStyle w:val="TOC2"/>
            <w:tabs>
              <w:tab w:val="left" w:pos="1100"/>
              <w:tab w:val="right" w:leader="dot" w:pos="9062"/>
            </w:tabs>
            <w:rPr>
              <w:rFonts w:eastAsiaTheme="minorEastAsia"/>
              <w:noProof/>
              <w:lang w:val="en-US"/>
            </w:rPr>
          </w:pPr>
          <w:hyperlink w:anchor="_Toc419324078" w:history="1">
            <w:r w:rsidRPr="00F56E80">
              <w:rPr>
                <w:rStyle w:val="Hyperlink"/>
                <w:noProof/>
              </w:rPr>
              <w:t>4.5.1.</w:t>
            </w:r>
            <w:r>
              <w:rPr>
                <w:rFonts w:eastAsiaTheme="minorEastAsia"/>
                <w:noProof/>
                <w:lang w:val="en-US"/>
              </w:rPr>
              <w:tab/>
            </w:r>
            <w:r w:rsidRPr="00F56E80">
              <w:rPr>
                <w:rStyle w:val="Hyperlink"/>
                <w:noProof/>
              </w:rPr>
              <w:t>Porovnanie výkonu pri použití viacerých stromov</w:t>
            </w:r>
            <w:r>
              <w:rPr>
                <w:noProof/>
                <w:webHidden/>
              </w:rPr>
              <w:tab/>
            </w:r>
            <w:r>
              <w:rPr>
                <w:noProof/>
                <w:webHidden/>
              </w:rPr>
              <w:fldChar w:fldCharType="begin"/>
            </w:r>
            <w:r>
              <w:rPr>
                <w:noProof/>
                <w:webHidden/>
              </w:rPr>
              <w:instrText xml:space="preserve"> PAGEREF _Toc419324078 \h </w:instrText>
            </w:r>
            <w:r>
              <w:rPr>
                <w:noProof/>
                <w:webHidden/>
              </w:rPr>
            </w:r>
            <w:r>
              <w:rPr>
                <w:noProof/>
                <w:webHidden/>
              </w:rPr>
              <w:fldChar w:fldCharType="separate"/>
            </w:r>
            <w:r>
              <w:rPr>
                <w:noProof/>
                <w:webHidden/>
              </w:rPr>
              <w:t>29</w:t>
            </w:r>
            <w:r>
              <w:rPr>
                <w:noProof/>
                <w:webHidden/>
              </w:rPr>
              <w:fldChar w:fldCharType="end"/>
            </w:r>
          </w:hyperlink>
        </w:p>
        <w:p w:rsidR="00A2593C" w:rsidRDefault="00A2593C">
          <w:pPr>
            <w:pStyle w:val="TOC2"/>
            <w:tabs>
              <w:tab w:val="left" w:pos="1100"/>
              <w:tab w:val="right" w:leader="dot" w:pos="9062"/>
            </w:tabs>
            <w:rPr>
              <w:rFonts w:eastAsiaTheme="minorEastAsia"/>
              <w:noProof/>
              <w:lang w:val="en-US"/>
            </w:rPr>
          </w:pPr>
          <w:hyperlink w:anchor="_Toc419324079" w:history="1">
            <w:r w:rsidRPr="00F56E80">
              <w:rPr>
                <w:rStyle w:val="Hyperlink"/>
                <w:noProof/>
              </w:rPr>
              <w:t>4.5.2.</w:t>
            </w:r>
            <w:r>
              <w:rPr>
                <w:rFonts w:eastAsiaTheme="minorEastAsia"/>
                <w:noProof/>
                <w:lang w:val="en-US"/>
              </w:rPr>
              <w:tab/>
            </w:r>
            <w:r w:rsidRPr="00F56E80">
              <w:rPr>
                <w:rStyle w:val="Hyperlink"/>
                <w:noProof/>
              </w:rPr>
              <w:t>Porovnanie náhodných lesov a fern-ov</w:t>
            </w:r>
            <w:r>
              <w:rPr>
                <w:noProof/>
                <w:webHidden/>
              </w:rPr>
              <w:tab/>
            </w:r>
            <w:r>
              <w:rPr>
                <w:noProof/>
                <w:webHidden/>
              </w:rPr>
              <w:fldChar w:fldCharType="begin"/>
            </w:r>
            <w:r>
              <w:rPr>
                <w:noProof/>
                <w:webHidden/>
              </w:rPr>
              <w:instrText xml:space="preserve"> PAGEREF _Toc419324079 \h </w:instrText>
            </w:r>
            <w:r>
              <w:rPr>
                <w:noProof/>
                <w:webHidden/>
              </w:rPr>
            </w:r>
            <w:r>
              <w:rPr>
                <w:noProof/>
                <w:webHidden/>
              </w:rPr>
              <w:fldChar w:fldCharType="separate"/>
            </w:r>
            <w:r>
              <w:rPr>
                <w:noProof/>
                <w:webHidden/>
              </w:rPr>
              <w:t>30</w:t>
            </w:r>
            <w:r>
              <w:rPr>
                <w:noProof/>
                <w:webHidden/>
              </w:rPr>
              <w:fldChar w:fldCharType="end"/>
            </w:r>
          </w:hyperlink>
        </w:p>
        <w:p w:rsidR="00A2593C" w:rsidRDefault="00A2593C">
          <w:pPr>
            <w:pStyle w:val="TOC2"/>
            <w:tabs>
              <w:tab w:val="left" w:pos="660"/>
              <w:tab w:val="right" w:leader="dot" w:pos="9062"/>
            </w:tabs>
            <w:rPr>
              <w:rFonts w:eastAsiaTheme="minorEastAsia"/>
              <w:noProof/>
              <w:lang w:val="en-US"/>
            </w:rPr>
          </w:pPr>
          <w:hyperlink w:anchor="_Toc419324080" w:history="1">
            <w:r w:rsidRPr="00F56E80">
              <w:rPr>
                <w:rStyle w:val="Hyperlink"/>
                <w:noProof/>
              </w:rPr>
              <w:t>5.</w:t>
            </w:r>
            <w:r>
              <w:rPr>
                <w:rFonts w:eastAsiaTheme="minorEastAsia"/>
                <w:noProof/>
                <w:lang w:val="en-US"/>
              </w:rPr>
              <w:tab/>
            </w:r>
            <w:r w:rsidRPr="00F56E80">
              <w:rPr>
                <w:rStyle w:val="Hyperlink"/>
                <w:noProof/>
              </w:rPr>
              <w:t>Návrh</w:t>
            </w:r>
            <w:r>
              <w:rPr>
                <w:noProof/>
                <w:webHidden/>
              </w:rPr>
              <w:tab/>
            </w:r>
            <w:r>
              <w:rPr>
                <w:noProof/>
                <w:webHidden/>
              </w:rPr>
              <w:fldChar w:fldCharType="begin"/>
            </w:r>
            <w:r>
              <w:rPr>
                <w:noProof/>
                <w:webHidden/>
              </w:rPr>
              <w:instrText xml:space="preserve"> PAGEREF _Toc419324080 \h </w:instrText>
            </w:r>
            <w:r>
              <w:rPr>
                <w:noProof/>
                <w:webHidden/>
              </w:rPr>
            </w:r>
            <w:r>
              <w:rPr>
                <w:noProof/>
                <w:webHidden/>
              </w:rPr>
              <w:fldChar w:fldCharType="separate"/>
            </w:r>
            <w:r>
              <w:rPr>
                <w:noProof/>
                <w:webHidden/>
              </w:rPr>
              <w:t>31</w:t>
            </w:r>
            <w:r>
              <w:rPr>
                <w:noProof/>
                <w:webHidden/>
              </w:rPr>
              <w:fldChar w:fldCharType="end"/>
            </w:r>
          </w:hyperlink>
        </w:p>
        <w:p w:rsidR="00A2593C" w:rsidRDefault="00A2593C">
          <w:pPr>
            <w:pStyle w:val="TOC2"/>
            <w:tabs>
              <w:tab w:val="left" w:pos="660"/>
              <w:tab w:val="right" w:leader="dot" w:pos="9062"/>
            </w:tabs>
            <w:rPr>
              <w:rFonts w:eastAsiaTheme="minorEastAsia"/>
              <w:noProof/>
              <w:lang w:val="en-US"/>
            </w:rPr>
          </w:pPr>
          <w:hyperlink w:anchor="_Toc419324081" w:history="1">
            <w:r w:rsidRPr="00F56E80">
              <w:rPr>
                <w:rStyle w:val="Hyperlink"/>
                <w:noProof/>
              </w:rPr>
              <w:t>6.</w:t>
            </w:r>
            <w:r>
              <w:rPr>
                <w:rFonts w:eastAsiaTheme="minorEastAsia"/>
                <w:noProof/>
                <w:lang w:val="en-US"/>
              </w:rPr>
              <w:tab/>
            </w:r>
            <w:r w:rsidRPr="00F56E80">
              <w:rPr>
                <w:rStyle w:val="Hyperlink"/>
                <w:noProof/>
              </w:rPr>
              <w:t>Implementácia</w:t>
            </w:r>
            <w:r>
              <w:rPr>
                <w:noProof/>
                <w:webHidden/>
              </w:rPr>
              <w:tab/>
            </w:r>
            <w:r>
              <w:rPr>
                <w:noProof/>
                <w:webHidden/>
              </w:rPr>
              <w:fldChar w:fldCharType="begin"/>
            </w:r>
            <w:r>
              <w:rPr>
                <w:noProof/>
                <w:webHidden/>
              </w:rPr>
              <w:instrText xml:space="preserve"> PAGEREF _Toc419324081 \h </w:instrText>
            </w:r>
            <w:r>
              <w:rPr>
                <w:noProof/>
                <w:webHidden/>
              </w:rPr>
            </w:r>
            <w:r>
              <w:rPr>
                <w:noProof/>
                <w:webHidden/>
              </w:rPr>
              <w:fldChar w:fldCharType="separate"/>
            </w:r>
            <w:r>
              <w:rPr>
                <w:noProof/>
                <w:webHidden/>
              </w:rPr>
              <w:t>32</w:t>
            </w:r>
            <w:r>
              <w:rPr>
                <w:noProof/>
                <w:webHidden/>
              </w:rPr>
              <w:fldChar w:fldCharType="end"/>
            </w:r>
          </w:hyperlink>
        </w:p>
        <w:p w:rsidR="00A2593C" w:rsidRDefault="00A2593C">
          <w:pPr>
            <w:pStyle w:val="TOC2"/>
            <w:tabs>
              <w:tab w:val="left" w:pos="880"/>
              <w:tab w:val="right" w:leader="dot" w:pos="9062"/>
            </w:tabs>
            <w:rPr>
              <w:rFonts w:eastAsiaTheme="minorEastAsia"/>
              <w:noProof/>
              <w:lang w:val="en-US"/>
            </w:rPr>
          </w:pPr>
          <w:hyperlink w:anchor="_Toc419324082" w:history="1">
            <w:r w:rsidRPr="00F56E80">
              <w:rPr>
                <w:rStyle w:val="Hyperlink"/>
                <w:noProof/>
              </w:rPr>
              <w:t>6.1.</w:t>
            </w:r>
            <w:r>
              <w:rPr>
                <w:rFonts w:eastAsiaTheme="minorEastAsia"/>
                <w:noProof/>
                <w:lang w:val="en-US"/>
              </w:rPr>
              <w:tab/>
            </w:r>
            <w:r w:rsidRPr="00F56E80">
              <w:rPr>
                <w:rStyle w:val="Hyperlink"/>
                <w:noProof/>
              </w:rPr>
              <w:t>Postup implementácie</w:t>
            </w:r>
            <w:r>
              <w:rPr>
                <w:noProof/>
                <w:webHidden/>
              </w:rPr>
              <w:tab/>
            </w:r>
            <w:r>
              <w:rPr>
                <w:noProof/>
                <w:webHidden/>
              </w:rPr>
              <w:fldChar w:fldCharType="begin"/>
            </w:r>
            <w:r>
              <w:rPr>
                <w:noProof/>
                <w:webHidden/>
              </w:rPr>
              <w:instrText xml:space="preserve"> PAGEREF _Toc419324082 \h </w:instrText>
            </w:r>
            <w:r>
              <w:rPr>
                <w:noProof/>
                <w:webHidden/>
              </w:rPr>
            </w:r>
            <w:r>
              <w:rPr>
                <w:noProof/>
                <w:webHidden/>
              </w:rPr>
              <w:fldChar w:fldCharType="separate"/>
            </w:r>
            <w:r>
              <w:rPr>
                <w:noProof/>
                <w:webHidden/>
              </w:rPr>
              <w:t>33</w:t>
            </w:r>
            <w:r>
              <w:rPr>
                <w:noProof/>
                <w:webHidden/>
              </w:rPr>
              <w:fldChar w:fldCharType="end"/>
            </w:r>
          </w:hyperlink>
        </w:p>
        <w:p w:rsidR="00A2593C" w:rsidRDefault="00A2593C">
          <w:pPr>
            <w:pStyle w:val="TOC2"/>
            <w:tabs>
              <w:tab w:val="left" w:pos="880"/>
              <w:tab w:val="right" w:leader="dot" w:pos="9062"/>
            </w:tabs>
            <w:rPr>
              <w:rFonts w:eastAsiaTheme="minorEastAsia"/>
              <w:noProof/>
              <w:lang w:val="en-US"/>
            </w:rPr>
          </w:pPr>
          <w:hyperlink w:anchor="_Toc419324083" w:history="1">
            <w:r w:rsidRPr="00F56E80">
              <w:rPr>
                <w:rStyle w:val="Hyperlink"/>
                <w:noProof/>
              </w:rPr>
              <w:t>6.2.</w:t>
            </w:r>
            <w:r>
              <w:rPr>
                <w:rFonts w:eastAsiaTheme="minorEastAsia"/>
                <w:noProof/>
                <w:lang w:val="en-US"/>
              </w:rPr>
              <w:tab/>
            </w:r>
            <w:r w:rsidRPr="00F56E80">
              <w:rPr>
                <w:rStyle w:val="Hyperlink"/>
                <w:noProof/>
              </w:rPr>
              <w:t>Semi-Naive Bayes podľa článku [4]</w:t>
            </w:r>
            <w:r>
              <w:rPr>
                <w:noProof/>
                <w:webHidden/>
              </w:rPr>
              <w:tab/>
            </w:r>
            <w:r>
              <w:rPr>
                <w:noProof/>
                <w:webHidden/>
              </w:rPr>
              <w:fldChar w:fldCharType="begin"/>
            </w:r>
            <w:r>
              <w:rPr>
                <w:noProof/>
                <w:webHidden/>
              </w:rPr>
              <w:instrText xml:space="preserve"> PAGEREF _Toc419324083 \h </w:instrText>
            </w:r>
            <w:r>
              <w:rPr>
                <w:noProof/>
                <w:webHidden/>
              </w:rPr>
            </w:r>
            <w:r>
              <w:rPr>
                <w:noProof/>
                <w:webHidden/>
              </w:rPr>
              <w:fldChar w:fldCharType="separate"/>
            </w:r>
            <w:r>
              <w:rPr>
                <w:noProof/>
                <w:webHidden/>
              </w:rPr>
              <w:t>34</w:t>
            </w:r>
            <w:r>
              <w:rPr>
                <w:noProof/>
                <w:webHidden/>
              </w:rPr>
              <w:fldChar w:fldCharType="end"/>
            </w:r>
          </w:hyperlink>
        </w:p>
        <w:p w:rsidR="00A2593C" w:rsidRDefault="00A2593C">
          <w:pPr>
            <w:pStyle w:val="TOC2"/>
            <w:tabs>
              <w:tab w:val="left" w:pos="1100"/>
              <w:tab w:val="right" w:leader="dot" w:pos="9062"/>
            </w:tabs>
            <w:rPr>
              <w:rFonts w:eastAsiaTheme="minorEastAsia"/>
              <w:noProof/>
              <w:lang w:val="en-US"/>
            </w:rPr>
          </w:pPr>
          <w:hyperlink w:anchor="_Toc419324084" w:history="1">
            <w:r w:rsidRPr="00F56E80">
              <w:rPr>
                <w:rStyle w:val="Hyperlink"/>
                <w:noProof/>
              </w:rPr>
              <w:t>6.2.1.</w:t>
            </w:r>
            <w:r>
              <w:rPr>
                <w:rFonts w:eastAsiaTheme="minorEastAsia"/>
                <w:noProof/>
                <w:lang w:val="en-US"/>
              </w:rPr>
              <w:tab/>
            </w:r>
            <w:r w:rsidRPr="00F56E80">
              <w:rPr>
                <w:rStyle w:val="Hyperlink"/>
                <w:noProof/>
              </w:rPr>
              <w:t>Inicializácia</w:t>
            </w:r>
            <w:r>
              <w:rPr>
                <w:noProof/>
                <w:webHidden/>
              </w:rPr>
              <w:tab/>
            </w:r>
            <w:r>
              <w:rPr>
                <w:noProof/>
                <w:webHidden/>
              </w:rPr>
              <w:fldChar w:fldCharType="begin"/>
            </w:r>
            <w:r>
              <w:rPr>
                <w:noProof/>
                <w:webHidden/>
              </w:rPr>
              <w:instrText xml:space="preserve"> PAGEREF _Toc419324084 \h </w:instrText>
            </w:r>
            <w:r>
              <w:rPr>
                <w:noProof/>
                <w:webHidden/>
              </w:rPr>
            </w:r>
            <w:r>
              <w:rPr>
                <w:noProof/>
                <w:webHidden/>
              </w:rPr>
              <w:fldChar w:fldCharType="separate"/>
            </w:r>
            <w:r>
              <w:rPr>
                <w:noProof/>
                <w:webHidden/>
              </w:rPr>
              <w:t>34</w:t>
            </w:r>
            <w:r>
              <w:rPr>
                <w:noProof/>
                <w:webHidden/>
              </w:rPr>
              <w:fldChar w:fldCharType="end"/>
            </w:r>
          </w:hyperlink>
        </w:p>
        <w:p w:rsidR="00A2593C" w:rsidRDefault="00A2593C">
          <w:pPr>
            <w:pStyle w:val="TOC2"/>
            <w:tabs>
              <w:tab w:val="left" w:pos="1100"/>
              <w:tab w:val="right" w:leader="dot" w:pos="9062"/>
            </w:tabs>
            <w:rPr>
              <w:rFonts w:eastAsiaTheme="minorEastAsia"/>
              <w:noProof/>
              <w:lang w:val="en-US"/>
            </w:rPr>
          </w:pPr>
          <w:hyperlink w:anchor="_Toc419324085" w:history="1">
            <w:r w:rsidRPr="00F56E80">
              <w:rPr>
                <w:rStyle w:val="Hyperlink"/>
                <w:noProof/>
              </w:rPr>
              <w:t>6.2.2.</w:t>
            </w:r>
            <w:r>
              <w:rPr>
                <w:rFonts w:eastAsiaTheme="minorEastAsia"/>
                <w:noProof/>
                <w:lang w:val="en-US"/>
              </w:rPr>
              <w:tab/>
            </w:r>
            <w:r w:rsidRPr="00F56E80">
              <w:rPr>
                <w:rStyle w:val="Hyperlink"/>
                <w:noProof/>
              </w:rPr>
              <w:t>Trénovanie klasifikátora</w:t>
            </w:r>
            <w:r>
              <w:rPr>
                <w:noProof/>
                <w:webHidden/>
              </w:rPr>
              <w:tab/>
            </w:r>
            <w:r>
              <w:rPr>
                <w:noProof/>
                <w:webHidden/>
              </w:rPr>
              <w:fldChar w:fldCharType="begin"/>
            </w:r>
            <w:r>
              <w:rPr>
                <w:noProof/>
                <w:webHidden/>
              </w:rPr>
              <w:instrText xml:space="preserve"> PAGEREF _Toc419324085 \h </w:instrText>
            </w:r>
            <w:r>
              <w:rPr>
                <w:noProof/>
                <w:webHidden/>
              </w:rPr>
            </w:r>
            <w:r>
              <w:rPr>
                <w:noProof/>
                <w:webHidden/>
              </w:rPr>
              <w:fldChar w:fldCharType="separate"/>
            </w:r>
            <w:r>
              <w:rPr>
                <w:noProof/>
                <w:webHidden/>
              </w:rPr>
              <w:t>34</w:t>
            </w:r>
            <w:r>
              <w:rPr>
                <w:noProof/>
                <w:webHidden/>
              </w:rPr>
              <w:fldChar w:fldCharType="end"/>
            </w:r>
          </w:hyperlink>
        </w:p>
        <w:p w:rsidR="00A2593C" w:rsidRDefault="00A2593C">
          <w:pPr>
            <w:pStyle w:val="TOC2"/>
            <w:tabs>
              <w:tab w:val="left" w:pos="1100"/>
              <w:tab w:val="right" w:leader="dot" w:pos="9062"/>
            </w:tabs>
            <w:rPr>
              <w:rFonts w:eastAsiaTheme="minorEastAsia"/>
              <w:noProof/>
              <w:lang w:val="en-US"/>
            </w:rPr>
          </w:pPr>
          <w:hyperlink w:anchor="_Toc419324086" w:history="1">
            <w:r w:rsidRPr="00F56E80">
              <w:rPr>
                <w:rStyle w:val="Hyperlink"/>
                <w:noProof/>
              </w:rPr>
              <w:t>6.2.3.</w:t>
            </w:r>
            <w:r>
              <w:rPr>
                <w:rFonts w:eastAsiaTheme="minorEastAsia"/>
                <w:noProof/>
                <w:lang w:val="en-US"/>
              </w:rPr>
              <w:tab/>
            </w:r>
            <w:r w:rsidRPr="00F56E80">
              <w:rPr>
                <w:rStyle w:val="Hyperlink"/>
                <w:noProof/>
              </w:rPr>
              <w:t>Rozpoznávanie</w:t>
            </w:r>
            <w:r>
              <w:rPr>
                <w:noProof/>
                <w:webHidden/>
              </w:rPr>
              <w:tab/>
            </w:r>
            <w:r>
              <w:rPr>
                <w:noProof/>
                <w:webHidden/>
              </w:rPr>
              <w:fldChar w:fldCharType="begin"/>
            </w:r>
            <w:r>
              <w:rPr>
                <w:noProof/>
                <w:webHidden/>
              </w:rPr>
              <w:instrText xml:space="preserve"> PAGEREF _Toc419324086 \h </w:instrText>
            </w:r>
            <w:r>
              <w:rPr>
                <w:noProof/>
                <w:webHidden/>
              </w:rPr>
            </w:r>
            <w:r>
              <w:rPr>
                <w:noProof/>
                <w:webHidden/>
              </w:rPr>
              <w:fldChar w:fldCharType="separate"/>
            </w:r>
            <w:r>
              <w:rPr>
                <w:noProof/>
                <w:webHidden/>
              </w:rPr>
              <w:t>37</w:t>
            </w:r>
            <w:r>
              <w:rPr>
                <w:noProof/>
                <w:webHidden/>
              </w:rPr>
              <w:fldChar w:fldCharType="end"/>
            </w:r>
          </w:hyperlink>
        </w:p>
        <w:p w:rsidR="00A2593C" w:rsidRDefault="00A2593C">
          <w:pPr>
            <w:pStyle w:val="TOC2"/>
            <w:tabs>
              <w:tab w:val="left" w:pos="880"/>
              <w:tab w:val="right" w:leader="dot" w:pos="9062"/>
            </w:tabs>
            <w:rPr>
              <w:rFonts w:eastAsiaTheme="minorEastAsia"/>
              <w:noProof/>
              <w:lang w:val="en-US"/>
            </w:rPr>
          </w:pPr>
          <w:hyperlink w:anchor="_Toc419324087" w:history="1">
            <w:r w:rsidRPr="00F56E80">
              <w:rPr>
                <w:rStyle w:val="Hyperlink"/>
                <w:noProof/>
              </w:rPr>
              <w:t>6.3.</w:t>
            </w:r>
            <w:r>
              <w:rPr>
                <w:rFonts w:eastAsiaTheme="minorEastAsia"/>
                <w:noProof/>
                <w:lang w:val="en-US"/>
              </w:rPr>
              <w:tab/>
            </w:r>
            <w:r w:rsidRPr="00F56E80">
              <w:rPr>
                <w:rStyle w:val="Hyperlink"/>
                <w:noProof/>
              </w:rPr>
              <w:t>Naive-Bayes</w:t>
            </w:r>
            <w:r>
              <w:rPr>
                <w:noProof/>
                <w:webHidden/>
              </w:rPr>
              <w:tab/>
            </w:r>
            <w:r>
              <w:rPr>
                <w:noProof/>
                <w:webHidden/>
              </w:rPr>
              <w:fldChar w:fldCharType="begin"/>
            </w:r>
            <w:r>
              <w:rPr>
                <w:noProof/>
                <w:webHidden/>
              </w:rPr>
              <w:instrText xml:space="preserve"> PAGEREF _Toc419324087 \h </w:instrText>
            </w:r>
            <w:r>
              <w:rPr>
                <w:noProof/>
                <w:webHidden/>
              </w:rPr>
            </w:r>
            <w:r>
              <w:rPr>
                <w:noProof/>
                <w:webHidden/>
              </w:rPr>
              <w:fldChar w:fldCharType="separate"/>
            </w:r>
            <w:r>
              <w:rPr>
                <w:noProof/>
                <w:webHidden/>
              </w:rPr>
              <w:t>38</w:t>
            </w:r>
            <w:r>
              <w:rPr>
                <w:noProof/>
                <w:webHidden/>
              </w:rPr>
              <w:fldChar w:fldCharType="end"/>
            </w:r>
          </w:hyperlink>
        </w:p>
        <w:p w:rsidR="00A2593C" w:rsidRDefault="00A2593C">
          <w:pPr>
            <w:pStyle w:val="TOC2"/>
            <w:tabs>
              <w:tab w:val="left" w:pos="660"/>
              <w:tab w:val="right" w:leader="dot" w:pos="9062"/>
            </w:tabs>
            <w:rPr>
              <w:rFonts w:eastAsiaTheme="minorEastAsia"/>
              <w:noProof/>
              <w:lang w:val="en-US"/>
            </w:rPr>
          </w:pPr>
          <w:hyperlink w:anchor="_Toc419324088" w:history="1">
            <w:r w:rsidRPr="00F56E80">
              <w:rPr>
                <w:rStyle w:val="Hyperlink"/>
                <w:noProof/>
              </w:rPr>
              <w:t>7.</w:t>
            </w:r>
            <w:r>
              <w:rPr>
                <w:rFonts w:eastAsiaTheme="minorEastAsia"/>
                <w:noProof/>
                <w:lang w:val="en-US"/>
              </w:rPr>
              <w:tab/>
            </w:r>
            <w:r w:rsidRPr="00F56E80">
              <w:rPr>
                <w:rStyle w:val="Hyperlink"/>
                <w:noProof/>
              </w:rPr>
              <w:t>Testovanie</w:t>
            </w:r>
            <w:r>
              <w:rPr>
                <w:noProof/>
                <w:webHidden/>
              </w:rPr>
              <w:tab/>
            </w:r>
            <w:r>
              <w:rPr>
                <w:noProof/>
                <w:webHidden/>
              </w:rPr>
              <w:fldChar w:fldCharType="begin"/>
            </w:r>
            <w:r>
              <w:rPr>
                <w:noProof/>
                <w:webHidden/>
              </w:rPr>
              <w:instrText xml:space="preserve"> PAGEREF _Toc419324088 \h </w:instrText>
            </w:r>
            <w:r>
              <w:rPr>
                <w:noProof/>
                <w:webHidden/>
              </w:rPr>
            </w:r>
            <w:r>
              <w:rPr>
                <w:noProof/>
                <w:webHidden/>
              </w:rPr>
              <w:fldChar w:fldCharType="separate"/>
            </w:r>
            <w:r>
              <w:rPr>
                <w:noProof/>
                <w:webHidden/>
              </w:rPr>
              <w:t>42</w:t>
            </w:r>
            <w:r>
              <w:rPr>
                <w:noProof/>
                <w:webHidden/>
              </w:rPr>
              <w:fldChar w:fldCharType="end"/>
            </w:r>
          </w:hyperlink>
        </w:p>
        <w:p w:rsidR="00A2593C" w:rsidRDefault="00A2593C">
          <w:pPr>
            <w:pStyle w:val="TOC2"/>
            <w:tabs>
              <w:tab w:val="left" w:pos="660"/>
              <w:tab w:val="right" w:leader="dot" w:pos="9062"/>
            </w:tabs>
            <w:rPr>
              <w:rFonts w:eastAsiaTheme="minorEastAsia"/>
              <w:noProof/>
              <w:lang w:val="en-US"/>
            </w:rPr>
          </w:pPr>
          <w:hyperlink w:anchor="_Toc419324089" w:history="1">
            <w:r w:rsidRPr="00F56E80">
              <w:rPr>
                <w:rStyle w:val="Hyperlink"/>
                <w:noProof/>
              </w:rPr>
              <w:t>8.</w:t>
            </w:r>
            <w:r>
              <w:rPr>
                <w:rFonts w:eastAsiaTheme="minorEastAsia"/>
                <w:noProof/>
                <w:lang w:val="en-US"/>
              </w:rPr>
              <w:tab/>
            </w:r>
            <w:r w:rsidRPr="00F56E80">
              <w:rPr>
                <w:rStyle w:val="Hyperlink"/>
                <w:noProof/>
              </w:rPr>
              <w:t>Záver</w:t>
            </w:r>
            <w:r>
              <w:rPr>
                <w:noProof/>
                <w:webHidden/>
              </w:rPr>
              <w:tab/>
            </w:r>
            <w:r>
              <w:rPr>
                <w:noProof/>
                <w:webHidden/>
              </w:rPr>
              <w:fldChar w:fldCharType="begin"/>
            </w:r>
            <w:r>
              <w:rPr>
                <w:noProof/>
                <w:webHidden/>
              </w:rPr>
              <w:instrText xml:space="preserve"> PAGEREF _Toc419324089 \h </w:instrText>
            </w:r>
            <w:r>
              <w:rPr>
                <w:noProof/>
                <w:webHidden/>
              </w:rPr>
            </w:r>
            <w:r>
              <w:rPr>
                <w:noProof/>
                <w:webHidden/>
              </w:rPr>
              <w:fldChar w:fldCharType="separate"/>
            </w:r>
            <w:r>
              <w:rPr>
                <w:noProof/>
                <w:webHidden/>
              </w:rPr>
              <w:t>49</w:t>
            </w:r>
            <w:r>
              <w:rPr>
                <w:noProof/>
                <w:webHidden/>
              </w:rPr>
              <w:fldChar w:fldCharType="end"/>
            </w:r>
          </w:hyperlink>
        </w:p>
        <w:p w:rsidR="00A2593C" w:rsidRDefault="00A2593C">
          <w:pPr>
            <w:pStyle w:val="TOC2"/>
            <w:tabs>
              <w:tab w:val="left" w:pos="660"/>
              <w:tab w:val="right" w:leader="dot" w:pos="9062"/>
            </w:tabs>
            <w:rPr>
              <w:rFonts w:eastAsiaTheme="minorEastAsia"/>
              <w:noProof/>
              <w:lang w:val="en-US"/>
            </w:rPr>
          </w:pPr>
          <w:hyperlink w:anchor="_Toc419324090" w:history="1">
            <w:r w:rsidRPr="00F56E80">
              <w:rPr>
                <w:rStyle w:val="Hyperlink"/>
                <w:noProof/>
              </w:rPr>
              <w:t>9.</w:t>
            </w:r>
            <w:r>
              <w:rPr>
                <w:rFonts w:eastAsiaTheme="minorEastAsia"/>
                <w:noProof/>
                <w:lang w:val="en-US"/>
              </w:rPr>
              <w:tab/>
            </w:r>
            <w:r w:rsidRPr="00F56E80">
              <w:rPr>
                <w:rStyle w:val="Hyperlink"/>
                <w:noProof/>
              </w:rPr>
              <w:t>Literatúra</w:t>
            </w:r>
            <w:r>
              <w:rPr>
                <w:noProof/>
                <w:webHidden/>
              </w:rPr>
              <w:tab/>
            </w:r>
            <w:r>
              <w:rPr>
                <w:noProof/>
                <w:webHidden/>
              </w:rPr>
              <w:fldChar w:fldCharType="begin"/>
            </w:r>
            <w:r>
              <w:rPr>
                <w:noProof/>
                <w:webHidden/>
              </w:rPr>
              <w:instrText xml:space="preserve"> PAGEREF _Toc419324090 \h </w:instrText>
            </w:r>
            <w:r>
              <w:rPr>
                <w:noProof/>
                <w:webHidden/>
              </w:rPr>
            </w:r>
            <w:r>
              <w:rPr>
                <w:noProof/>
                <w:webHidden/>
              </w:rPr>
              <w:fldChar w:fldCharType="separate"/>
            </w:r>
            <w:r>
              <w:rPr>
                <w:noProof/>
                <w:webHidden/>
              </w:rPr>
              <w:t>50</w:t>
            </w:r>
            <w:r>
              <w:rPr>
                <w:noProof/>
                <w:webHidden/>
              </w:rPr>
              <w:fldChar w:fldCharType="end"/>
            </w:r>
          </w:hyperlink>
        </w:p>
        <w:p w:rsidR="00A2593C" w:rsidRDefault="00A2593C">
          <w:pPr>
            <w:pStyle w:val="TOC2"/>
            <w:tabs>
              <w:tab w:val="right" w:leader="dot" w:pos="9062"/>
            </w:tabs>
            <w:rPr>
              <w:rFonts w:eastAsiaTheme="minorEastAsia"/>
              <w:noProof/>
              <w:lang w:val="en-US"/>
            </w:rPr>
          </w:pPr>
          <w:hyperlink w:anchor="_Toc419324091" w:history="1">
            <w:r w:rsidRPr="00F56E80">
              <w:rPr>
                <w:rStyle w:val="Hyperlink"/>
                <w:noProof/>
              </w:rPr>
              <w:t>Príloha A: Používateľská príručka</w:t>
            </w:r>
            <w:r>
              <w:rPr>
                <w:noProof/>
                <w:webHidden/>
              </w:rPr>
              <w:tab/>
            </w:r>
            <w:r>
              <w:rPr>
                <w:noProof/>
                <w:webHidden/>
              </w:rPr>
              <w:fldChar w:fldCharType="begin"/>
            </w:r>
            <w:r>
              <w:rPr>
                <w:noProof/>
                <w:webHidden/>
              </w:rPr>
              <w:instrText xml:space="preserve"> PAGEREF _Toc419324091 \h </w:instrText>
            </w:r>
            <w:r>
              <w:rPr>
                <w:noProof/>
                <w:webHidden/>
              </w:rPr>
            </w:r>
            <w:r>
              <w:rPr>
                <w:noProof/>
                <w:webHidden/>
              </w:rPr>
              <w:fldChar w:fldCharType="separate"/>
            </w:r>
            <w:r>
              <w:rPr>
                <w:noProof/>
                <w:webHidden/>
              </w:rPr>
              <w:t>52</w:t>
            </w:r>
            <w:r>
              <w:rPr>
                <w:noProof/>
                <w:webHidden/>
              </w:rPr>
              <w:fldChar w:fldCharType="end"/>
            </w:r>
          </w:hyperlink>
        </w:p>
        <w:p w:rsidR="00A2593C" w:rsidRDefault="00A2593C">
          <w:pPr>
            <w:pStyle w:val="TOC2"/>
            <w:tabs>
              <w:tab w:val="right" w:leader="dot" w:pos="9062"/>
            </w:tabs>
            <w:rPr>
              <w:rFonts w:eastAsiaTheme="minorEastAsia"/>
              <w:noProof/>
              <w:lang w:val="en-US"/>
            </w:rPr>
          </w:pPr>
          <w:hyperlink w:anchor="_Toc419324092" w:history="1">
            <w:r w:rsidRPr="00F56E80">
              <w:rPr>
                <w:rStyle w:val="Hyperlink"/>
                <w:noProof/>
              </w:rPr>
              <w:t>Príloha B: Obsah CD</w:t>
            </w:r>
            <w:r>
              <w:rPr>
                <w:noProof/>
                <w:webHidden/>
              </w:rPr>
              <w:tab/>
            </w:r>
            <w:r>
              <w:rPr>
                <w:noProof/>
                <w:webHidden/>
              </w:rPr>
              <w:fldChar w:fldCharType="begin"/>
            </w:r>
            <w:r>
              <w:rPr>
                <w:noProof/>
                <w:webHidden/>
              </w:rPr>
              <w:instrText xml:space="preserve"> PAGEREF _Toc419324092 \h </w:instrText>
            </w:r>
            <w:r>
              <w:rPr>
                <w:noProof/>
                <w:webHidden/>
              </w:rPr>
            </w:r>
            <w:r>
              <w:rPr>
                <w:noProof/>
                <w:webHidden/>
              </w:rPr>
              <w:fldChar w:fldCharType="separate"/>
            </w:r>
            <w:r>
              <w:rPr>
                <w:noProof/>
                <w:webHidden/>
              </w:rPr>
              <w:t>55</w:t>
            </w:r>
            <w:r>
              <w:rPr>
                <w:noProof/>
                <w:webHidden/>
              </w:rPr>
              <w:fldChar w:fldCharType="end"/>
            </w:r>
          </w:hyperlink>
        </w:p>
        <w:p w:rsidR="00F24F8F" w:rsidRDefault="00F24F8F">
          <w:r>
            <w:rPr>
              <w:b/>
              <w:bCs/>
              <w:noProof/>
            </w:rPr>
            <w:fldChar w:fldCharType="end"/>
          </w:r>
        </w:p>
      </w:sdtContent>
    </w:sdt>
    <w:p w:rsidR="00703809" w:rsidRPr="000E6017" w:rsidRDefault="00703809" w:rsidP="00703809">
      <w:pPr>
        <w:rPr>
          <w:b/>
        </w:rPr>
      </w:pPr>
      <w:r w:rsidRPr="000E6017">
        <w:rPr>
          <w:b/>
        </w:rPr>
        <w:br w:type="page"/>
      </w:r>
      <w:bookmarkStart w:id="2" w:name="_GoBack"/>
      <w:bookmarkEnd w:id="2"/>
    </w:p>
    <w:p w:rsidR="00703809" w:rsidRPr="000E6017" w:rsidRDefault="00703809" w:rsidP="00703809">
      <w:pPr>
        <w:spacing w:line="240" w:lineRule="auto"/>
        <w:rPr>
          <w:b/>
        </w:rPr>
      </w:pPr>
    </w:p>
    <w:p w:rsidR="00703809" w:rsidRPr="000E6017" w:rsidRDefault="00703809" w:rsidP="00703809">
      <w:pPr>
        <w:rPr>
          <w:rFonts w:ascii="Times New Roman" w:hAnsi="Times New Roman" w:cs="Times New Roman"/>
          <w:sz w:val="48"/>
          <w:szCs w:val="48"/>
        </w:rPr>
      </w:pPr>
      <w:bookmarkStart w:id="3" w:name="_Toc387588254"/>
      <w:r w:rsidRPr="000E6017">
        <w:rPr>
          <w:rFonts w:ascii="Times New Roman" w:hAnsi="Times New Roman" w:cs="Times New Roman"/>
          <w:sz w:val="48"/>
          <w:szCs w:val="48"/>
        </w:rPr>
        <w:t>Skratky</w:t>
      </w:r>
      <w:bookmarkEnd w:id="3"/>
    </w:p>
    <w:p w:rsidR="00703809" w:rsidRPr="000E6017" w:rsidRDefault="00703809" w:rsidP="00D262BA">
      <w:pPr>
        <w:pStyle w:val="Diplomovkanormal"/>
        <w:jc w:val="left"/>
      </w:pPr>
      <w:r w:rsidRPr="000E6017">
        <w:t>k-NN</w:t>
      </w:r>
      <w:r w:rsidRPr="000E6017">
        <w:tab/>
      </w:r>
      <w:r w:rsidRPr="000E6017">
        <w:tab/>
      </w:r>
      <w:r w:rsidRPr="000E6017">
        <w:tab/>
      </w:r>
      <w:r w:rsidRPr="000E6017">
        <w:tab/>
      </w:r>
      <w:r w:rsidRPr="000E6017">
        <w:tab/>
      </w:r>
      <w:r w:rsidRPr="000E6017">
        <w:tab/>
        <w:t>k-Nearest</w:t>
      </w:r>
      <w:r w:rsidR="00D262BA" w:rsidRPr="000E6017">
        <w:t xml:space="preserve"> </w:t>
      </w:r>
      <w:r w:rsidRPr="000E6017">
        <w:t>Neighbours</w:t>
      </w:r>
    </w:p>
    <w:p w:rsidR="00F456F0" w:rsidRPr="000E6017" w:rsidRDefault="00D262BA" w:rsidP="00F456F0">
      <w:pPr>
        <w:pStyle w:val="Diplomovkanormal"/>
        <w:jc w:val="left"/>
      </w:pPr>
      <w:r w:rsidRPr="000E6017">
        <w:t xml:space="preserve">MLE </w:t>
      </w:r>
      <w:r w:rsidRPr="000E6017">
        <w:tab/>
      </w:r>
      <w:r w:rsidRPr="000E6017">
        <w:tab/>
      </w:r>
      <w:r w:rsidRPr="000E6017">
        <w:tab/>
      </w:r>
      <w:r w:rsidRPr="000E6017">
        <w:tab/>
      </w:r>
      <w:r w:rsidRPr="000E6017">
        <w:tab/>
      </w:r>
      <w:r w:rsidRPr="000E6017">
        <w:tab/>
        <w:t xml:space="preserve">Maximum </w:t>
      </w:r>
      <w:r w:rsidR="00703809" w:rsidRPr="000E6017">
        <w:t>Likehood</w:t>
      </w:r>
      <w:r w:rsidRPr="000E6017">
        <w:t xml:space="preserve"> </w:t>
      </w:r>
      <w:r w:rsidR="008B4D99">
        <w:t>Estimation</w:t>
      </w:r>
    </w:p>
    <w:p w:rsidR="00F456F0" w:rsidRPr="000E6017" w:rsidRDefault="00F456F0" w:rsidP="00F456F0">
      <w:pPr>
        <w:pStyle w:val="Diplomovkanormal"/>
        <w:jc w:val="left"/>
      </w:pPr>
      <w:r w:rsidRPr="000E6017">
        <w:t>FAST</w:t>
      </w:r>
      <w:r w:rsidRPr="000E6017">
        <w:tab/>
      </w:r>
      <w:r w:rsidRPr="000E6017">
        <w:tab/>
      </w:r>
      <w:r w:rsidRPr="000E6017">
        <w:tab/>
      </w:r>
      <w:r w:rsidRPr="000E6017">
        <w:tab/>
      </w:r>
      <w:r w:rsidRPr="000E6017">
        <w:tab/>
      </w:r>
      <w:r w:rsidRPr="000E6017">
        <w:tab/>
        <w:t>Features from Accelerated Segment Test</w:t>
      </w:r>
    </w:p>
    <w:p w:rsidR="00F456F0" w:rsidRPr="000E6017" w:rsidRDefault="000A45F6" w:rsidP="00F456F0">
      <w:pPr>
        <w:pStyle w:val="Diplomovkanormal"/>
        <w:jc w:val="left"/>
      </w:pPr>
      <w:r>
        <w:t>SURF</w:t>
      </w:r>
      <w:r>
        <w:tab/>
      </w:r>
      <w:r>
        <w:tab/>
      </w:r>
      <w:r>
        <w:tab/>
      </w:r>
      <w:r>
        <w:tab/>
      </w:r>
      <w:r>
        <w:tab/>
      </w:r>
      <w:r>
        <w:tab/>
      </w:r>
      <w:r w:rsidR="00F456F0" w:rsidRPr="000E6017">
        <w:t>Speeded Up Robust Feature</w:t>
      </w:r>
    </w:p>
    <w:p w:rsidR="00F456F0" w:rsidRDefault="00F456F0" w:rsidP="004E4500">
      <w:pPr>
        <w:pStyle w:val="Diplomovkanormal"/>
        <w:ind w:left="708" w:hanging="708"/>
        <w:jc w:val="left"/>
      </w:pPr>
      <w:r w:rsidRPr="000E6017">
        <w:t>BRIEF</w:t>
      </w:r>
      <w:r w:rsidRPr="000E6017">
        <w:tab/>
      </w:r>
      <w:r w:rsidRPr="000E6017">
        <w:tab/>
      </w:r>
      <w:r w:rsidRPr="000E6017">
        <w:tab/>
      </w:r>
      <w:r w:rsidRPr="000E6017">
        <w:tab/>
      </w:r>
      <w:r w:rsidRPr="000E6017">
        <w:tab/>
      </w:r>
      <w:r w:rsidR="004E4500">
        <w:tab/>
      </w:r>
      <w:r w:rsidRPr="000E6017">
        <w:t xml:space="preserve">Binary </w:t>
      </w:r>
      <w:r w:rsidR="008B4D99">
        <w:t>R</w:t>
      </w:r>
      <w:r w:rsidR="008B4D99" w:rsidRPr="000E6017">
        <w:t xml:space="preserve">obust </w:t>
      </w:r>
      <w:r w:rsidR="008B4D99">
        <w:t>I</w:t>
      </w:r>
      <w:r w:rsidR="008B4D99" w:rsidRPr="000E6017">
        <w:t xml:space="preserve">ndependent </w:t>
      </w:r>
      <w:r w:rsidR="008B4D99">
        <w:t>E</w:t>
      </w:r>
      <w:r w:rsidR="008B4D99" w:rsidRPr="000E6017">
        <w:t xml:space="preserve">lementary </w:t>
      </w:r>
    </w:p>
    <w:p w:rsidR="004E4500" w:rsidRPr="000E6017" w:rsidRDefault="004E4500" w:rsidP="004E4500">
      <w:pPr>
        <w:pStyle w:val="Diplomovkanormal"/>
        <w:ind w:left="708" w:hanging="708"/>
        <w:jc w:val="left"/>
      </w:pPr>
      <w:r>
        <w:tab/>
      </w:r>
      <w:r>
        <w:tab/>
      </w:r>
      <w:r>
        <w:tab/>
      </w:r>
      <w:r>
        <w:tab/>
      </w:r>
      <w:r>
        <w:tab/>
      </w:r>
      <w:r>
        <w:tab/>
      </w:r>
      <w:r>
        <w:t>F</w:t>
      </w:r>
      <w:r w:rsidRPr="000E6017">
        <w:t>eatures</w:t>
      </w:r>
    </w:p>
    <w:p w:rsidR="00BD5394" w:rsidRPr="000E6017" w:rsidRDefault="00BD5394" w:rsidP="00F456F0">
      <w:pPr>
        <w:pStyle w:val="Diplomovkanormal"/>
        <w:jc w:val="left"/>
      </w:pPr>
      <w:r w:rsidRPr="000E6017">
        <w:t>ORB</w:t>
      </w:r>
      <w:r w:rsidRPr="000E6017">
        <w:tab/>
      </w:r>
      <w:r w:rsidRPr="000E6017">
        <w:tab/>
      </w:r>
      <w:r w:rsidRPr="000E6017">
        <w:tab/>
      </w:r>
      <w:r w:rsidRPr="000E6017">
        <w:tab/>
      </w:r>
      <w:r w:rsidRPr="000E6017">
        <w:tab/>
      </w:r>
      <w:r w:rsidRPr="000E6017">
        <w:tab/>
        <w:t>Oriented FAST and Rotated BRIEF</w:t>
      </w:r>
    </w:p>
    <w:p w:rsidR="00BD5394" w:rsidRPr="000E6017" w:rsidRDefault="00BD5394" w:rsidP="00F456F0">
      <w:pPr>
        <w:pStyle w:val="Diplomovkanormal"/>
        <w:jc w:val="left"/>
      </w:pPr>
      <w:r w:rsidRPr="000E6017">
        <w:t>SIFT</w:t>
      </w:r>
      <w:r w:rsidRPr="000E6017">
        <w:tab/>
      </w:r>
      <w:r w:rsidRPr="000E6017">
        <w:tab/>
      </w:r>
      <w:r w:rsidRPr="000E6017">
        <w:tab/>
      </w:r>
      <w:r w:rsidRPr="000E6017">
        <w:tab/>
      </w:r>
      <w:r w:rsidRPr="000E6017">
        <w:tab/>
      </w:r>
      <w:r w:rsidRPr="000E6017">
        <w:tab/>
        <w:t>Scale Invariant Feature Transform</w:t>
      </w:r>
    </w:p>
    <w:p w:rsidR="00BD5394" w:rsidRPr="000E6017" w:rsidRDefault="00BD5394" w:rsidP="00F456F0">
      <w:pPr>
        <w:pStyle w:val="Diplomovkanormal"/>
        <w:jc w:val="left"/>
      </w:pPr>
      <w:r w:rsidRPr="000E6017">
        <w:t>FREAK</w:t>
      </w:r>
      <w:r w:rsidRPr="000E6017">
        <w:tab/>
      </w:r>
      <w:r w:rsidRPr="000E6017">
        <w:tab/>
      </w:r>
      <w:r w:rsidRPr="000E6017">
        <w:tab/>
      </w:r>
      <w:r w:rsidRPr="000E6017">
        <w:tab/>
      </w:r>
      <w:r w:rsidRPr="000E6017">
        <w:tab/>
        <w:t>Fast Retina Keypoint</w:t>
      </w:r>
    </w:p>
    <w:p w:rsidR="00BD5394" w:rsidRPr="000E6017" w:rsidRDefault="00845CF1" w:rsidP="00F456F0">
      <w:pPr>
        <w:pStyle w:val="Diplomovkanormal"/>
        <w:jc w:val="left"/>
      </w:pPr>
      <w:r w:rsidRPr="000E6017">
        <w:t>BRISK</w:t>
      </w:r>
      <w:r w:rsidRPr="000E6017">
        <w:tab/>
      </w:r>
      <w:r w:rsidRPr="000E6017">
        <w:tab/>
      </w:r>
      <w:r w:rsidRPr="000E6017">
        <w:tab/>
      </w:r>
      <w:r w:rsidRPr="000E6017">
        <w:tab/>
      </w:r>
      <w:r w:rsidRPr="000E6017">
        <w:tab/>
      </w:r>
      <w:r w:rsidR="00BD5394" w:rsidRPr="000E6017">
        <w:t>Binary Robust Invariant Scalable Keypoints</w:t>
      </w:r>
    </w:p>
    <w:p w:rsidR="00BD5394" w:rsidRPr="000E6017" w:rsidRDefault="00BD5394" w:rsidP="00F456F0">
      <w:pPr>
        <w:pStyle w:val="Diplomovkanormal"/>
        <w:jc w:val="left"/>
      </w:pPr>
      <w:r w:rsidRPr="000E6017">
        <w:t>RANSAC</w:t>
      </w:r>
      <w:r w:rsidRPr="000E6017">
        <w:tab/>
      </w:r>
      <w:r w:rsidRPr="000E6017">
        <w:tab/>
      </w:r>
      <w:r w:rsidRPr="000E6017">
        <w:tab/>
      </w:r>
      <w:r w:rsidRPr="000E6017">
        <w:tab/>
      </w:r>
      <w:r w:rsidRPr="000E6017">
        <w:tab/>
        <w:t>Random Sample Consensus</w:t>
      </w:r>
    </w:p>
    <w:p w:rsidR="00F456F0" w:rsidRDefault="00F456F0" w:rsidP="00F456F0">
      <w:pPr>
        <w:pStyle w:val="Diplomovkanormal"/>
        <w:jc w:val="left"/>
      </w:pPr>
      <w:r w:rsidRPr="000E6017">
        <w:t>OpenCV</w:t>
      </w:r>
      <w:r w:rsidRPr="000E6017">
        <w:tab/>
      </w:r>
      <w:r w:rsidRPr="000E6017">
        <w:tab/>
      </w:r>
      <w:r w:rsidRPr="000E6017">
        <w:tab/>
      </w:r>
      <w:r w:rsidRPr="000E6017">
        <w:tab/>
      </w:r>
      <w:r w:rsidRPr="000E6017">
        <w:tab/>
        <w:t>Open Computer Vision library</w:t>
      </w:r>
    </w:p>
    <w:p w:rsidR="004E4500" w:rsidRDefault="004E4500" w:rsidP="00F456F0">
      <w:pPr>
        <w:pStyle w:val="Diplomovkanormal"/>
        <w:jc w:val="left"/>
      </w:pPr>
      <w:r>
        <w:t>LDA</w:t>
      </w:r>
      <w:r>
        <w:tab/>
      </w:r>
      <w:r>
        <w:tab/>
      </w:r>
      <w:r>
        <w:tab/>
      </w:r>
      <w:r>
        <w:tab/>
      </w:r>
      <w:r>
        <w:tab/>
      </w:r>
      <w:r>
        <w:tab/>
        <w:t>Linear Discriminant Analysis</w:t>
      </w:r>
    </w:p>
    <w:p w:rsidR="004E4500" w:rsidRPr="000E6017" w:rsidRDefault="004E4500" w:rsidP="00F456F0">
      <w:pPr>
        <w:pStyle w:val="Diplomovkanormal"/>
        <w:jc w:val="left"/>
        <w:sectPr w:rsidR="004E4500" w:rsidRPr="000E6017" w:rsidSect="00167472">
          <w:pgSz w:w="11906" w:h="16838"/>
          <w:pgMar w:top="1417" w:right="1417" w:bottom="1417" w:left="1417" w:header="708" w:footer="708" w:gutter="0"/>
          <w:cols w:space="708"/>
          <w:docGrid w:linePitch="360"/>
        </w:sectPr>
      </w:pPr>
      <w:r>
        <w:t>PCA</w:t>
      </w:r>
      <w:r>
        <w:tab/>
      </w:r>
      <w:r>
        <w:tab/>
      </w:r>
      <w:r>
        <w:tab/>
      </w:r>
      <w:r>
        <w:tab/>
      </w:r>
      <w:r>
        <w:tab/>
      </w:r>
      <w:r>
        <w:tab/>
        <w:t>Principal Component Analysis</w:t>
      </w:r>
    </w:p>
    <w:p w:rsidR="00703809" w:rsidRPr="000E6017" w:rsidRDefault="00D30E14" w:rsidP="00845CF1">
      <w:pPr>
        <w:pStyle w:val="Diplomovkapodkapitola"/>
        <w:numPr>
          <w:ilvl w:val="0"/>
          <w:numId w:val="20"/>
        </w:numPr>
      </w:pPr>
      <w:bookmarkStart w:id="4" w:name="_Toc387588255"/>
      <w:bookmarkStart w:id="5" w:name="_Toc387588542"/>
      <w:bookmarkStart w:id="6" w:name="_Toc387607376"/>
      <w:bookmarkStart w:id="7" w:name="_Toc387607613"/>
      <w:r w:rsidRPr="000E6017">
        <w:lastRenderedPageBreak/>
        <w:t xml:space="preserve"> </w:t>
      </w:r>
      <w:bookmarkStart w:id="8" w:name="_Toc419324055"/>
      <w:r w:rsidR="00703809" w:rsidRPr="000E6017">
        <w:t>Úvod</w:t>
      </w:r>
      <w:bookmarkEnd w:id="4"/>
      <w:bookmarkEnd w:id="5"/>
      <w:bookmarkEnd w:id="6"/>
      <w:bookmarkEnd w:id="7"/>
      <w:bookmarkEnd w:id="8"/>
    </w:p>
    <w:p w:rsidR="00703809" w:rsidRPr="000E6017" w:rsidRDefault="00703809" w:rsidP="00703809">
      <w:pPr>
        <w:pStyle w:val="Diplomovkanormal"/>
      </w:pPr>
    </w:p>
    <w:p w:rsidR="00D755DA" w:rsidRPr="000E6017" w:rsidRDefault="00D64A66" w:rsidP="00D64A66">
      <w:pPr>
        <w:pStyle w:val="Diplomovkanormal"/>
        <w:ind w:firstLine="360"/>
      </w:pPr>
      <w:r w:rsidRPr="000E6017">
        <w:t xml:space="preserve">Ako sa technológie vyvíjajú, programy sa stávajú viac sofistikované a majú tendenciu </w:t>
      </w:r>
      <w:r w:rsidR="00DF1E41" w:rsidRPr="000E6017">
        <w:t>byť</w:t>
      </w:r>
      <w:r w:rsidRPr="000E6017">
        <w:t xml:space="preserve"> autonómnymi. Odvetvie umelej inteligencie sa zaoberá vytváraním inteligentného agenta, schopného pozorovať prostredie. Z tohto pozorovania sa program snaží vyvodiť najlepšie riešenie situácie. Aby získal údaje o vonkajších podnetoch, potrebuje senzory </w:t>
      </w:r>
      <w:r w:rsidR="00A40B7A" w:rsidRPr="000E6017">
        <w:t xml:space="preserve">ako sú mikrofón, kamera </w:t>
      </w:r>
      <w:r w:rsidR="000E6017" w:rsidRPr="000E6017">
        <w:t>atď.</w:t>
      </w:r>
      <w:r w:rsidRPr="000E6017">
        <w:t>, ktoré premenia vonkajšie podnety na dáta. Pri pozorovaní vonkajšieho prostredie kamerou, musí program spracovať dáta, ktoré vidí pred sebou. Typický príklad je</w:t>
      </w:r>
      <w:r w:rsidR="00D755DA" w:rsidRPr="000E6017">
        <w:t xml:space="preserve"> identifikácia a rozpoznanie </w:t>
      </w:r>
      <w:r w:rsidR="008B4D99">
        <w:t>Š</w:t>
      </w:r>
      <w:r w:rsidR="008B4D99" w:rsidRPr="000E6017">
        <w:t xml:space="preserve">PZ </w:t>
      </w:r>
      <w:r w:rsidR="00D755DA" w:rsidRPr="000E6017">
        <w:t>značiek pred vchodom automobilov do garáži nákupných stredísk alebo automobily, ktoré sú autonómne od spoločnosti Google</w:t>
      </w:r>
      <w:r w:rsidRPr="000E6017">
        <w:t xml:space="preserve">. Ide o snahu zautomatizovať automobilovú dopravu, kedy človek len zadá cieľový bod a automobil sa tam </w:t>
      </w:r>
      <w:r w:rsidR="008B4D99" w:rsidRPr="000E6017">
        <w:t>automatick</w:t>
      </w:r>
      <w:r w:rsidR="008B4D99">
        <w:t>y</w:t>
      </w:r>
      <w:r w:rsidR="008B4D99" w:rsidRPr="000E6017">
        <w:t xml:space="preserve"> </w:t>
      </w:r>
      <w:r w:rsidRPr="000E6017">
        <w:t>dostane. No na ceste sa môžu nachádzať rôzne nečakané prekážky. Na tieto prekážky musí automobil reagovať v čo najkratš</w:t>
      </w:r>
      <w:r w:rsidR="00DF1E41" w:rsidRPr="000E6017">
        <w:t>om čase.</w:t>
      </w:r>
      <w:r w:rsidRPr="000E6017">
        <w:t xml:space="preserve"> </w:t>
      </w:r>
    </w:p>
    <w:p w:rsidR="00D64A66" w:rsidRPr="000E6017" w:rsidRDefault="00D755DA" w:rsidP="00E52C26">
      <w:pPr>
        <w:pStyle w:val="Diplomovkanormal"/>
      </w:pPr>
      <w:r w:rsidRPr="000E6017">
        <w:t xml:space="preserve">Známe existujúce deskriptory ako SIFT sa používajú </w:t>
      </w:r>
      <w:r w:rsidR="00DF1E41" w:rsidRPr="000E6017">
        <w:t>v</w:t>
      </w:r>
      <w:r w:rsidRPr="000E6017">
        <w:t xml:space="preserve"> počítačoch, ktoré</w:t>
      </w:r>
      <w:r w:rsidR="00DF1E41" w:rsidRPr="000E6017">
        <w:t xml:space="preserve"> sú</w:t>
      </w:r>
      <w:r w:rsidRPr="000E6017">
        <w:t xml:space="preserve"> v dnešnej dobe  veľmi výkonné a stále majú tendenciu sa stať ešte výkonnejším</w:t>
      </w:r>
      <w:r w:rsidR="00DF1E41" w:rsidRPr="000E6017">
        <w:t>i</w:t>
      </w:r>
      <w:r w:rsidRPr="000E6017">
        <w:t>. No nastala éra mobilných telefónov, ktoré disponujú takými hardware parametrami, ktoré mali počítače pred pár rokmi. Ľudia sa snažia</w:t>
      </w:r>
      <w:r w:rsidR="00DF1E41" w:rsidRPr="000E6017">
        <w:t xml:space="preserve"> nahradiť v teréne</w:t>
      </w:r>
      <w:r w:rsidRPr="000E6017">
        <w:t xml:space="preserve"> počítače za mobilné zariadenia. Výkon týchto mobilných zariadení však nie je taký ako </w:t>
      </w:r>
      <w:r w:rsidR="00DF1E41" w:rsidRPr="000E6017">
        <w:t xml:space="preserve"> pri </w:t>
      </w:r>
      <w:r w:rsidRPr="000E6017">
        <w:t xml:space="preserve">klasických </w:t>
      </w:r>
      <w:r w:rsidR="008B4D99" w:rsidRPr="000E6017">
        <w:t>počítačo</w:t>
      </w:r>
      <w:r w:rsidR="008B4D99">
        <w:t>ch</w:t>
      </w:r>
      <w:r w:rsidR="008B4D99" w:rsidRPr="000E6017">
        <w:t xml:space="preserve"> </w:t>
      </w:r>
      <w:r w:rsidRPr="000E6017">
        <w:t>a výpočty trvajú dlhší čas. Preto boli vytvorené binárne deskriptory, ktoré sú výpočtovo jednodu</w:t>
      </w:r>
      <w:r w:rsidR="008B4D99">
        <w:t>c</w:t>
      </w:r>
      <w:r w:rsidRPr="000E6017">
        <w:t>hšie a taktie</w:t>
      </w:r>
      <w:r w:rsidR="00DF1E41" w:rsidRPr="000E6017">
        <w:t>ž</w:t>
      </w:r>
      <w:r w:rsidRPr="000E6017">
        <w:t xml:space="preserve"> zaberajú v zariadeniach menej pamäťového miesta.</w:t>
      </w:r>
    </w:p>
    <w:p w:rsidR="00703809" w:rsidRPr="000E6017" w:rsidRDefault="00703809" w:rsidP="00703809">
      <w:pPr>
        <w:pStyle w:val="Diplomovkanormal"/>
      </w:pPr>
    </w:p>
    <w:p w:rsidR="00703809" w:rsidRPr="000E6017" w:rsidRDefault="00703809" w:rsidP="00703809">
      <w:pPr>
        <w:rPr>
          <w:rFonts w:ascii="Times New Roman" w:hAnsi="Times New Roman" w:cs="Times New Roman"/>
          <w:sz w:val="24"/>
          <w:szCs w:val="24"/>
        </w:rPr>
      </w:pPr>
      <w:r w:rsidRPr="000E6017">
        <w:br w:type="page"/>
      </w:r>
    </w:p>
    <w:p w:rsidR="00703809" w:rsidRPr="000E6017" w:rsidRDefault="00D30E14" w:rsidP="00F24F8F">
      <w:pPr>
        <w:pStyle w:val="Diplomovkapodkapitola"/>
        <w:numPr>
          <w:ilvl w:val="0"/>
          <w:numId w:val="20"/>
        </w:numPr>
      </w:pPr>
      <w:bookmarkStart w:id="9" w:name="_Toc387588256"/>
      <w:bookmarkStart w:id="10" w:name="_Toc387588543"/>
      <w:bookmarkStart w:id="11" w:name="_Toc387607377"/>
      <w:bookmarkStart w:id="12" w:name="_Toc387607614"/>
      <w:r w:rsidRPr="000E6017">
        <w:lastRenderedPageBreak/>
        <w:t xml:space="preserve"> </w:t>
      </w:r>
      <w:bookmarkStart w:id="13" w:name="_Toc419324056"/>
      <w:r w:rsidR="00703809" w:rsidRPr="000E6017">
        <w:t>Analýza</w:t>
      </w:r>
      <w:bookmarkEnd w:id="9"/>
      <w:bookmarkEnd w:id="10"/>
      <w:bookmarkEnd w:id="11"/>
      <w:bookmarkEnd w:id="12"/>
      <w:bookmarkEnd w:id="13"/>
    </w:p>
    <w:p w:rsidR="00B818EE" w:rsidRPr="000E6017" w:rsidRDefault="00B818EE" w:rsidP="00B818EE">
      <w:pPr>
        <w:pStyle w:val="Diplomovkanormal"/>
      </w:pPr>
    </w:p>
    <w:p w:rsidR="00703809" w:rsidRPr="000E6017" w:rsidRDefault="00841F90" w:rsidP="00703809">
      <w:pPr>
        <w:pStyle w:val="Diplomovkanormal"/>
      </w:pPr>
      <w:r w:rsidRPr="000E6017">
        <w:t xml:space="preserve">   </w:t>
      </w:r>
      <w:r w:rsidR="00703809" w:rsidRPr="000E6017">
        <w:t xml:space="preserve">Pri rozpoznávaní obrazu </w:t>
      </w:r>
      <w:r w:rsidR="00321923" w:rsidRPr="000E6017">
        <w:t xml:space="preserve">- </w:t>
      </w:r>
      <w:r w:rsidR="00703809" w:rsidRPr="000E6017">
        <w:t xml:space="preserve">klasifikácií, sa využíva strojové učenie. Strojové učenie </w:t>
      </w:r>
      <w:r w:rsidR="00DF1E41" w:rsidRPr="000E6017">
        <w:t>je to,</w:t>
      </w:r>
      <w:r w:rsidR="000E6017">
        <w:t xml:space="preserve"> </w:t>
      </w:r>
      <w:r w:rsidR="00DF1E41" w:rsidRPr="000E6017">
        <w:t>že</w:t>
      </w:r>
      <w:r w:rsidR="00703809" w:rsidRPr="000E6017">
        <w:t xml:space="preserve">  program</w:t>
      </w:r>
      <w:r w:rsidR="00DF1E41" w:rsidRPr="000E6017">
        <w:t xml:space="preserve"> sa</w:t>
      </w:r>
      <w:r w:rsidR="00703809" w:rsidRPr="000E6017">
        <w:t xml:space="preserve"> naučí sám klasifikovať čo na obrázku, ktorý práve sníma</w:t>
      </w:r>
      <w:r w:rsidR="003659B3" w:rsidRPr="000E6017">
        <w:t>,</w:t>
      </w:r>
      <w:r w:rsidRPr="000E6017">
        <w:t xml:space="preserve"> vidí</w:t>
      </w:r>
      <w:r w:rsidR="00703809" w:rsidRPr="000E6017">
        <w:t xml:space="preserve">. </w:t>
      </w:r>
      <w:r w:rsidRPr="000E6017">
        <w:t>I</w:t>
      </w:r>
      <w:r w:rsidR="00703809" w:rsidRPr="000E6017">
        <w:t>de o transformáciu prijatých dát na informácie. Program sa z týchto informácií naučí rozpoznávať jednotlivé objekty z obrázkov. Rozpoznávanie pracuje na princípe vyhodnotenia nájdeného objektu, ktorý sa potom spracuje a porovná. Porovnáva sa s</w:t>
      </w:r>
      <w:r w:rsidR="003659B3" w:rsidRPr="000E6017">
        <w:t> </w:t>
      </w:r>
      <w:r w:rsidR="00703809" w:rsidRPr="000E6017">
        <w:t>trénovacou</w:t>
      </w:r>
      <w:r w:rsidR="003659B3" w:rsidRPr="000E6017">
        <w:t xml:space="preserve"> </w:t>
      </w:r>
      <w:r w:rsidR="00703809" w:rsidRPr="000E6017">
        <w:t>množinou a ako výsledok sa berie ten objekt, na ktorý sa</w:t>
      </w:r>
      <w:r w:rsidRPr="000E6017">
        <w:t xml:space="preserve"> neznámy</w:t>
      </w:r>
      <w:r w:rsidR="00703809" w:rsidRPr="000E6017">
        <w:t xml:space="preserve"> objekt najviac podobá. Aby sme našli objekt na ktorý sa objekt najviac podobá, používame klasifikátor, ktorý ho rozpozná [1].</w:t>
      </w:r>
    </w:p>
    <w:p w:rsidR="00703809" w:rsidRPr="000E6017" w:rsidRDefault="00703809" w:rsidP="00703809">
      <w:pPr>
        <w:pStyle w:val="Diplomovkanormal"/>
      </w:pPr>
    </w:p>
    <w:p w:rsidR="00703809" w:rsidRPr="000E6017" w:rsidRDefault="00703809" w:rsidP="00703809">
      <w:pPr>
        <w:pStyle w:val="Diplomovkapodkapitola"/>
      </w:pPr>
      <w:bookmarkStart w:id="14" w:name="_Toc387588257"/>
      <w:bookmarkStart w:id="15" w:name="_Toc387588544"/>
      <w:bookmarkStart w:id="16" w:name="_Toc387607378"/>
      <w:bookmarkStart w:id="17" w:name="_Toc387607615"/>
      <w:bookmarkStart w:id="18" w:name="_Toc419324057"/>
      <w:r w:rsidRPr="000E6017">
        <w:t>Klasifikátor</w:t>
      </w:r>
      <w:bookmarkEnd w:id="14"/>
      <w:bookmarkEnd w:id="15"/>
      <w:bookmarkEnd w:id="16"/>
      <w:bookmarkEnd w:id="17"/>
      <w:bookmarkEnd w:id="18"/>
    </w:p>
    <w:p w:rsidR="00B818EE" w:rsidRPr="000E6017" w:rsidRDefault="00B818EE" w:rsidP="00845CF1">
      <w:pPr>
        <w:pStyle w:val="Diplomovkanormal"/>
      </w:pPr>
    </w:p>
    <w:p w:rsidR="00703809" w:rsidRPr="000E6017" w:rsidRDefault="00703809" w:rsidP="00703809">
      <w:pPr>
        <w:pStyle w:val="Diplomovkanormal"/>
      </w:pPr>
      <w:r w:rsidRPr="000E6017">
        <w:t xml:space="preserve">Klasifikátor je funkcia f, ktorá mapuje vložený vektor príznakov </w:t>
      </w:r>
      <m:oMath>
        <m:r>
          <w:rPr>
            <w:rFonts w:ascii="Cambria Math" w:hAnsi="Cambria Math"/>
          </w:rPr>
          <m:t>x ∈X</m:t>
        </m:r>
      </m:oMath>
      <w:r w:rsidRPr="000E6017">
        <w:t xml:space="preserve"> na výstupnú triedu </w:t>
      </w:r>
      <m:oMath>
        <m:r>
          <w:rPr>
            <w:rFonts w:ascii="Cambria Math" w:hAnsi="Cambria Math"/>
          </w:rPr>
          <m:t>y ∈</m:t>
        </m:r>
        <m:d>
          <m:dPr>
            <m:begChr m:val="{"/>
            <m:endChr m:val="}"/>
            <m:ctrlPr>
              <w:rPr>
                <w:rFonts w:ascii="Cambria Math" w:hAnsi="Cambria Math"/>
                <w:i/>
              </w:rPr>
            </m:ctrlPr>
          </m:dPr>
          <m:e>
            <m:r>
              <w:rPr>
                <w:rFonts w:ascii="Cambria Math" w:hAnsi="Cambria Math"/>
              </w:rPr>
              <m:t>1,…,C</m:t>
            </m:r>
          </m:e>
        </m:d>
        <m:r>
          <w:rPr>
            <w:rFonts w:ascii="Cambria Math" w:hAnsi="Cambria Math"/>
          </w:rPr>
          <m:t>,</m:t>
        </m:r>
      </m:oMath>
      <w:r w:rsidRPr="000E6017">
        <w:t xml:space="preserve"> kde X je Trénovacia množina. Tento základný prístup klasifikátorov vysvetlí obrázok</w:t>
      </w:r>
      <w:r w:rsidRPr="000E6017">
        <w:rPr>
          <w:color w:val="FF0000"/>
        </w:rPr>
        <w:t>.</w:t>
      </w:r>
      <w:r w:rsidR="009258C7" w:rsidRPr="000E6017">
        <w:rPr>
          <w:color w:val="FF0000"/>
        </w:rPr>
        <w:t xml:space="preserve"> </w:t>
      </w:r>
      <w:r w:rsidR="009258C7" w:rsidRPr="000E6017">
        <w:t>[1]</w:t>
      </w:r>
    </w:p>
    <w:p w:rsidR="00703809" w:rsidRPr="000E6017" w:rsidRDefault="00703809" w:rsidP="00703809">
      <w:pPr>
        <w:pStyle w:val="Diplomovkanormal"/>
        <w:keepNext/>
        <w:jc w:val="center"/>
      </w:pPr>
      <w:r w:rsidRPr="000E6017">
        <w:rPr>
          <w:noProof/>
          <w:lang w:val="en-US"/>
        </w:rPr>
        <w:drawing>
          <wp:inline distT="0" distB="0" distL="0" distR="0" wp14:anchorId="1AB173B6" wp14:editId="24B0BF65">
            <wp:extent cx="3848100" cy="1628775"/>
            <wp:effectExtent l="0" t="0" r="0" b="9525"/>
            <wp:docPr id="5" name="Obrázok 8" descr="C:\Users\Michal\Desktop\Klasifikat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Michal\Desktop\Klasifikator.jp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848100" cy="1628775"/>
                    </a:xfrm>
                    <a:prstGeom prst="rect">
                      <a:avLst/>
                    </a:prstGeom>
                    <a:noFill/>
                    <a:ln>
                      <a:noFill/>
                    </a:ln>
                  </pic:spPr>
                </pic:pic>
              </a:graphicData>
            </a:graphic>
          </wp:inline>
        </w:drawing>
      </w:r>
    </w:p>
    <w:p w:rsidR="00703809" w:rsidRPr="000E6017" w:rsidRDefault="00703809" w:rsidP="00703809">
      <w:pPr>
        <w:pStyle w:val="Caption"/>
        <w:jc w:val="center"/>
      </w:pPr>
      <w:r w:rsidRPr="000E6017">
        <w:t xml:space="preserve">Obrázok </w:t>
      </w:r>
      <w:fldSimple w:instr=" SEQ Obrázok \* ARABIC ">
        <w:r w:rsidR="00A2593C">
          <w:rPr>
            <w:noProof/>
          </w:rPr>
          <w:t>1</w:t>
        </w:r>
      </w:fldSimple>
      <w:r w:rsidRPr="000E6017">
        <w:t xml:space="preserve"> Proces klasifikácie [1]</w:t>
      </w:r>
    </w:p>
    <w:p w:rsidR="00703809" w:rsidRPr="000E6017" w:rsidRDefault="00703809" w:rsidP="00703809">
      <w:pPr>
        <w:pStyle w:val="Diplomovkanormal"/>
      </w:pPr>
    </w:p>
    <w:p w:rsidR="00703809" w:rsidRPr="000E6017" w:rsidRDefault="00845CF1" w:rsidP="00845CF1">
      <w:pPr>
        <w:rPr>
          <w:rFonts w:ascii="Times New Roman" w:eastAsiaTheme="majorEastAsia" w:hAnsi="Times New Roman" w:cs="Times New Roman"/>
          <w:bCs/>
          <w:spacing w:val="5"/>
          <w:kern w:val="28"/>
          <w:sz w:val="24"/>
          <w:szCs w:val="24"/>
        </w:rPr>
      </w:pPr>
      <w:r w:rsidRPr="000E6017">
        <w:br w:type="page"/>
      </w:r>
    </w:p>
    <w:p w:rsidR="00703809" w:rsidRPr="000E6017" w:rsidRDefault="00703809" w:rsidP="00703809">
      <w:pPr>
        <w:pStyle w:val="Diplomovkapodkapitola"/>
      </w:pPr>
      <w:bookmarkStart w:id="19" w:name="_Toc387588258"/>
      <w:bookmarkStart w:id="20" w:name="_Toc387588545"/>
      <w:bookmarkStart w:id="21" w:name="_Toc387607379"/>
      <w:bookmarkStart w:id="22" w:name="_Toc387607616"/>
      <w:bookmarkStart w:id="23" w:name="_Toc419324058"/>
      <w:r w:rsidRPr="000E6017">
        <w:lastRenderedPageBreak/>
        <w:t>Trénovacia množina</w:t>
      </w:r>
      <w:bookmarkEnd w:id="19"/>
      <w:bookmarkEnd w:id="20"/>
      <w:bookmarkEnd w:id="21"/>
      <w:bookmarkEnd w:id="22"/>
      <w:bookmarkEnd w:id="23"/>
    </w:p>
    <w:p w:rsidR="00B818EE" w:rsidRPr="000E6017" w:rsidRDefault="00B818EE" w:rsidP="00845CF1">
      <w:pPr>
        <w:pStyle w:val="Diplomovkanormal"/>
      </w:pPr>
    </w:p>
    <w:p w:rsidR="00703809" w:rsidRPr="000E6017" w:rsidRDefault="00703809" w:rsidP="00703809">
      <w:pPr>
        <w:pStyle w:val="Diplomovkanormal"/>
      </w:pPr>
      <w:r w:rsidRPr="000E6017">
        <w:t>Pri rozpoznávaní sú získané dáta predspracované na príznaky. Aby sme získali správne výstupy (rozpoznanie objektu) používame algoritmy strojového učenia. Tieto algoritmy analyzujú zozbierané</w:t>
      </w:r>
      <w:r w:rsidR="00837D45" w:rsidRPr="000E6017">
        <w:t xml:space="preserve"> </w:t>
      </w:r>
      <w:r w:rsidRPr="000E6017">
        <w:t xml:space="preserve">dáta. </w:t>
      </w:r>
      <w:r w:rsidR="00837D45" w:rsidRPr="000E6017">
        <w:t xml:space="preserve">Jednou z metrík </w:t>
      </w:r>
      <w:r w:rsidR="008B4D99" w:rsidRPr="000E6017">
        <w:t>určujúc</w:t>
      </w:r>
      <w:r w:rsidR="008B4D99">
        <w:t>ich</w:t>
      </w:r>
      <w:r w:rsidR="008B4D99" w:rsidRPr="000E6017">
        <w:t xml:space="preserve"> </w:t>
      </w:r>
      <w:r w:rsidR="00837D45" w:rsidRPr="000E6017">
        <w:t>úspešnosť</w:t>
      </w:r>
      <w:r w:rsidRPr="000E6017">
        <w:t xml:space="preserve"> klasifikátora</w:t>
      </w:r>
      <w:r w:rsidR="00837D45" w:rsidRPr="000E6017">
        <w:t xml:space="preserve"> je veľkosť trénovacej množiny</w:t>
      </w:r>
      <w:r w:rsidRPr="000E6017">
        <w:t>.</w:t>
      </w:r>
      <w:r w:rsidR="00837D45" w:rsidRPr="000E6017">
        <w:t>[1]</w:t>
      </w:r>
      <w:r w:rsidRPr="000E6017">
        <w:t xml:space="preserve"> </w:t>
      </w:r>
      <w:r w:rsidR="003659B3" w:rsidRPr="000E6017">
        <w:t>R</w:t>
      </w:r>
      <w:r w:rsidRPr="000E6017">
        <w:t xml:space="preserve">ozpoznávanie prebieha tak, že sa nasníma </w:t>
      </w:r>
      <w:r w:rsidR="003659B3" w:rsidRPr="000E6017">
        <w:t>neznámy objekt</w:t>
      </w:r>
      <w:r w:rsidRPr="000E6017">
        <w:t>. Tento objekt sa rozpozná podľa klasifikácie čŕt a trénovacej množiny, ktorá ho naučila klasifikovať vlastnosti, podľa získaných čŕt. Môže nastať situácia</w:t>
      </w:r>
      <w:r w:rsidR="001D06A4">
        <w:t>,</w:t>
      </w:r>
      <w:r w:rsidRPr="000E6017">
        <w:t xml:space="preserve"> že </w:t>
      </w:r>
      <w:r w:rsidR="003659B3" w:rsidRPr="000E6017">
        <w:t>odhad nebude postačujúci</w:t>
      </w:r>
      <w:r w:rsidRPr="000E6017">
        <w:t>. V tomto prípade sa môže zvýšiť počet</w:t>
      </w:r>
      <w:r w:rsidR="003659B3" w:rsidRPr="000E6017">
        <w:t xml:space="preserve"> objektov v trénovacej množine</w:t>
      </w:r>
      <w:r w:rsidRPr="000E6017">
        <w:t>, alebo sa zvolí iný klasifikátor</w:t>
      </w:r>
      <w:r w:rsidR="003659B3" w:rsidRPr="000E6017">
        <w:t xml:space="preserve"> a proces klasifikácie sa zopakuje.</w:t>
      </w:r>
    </w:p>
    <w:p w:rsidR="009258C7" w:rsidRPr="000E6017" w:rsidRDefault="009258C7" w:rsidP="00703809">
      <w:pPr>
        <w:pStyle w:val="Diplomovkanormal"/>
      </w:pPr>
    </w:p>
    <w:p w:rsidR="00703809" w:rsidRDefault="00703809" w:rsidP="00B139E9">
      <w:pPr>
        <w:pStyle w:val="Diplomovkapodkapitola"/>
      </w:pPr>
      <w:bookmarkStart w:id="24" w:name="_Toc387588259"/>
      <w:bookmarkStart w:id="25" w:name="_Toc387588546"/>
      <w:bookmarkStart w:id="26" w:name="_Toc387607380"/>
      <w:bookmarkStart w:id="27" w:name="_Toc387607617"/>
      <w:bookmarkStart w:id="28" w:name="_Toc419324059"/>
      <w:r w:rsidRPr="000E6017">
        <w:t>Dáta pod dohľadom/ bez dohľadu</w:t>
      </w:r>
      <w:bookmarkEnd w:id="24"/>
      <w:bookmarkEnd w:id="25"/>
      <w:bookmarkEnd w:id="26"/>
      <w:bookmarkEnd w:id="27"/>
      <w:bookmarkEnd w:id="28"/>
    </w:p>
    <w:p w:rsidR="00E52C26" w:rsidRPr="000E6017" w:rsidRDefault="00E52C26" w:rsidP="00E52C26">
      <w:pPr>
        <w:pStyle w:val="Diplomovkanormal"/>
      </w:pPr>
    </w:p>
    <w:p w:rsidR="00703809" w:rsidRPr="000E6017" w:rsidRDefault="00703809" w:rsidP="00703809">
      <w:pPr>
        <w:pStyle w:val="Diplomovkanormal"/>
      </w:pPr>
      <w:r w:rsidRPr="000E6017">
        <w:t>Dáta v trénovacej množine môžu byť označené menovkami (meno, vek,..) alebo neoznačené. Pri označených údajoch ide o dáta s dohľadom.[1] Tieto dáta sa posielajú</w:t>
      </w:r>
      <w:r w:rsidR="003659B3" w:rsidRPr="000E6017">
        <w:t xml:space="preserve"> </w:t>
      </w:r>
      <w:r w:rsidRPr="000E6017">
        <w:t>klasifikátoru aj s nejakým údajom, ktorý ich opisuje. Učenie klasifikátora, ktorý sa učí s dátami s dohľadom, sa nazýva učenie s učiteľom. Môže ísť o kategorické učenie s učiteľom, kedy sa asociuje názov k objektu (meno k rozpoznávanej tvári), alebo dáta môžu mať číselné alebo usporiadané menovky (vek k rozpoznávanej tvári). Ak dáta majú menovky v podobe mien (</w:t>
      </w:r>
      <w:r w:rsidR="00E44C5A" w:rsidRPr="000E6017">
        <w:t>kategórie</w:t>
      </w:r>
      <w:r w:rsidRPr="000E6017">
        <w:t>), tak hovoríme že ide o klasifikáciu. Ak menovky sú číselné, hovoríme že ide o regresiu. Učenie môže byť jedno k jednému: párovanie menoviek s dátovými vektormi, alebo môže ísť o odložené učenie (zosilnené učenie).[1]</w:t>
      </w:r>
    </w:p>
    <w:p w:rsidR="00703809" w:rsidRPr="000E6017" w:rsidRDefault="00703809" w:rsidP="00703809">
      <w:pPr>
        <w:pStyle w:val="Diplomovkanormal"/>
      </w:pPr>
      <w:r w:rsidRPr="000E6017">
        <w:t>Pri zosilnenom učení, sa používa dátová menovka[1]</w:t>
      </w:r>
      <w:r w:rsidR="00A40B7A" w:rsidRPr="000E6017">
        <w:t xml:space="preserve"> </w:t>
      </w:r>
      <w:r w:rsidRPr="000E6017">
        <w:t>(taktiež nazývaná odmena alebo trest). Rozpoznávanie prebieha tak, že systém získa oneskorený signál (odmenu alebo trest) a podľa toho sa snaží odvodiť ďalšie kroky pre rozpoznávanie. Učenie s učiteľom môže mať takisto čiastočne menovky, kde niektoré menovky chýbajú alebo sú zlé. Ide o tzv. semi</w:t>
      </w:r>
      <w:r w:rsidR="003659B3" w:rsidRPr="000E6017">
        <w:t xml:space="preserve"> </w:t>
      </w:r>
      <w:r w:rsidR="00A40B7A" w:rsidRPr="000E6017">
        <w:t>supervis</w:t>
      </w:r>
      <w:r w:rsidRPr="000E6017">
        <w:t>ed učenie. Väčšina algoritmov strojového učenia rieši jednu alebo dve situácie z opísaných. Napríklad algoritmy strojového učenia môžu riešiť klasifikáciu ale nie regresiu, algoritmy dokážu robiť</w:t>
      </w:r>
      <w:r w:rsidR="003659B3" w:rsidRPr="000E6017">
        <w:t xml:space="preserve"> </w:t>
      </w:r>
      <w:r w:rsidRPr="000E6017">
        <w:t>semi</w:t>
      </w:r>
      <w:r w:rsidR="003659B3" w:rsidRPr="000E6017">
        <w:t xml:space="preserve"> </w:t>
      </w:r>
      <w:r w:rsidRPr="000E6017">
        <w:t>supervised učenie, ale nie zosilnené učenie, algoritmus dokáže pracovať s číselnými dátami</w:t>
      </w:r>
      <w:r w:rsidR="001D06A4">
        <w:t>,</w:t>
      </w:r>
      <w:r w:rsidRPr="000E6017">
        <w:t xml:space="preserve"> ale nie s kategorickými súčasne. [1]</w:t>
      </w:r>
    </w:p>
    <w:p w:rsidR="00703809" w:rsidRPr="000E6017" w:rsidRDefault="00703809" w:rsidP="00703809">
      <w:pPr>
        <w:pStyle w:val="Diplomovkanormal"/>
      </w:pPr>
      <w:r w:rsidRPr="000E6017">
        <w:t xml:space="preserve">Ďalšie z algoritmov rozpoznávania pracujú nad dátami, ktoré nie sú pod dohľadom, sú neopísané. Ide len o zistenie čí </w:t>
      </w:r>
      <w:r w:rsidR="001D06A4" w:rsidRPr="000E6017">
        <w:t>skúman</w:t>
      </w:r>
      <w:r w:rsidR="001D06A4">
        <w:t>é</w:t>
      </w:r>
      <w:r w:rsidR="001D06A4" w:rsidRPr="000E6017">
        <w:t xml:space="preserve"> </w:t>
      </w:r>
      <w:r w:rsidRPr="000E6017">
        <w:t>dáta spadajú do skupín. Skupina týchto algoritmov sa volá clusteringové algoritmy. Cieľom je zoskupiť neoznačené dátové vektory, ktoré sú si podobné.</w:t>
      </w:r>
      <w:r w:rsidR="00A120B1" w:rsidRPr="000E6017">
        <w:fldChar w:fldCharType="begin" w:fldLock="1"/>
      </w:r>
      <w:r w:rsidRPr="000E6017">
        <w:instrText>ADDIN CSL_CITATION { "citationItems" : [ { "id" : "ITEM-1", "itemData" : { "ISBN" : "9780596516130", "author" : [ { "dropping-particle" : "", "family" : "Bradski", "given" : "Gary", "non-dropping-particle" : "", "parse-names" : false, "suffix" : "" }, { "dropping-particle" : "", "family" : "Kaehler", "given" : "Adrian", "non-dropping-particle" : "", "parse-names" : false, "suffix" : "" } ], "id" : "ITEM-1", "issued" : { "date-parts" : [ [ "0" ] ] }, "title" : "Learning OpenCV", "type" : "book" }, "uris" : [ "http://www.mendeley.com/documents/?uuid=78550865-2ecd-42fb-918e-07b1e2699470" ] } ], "mendeley" : { "previouslyFormattedCitation" : "[1]" }, "properties" : { "noteIndex" : 0 }, "schema" : "https://github.com/citation-style-language/schema/raw/master/csl-citation.json" }</w:instrText>
      </w:r>
      <w:r w:rsidR="00A120B1" w:rsidRPr="000E6017">
        <w:fldChar w:fldCharType="separate"/>
      </w:r>
      <w:r w:rsidRPr="000E6017">
        <w:t>[1]</w:t>
      </w:r>
      <w:r w:rsidR="00A120B1" w:rsidRPr="000E6017">
        <w:fldChar w:fldCharType="end"/>
      </w:r>
    </w:p>
    <w:p w:rsidR="00C74B45" w:rsidRPr="000E6017" w:rsidRDefault="00C74B45">
      <w:pPr>
        <w:rPr>
          <w:rFonts w:ascii="Times New Roman" w:hAnsi="Times New Roman" w:cs="Times New Roman"/>
          <w:sz w:val="24"/>
          <w:szCs w:val="24"/>
        </w:rPr>
      </w:pPr>
      <w:r w:rsidRPr="000E6017">
        <w:br w:type="page"/>
      </w:r>
    </w:p>
    <w:p w:rsidR="00703809" w:rsidRPr="000E6017" w:rsidRDefault="00C74B45" w:rsidP="00C74B45">
      <w:pPr>
        <w:pStyle w:val="Diplomovkapodkapitola"/>
        <w:numPr>
          <w:ilvl w:val="0"/>
          <w:numId w:val="20"/>
        </w:numPr>
      </w:pPr>
      <w:bookmarkStart w:id="29" w:name="_Toc419324060"/>
      <w:r w:rsidRPr="000E6017">
        <w:lastRenderedPageBreak/>
        <w:t>Deskriptory</w:t>
      </w:r>
      <w:bookmarkEnd w:id="29"/>
    </w:p>
    <w:p w:rsidR="00C74B45" w:rsidRPr="000E6017" w:rsidRDefault="00C74B45" w:rsidP="00C74B45">
      <w:pPr>
        <w:pStyle w:val="Diplomovkanormal"/>
        <w:rPr>
          <w:b/>
          <w:sz w:val="44"/>
          <w:szCs w:val="52"/>
        </w:rPr>
      </w:pPr>
    </w:p>
    <w:p w:rsidR="00D13E8D" w:rsidRDefault="00C74B45" w:rsidP="00302947">
      <w:pPr>
        <w:pStyle w:val="Diplomovkanormal"/>
        <w:ind w:firstLine="360"/>
      </w:pPr>
      <w:r w:rsidRPr="000E6017">
        <w:t xml:space="preserve">Za deskriptory v počítačovom videní sú považované opisy význačných bodov tzv. </w:t>
      </w:r>
      <w:r w:rsidR="00AD15AC" w:rsidRPr="000E6017">
        <w:t>k</w:t>
      </w:r>
      <w:r w:rsidRPr="000E6017">
        <w:t xml:space="preserve">eypointov v obrázkoch. Na nájdenie význačných </w:t>
      </w:r>
      <w:r w:rsidR="00C1224A" w:rsidRPr="000E6017">
        <w:t xml:space="preserve">bodov sa využívajú </w:t>
      </w:r>
      <w:r w:rsidR="000E6017" w:rsidRPr="000E6017">
        <w:t>algoritmy</w:t>
      </w:r>
      <w:r w:rsidR="00C1224A" w:rsidRPr="000E6017">
        <w:t xml:space="preserve"> </w:t>
      </w:r>
      <w:r w:rsidR="00170631" w:rsidRPr="000E6017">
        <w:t>detekcie význačných bodov</w:t>
      </w:r>
      <w:r w:rsidR="00C1224A" w:rsidRPr="000E6017">
        <w:t>, ktorého výstupo</w:t>
      </w:r>
      <w:r w:rsidR="00AD15AC" w:rsidRPr="000E6017">
        <w:t>m</w:t>
      </w:r>
      <w:r w:rsidR="00C1224A" w:rsidRPr="000E6017">
        <w:t xml:space="preserve"> sú pixelové koordináty význačných bodov a tým aj význačných miest – plôch. Príkladom význačného bodu je hrana na obrázku kde je ostrý prechod.</w:t>
      </w:r>
      <w:r w:rsidR="000A45F6">
        <w:t xml:space="preserve"> </w:t>
      </w:r>
      <w:r w:rsidR="00C1224A" w:rsidRPr="000E6017">
        <w:t>Pre získanie informácií o týchto plochách je potrebné ich opísať pomocou deskriptorov. Existuje množstvo algoritmov, ktoré sa sústredia na opis týchto bodov.</w:t>
      </w:r>
    </w:p>
    <w:p w:rsidR="00B139E9" w:rsidRPr="000E6017" w:rsidRDefault="00B139E9" w:rsidP="00302947">
      <w:pPr>
        <w:pStyle w:val="Diplomovkanormal"/>
        <w:ind w:firstLine="360"/>
      </w:pPr>
    </w:p>
    <w:p w:rsidR="002F12AC" w:rsidRPr="000E6017" w:rsidRDefault="002F12AC" w:rsidP="002F12AC">
      <w:pPr>
        <w:pStyle w:val="Diplomovkapodkapitola"/>
      </w:pPr>
      <w:bookmarkStart w:id="30" w:name="_Toc419324061"/>
      <w:r w:rsidRPr="000E6017">
        <w:t>Binárne deskriptory</w:t>
      </w:r>
      <w:bookmarkEnd w:id="30"/>
    </w:p>
    <w:p w:rsidR="002F12AC" w:rsidRPr="000E6017" w:rsidRDefault="002F12AC" w:rsidP="002F12AC">
      <w:pPr>
        <w:pStyle w:val="Diplomovkanormal"/>
      </w:pPr>
    </w:p>
    <w:p w:rsidR="00AD15AC" w:rsidRPr="000E6017" w:rsidRDefault="000C0DF7" w:rsidP="00F90FC2">
      <w:pPr>
        <w:pStyle w:val="Diplomovkanormal"/>
        <w:ind w:firstLine="360"/>
      </w:pPr>
      <w:r w:rsidRPr="000E6017">
        <w:t xml:space="preserve">Binárne deskriptory sa skladajú z troch základných </w:t>
      </w:r>
      <w:r w:rsidR="00B139E9">
        <w:t>krokov [18]</w:t>
      </w:r>
      <w:r w:rsidRPr="000E6017">
        <w:t>:</w:t>
      </w:r>
    </w:p>
    <w:p w:rsidR="000C0DF7" w:rsidRPr="000E6017" w:rsidRDefault="000C0DF7" w:rsidP="000C0DF7">
      <w:pPr>
        <w:pStyle w:val="Diplomovkanormal"/>
        <w:numPr>
          <w:ilvl w:val="0"/>
          <w:numId w:val="25"/>
        </w:numPr>
      </w:pPr>
      <w:r w:rsidRPr="000E6017">
        <w:t>Zozbieranie bodov z okolia význačného bodu.</w:t>
      </w:r>
    </w:p>
    <w:p w:rsidR="000C0DF7" w:rsidRPr="000E6017" w:rsidRDefault="000C0DF7" w:rsidP="000C0DF7">
      <w:pPr>
        <w:pStyle w:val="Diplomovkanormal"/>
        <w:numPr>
          <w:ilvl w:val="0"/>
          <w:numId w:val="25"/>
        </w:numPr>
      </w:pPr>
      <w:r w:rsidRPr="000E6017">
        <w:t>Z</w:t>
      </w:r>
      <w:r w:rsidR="00D27FDC" w:rsidRPr="000E6017">
        <w:t>ískanie informácií o orientácií – natočenia bodov a normalizácia tohoto natočenia</w:t>
      </w:r>
    </w:p>
    <w:p w:rsidR="00D27FDC" w:rsidRPr="000E6017" w:rsidRDefault="00D27FDC" w:rsidP="000C0DF7">
      <w:pPr>
        <w:pStyle w:val="Diplomovkanormal"/>
        <w:numPr>
          <w:ilvl w:val="0"/>
          <w:numId w:val="25"/>
        </w:numPr>
      </w:pPr>
      <w:r w:rsidRPr="000E6017">
        <w:t>Vytvorenie párov z bodov</w:t>
      </w:r>
    </w:p>
    <w:p w:rsidR="002F12AC" w:rsidRPr="000E6017" w:rsidRDefault="00AD15AC" w:rsidP="00E52C26">
      <w:pPr>
        <w:pStyle w:val="Diplomovkanormal"/>
      </w:pPr>
      <w:r w:rsidRPr="000E6017">
        <w:t>Jedným z dôvodu vzniku binárnych deskriptorov sú s</w:t>
      </w:r>
      <w:r w:rsidR="002F12AC" w:rsidRPr="000E6017">
        <w:t>t</w:t>
      </w:r>
      <w:r w:rsidRPr="000E6017">
        <w:t>úpajú</w:t>
      </w:r>
      <w:r w:rsidR="002F12AC" w:rsidRPr="000E6017">
        <w:t>c</w:t>
      </w:r>
      <w:r w:rsidRPr="000E6017">
        <w:t>e</w:t>
      </w:r>
      <w:r w:rsidR="002F12AC" w:rsidRPr="000E6017">
        <w:t xml:space="preserve"> počty obrázkov v databázach, ktoré sú spracované menej výkonnými mobilnými zariadeniami. Preto je snaha aby tieto zariadenia boli nie len presné</w:t>
      </w:r>
      <w:r w:rsidR="00305D89">
        <w:t>,</w:t>
      </w:r>
      <w:r w:rsidR="002F12AC" w:rsidRPr="000E6017">
        <w:t xml:space="preserve"> ale dĺžka trvania výpočtov </w:t>
      </w:r>
      <w:r w:rsidR="000E6017" w:rsidRPr="000E6017">
        <w:t>znesiteľná</w:t>
      </w:r>
      <w:r w:rsidR="002F12AC" w:rsidRPr="000E6017">
        <w:t xml:space="preserve">. Na základe spomenutých faktorov </w:t>
      </w:r>
      <w:r w:rsidR="000E6017" w:rsidRPr="000E6017">
        <w:t>prinášajú</w:t>
      </w:r>
      <w:r w:rsidR="00F90FC2" w:rsidRPr="000E6017">
        <w:t xml:space="preserve"> binárne deskriptory riešenie a alternatívu k znám</w:t>
      </w:r>
      <w:r w:rsidR="00875D6C" w:rsidRPr="000E6017">
        <w:t>y</w:t>
      </w:r>
      <w:r w:rsidR="00F90FC2" w:rsidRPr="000E6017">
        <w:t xml:space="preserve">m deskriptorom ako je SIFT a SURF, ktoré pracujú s </w:t>
      </w:r>
      <w:r w:rsidRPr="000E6017">
        <w:t xml:space="preserve">pohyblivou </w:t>
      </w:r>
      <w:r w:rsidR="00F90FC2" w:rsidRPr="000E6017">
        <w:t>desatinn</w:t>
      </w:r>
      <w:r w:rsidRPr="000E6017">
        <w:t>ou</w:t>
      </w:r>
      <w:r w:rsidR="00F90FC2" w:rsidRPr="000E6017">
        <w:t xml:space="preserve"> </w:t>
      </w:r>
      <w:r w:rsidRPr="000E6017">
        <w:t>čiarkou</w:t>
      </w:r>
      <w:r w:rsidR="00F90FC2" w:rsidRPr="000E6017">
        <w:t xml:space="preserve"> a tým je výpočet náročnejší. Podľa výskumov binárne deskriptory ponúkajú veľmi podobn</w:t>
      </w:r>
      <w:r w:rsidRPr="000E6017">
        <w:t>ý</w:t>
      </w:r>
      <w:r w:rsidR="00F90FC2" w:rsidRPr="000E6017">
        <w:t xml:space="preserve"> rozpoznávací výkon pričom </w:t>
      </w:r>
      <w:r w:rsidRPr="000E6017">
        <w:t>je zredukovaná</w:t>
      </w:r>
      <w:r w:rsidR="00F90FC2" w:rsidRPr="000E6017">
        <w:t xml:space="preserve"> </w:t>
      </w:r>
      <w:r w:rsidRPr="000E6017">
        <w:t>veľkosť</w:t>
      </w:r>
      <w:r w:rsidR="00F90FC2" w:rsidRPr="000E6017">
        <w:t xml:space="preserve"> dát a jeho výpočtová cena.</w:t>
      </w:r>
      <w:r w:rsidR="00170631" w:rsidRPr="000E6017">
        <w:t>[18]</w:t>
      </w:r>
    </w:p>
    <w:p w:rsidR="00D13E8D" w:rsidRPr="000E6017" w:rsidRDefault="00D13E8D">
      <w:pPr>
        <w:rPr>
          <w:rFonts w:ascii="Times New Roman" w:hAnsi="Times New Roman" w:cs="Times New Roman"/>
          <w:sz w:val="24"/>
          <w:szCs w:val="24"/>
          <w:u w:val="single"/>
        </w:rPr>
      </w:pPr>
      <w:r w:rsidRPr="000E6017">
        <w:rPr>
          <w:u w:val="single"/>
        </w:rPr>
        <w:br w:type="page"/>
      </w:r>
    </w:p>
    <w:p w:rsidR="00F90FC2" w:rsidRPr="000E6017" w:rsidRDefault="00F90FC2" w:rsidP="00F90FC2">
      <w:pPr>
        <w:pStyle w:val="Diplomovkanormal"/>
        <w:ind w:firstLine="360"/>
        <w:rPr>
          <w:u w:val="single"/>
        </w:rPr>
      </w:pPr>
      <w:r w:rsidRPr="000E6017">
        <w:rPr>
          <w:u w:val="single"/>
        </w:rPr>
        <w:lastRenderedPageBreak/>
        <w:t>BRIEF</w:t>
      </w:r>
    </w:p>
    <w:p w:rsidR="00F90FC2" w:rsidRPr="000E6017" w:rsidRDefault="00F90FC2" w:rsidP="00F90FC2">
      <w:pPr>
        <w:pStyle w:val="Diplomovkanormal"/>
      </w:pPr>
      <w:r w:rsidRPr="000E6017">
        <w:t xml:space="preserve">Binárny </w:t>
      </w:r>
      <w:r w:rsidR="001D06A4" w:rsidRPr="000E6017">
        <w:t>des</w:t>
      </w:r>
      <w:r w:rsidR="001D06A4">
        <w:t>k</w:t>
      </w:r>
      <w:r w:rsidR="001D06A4" w:rsidRPr="000E6017">
        <w:t xml:space="preserve">riptor </w:t>
      </w:r>
      <w:r w:rsidRPr="000E6017">
        <w:t xml:space="preserve">BRIEF pracuje na jednoduchom porovnávaní intenzít dvoch bodov pričom týchto porovnávaní je viac. Výsledkom je binárny reťazec, ktorý opisuje význačný bod. Pre porovnanie </w:t>
      </w:r>
      <w:r w:rsidR="00782BDF" w:rsidRPr="000E6017">
        <w:t>deskriptora BRIEF s inými deskriptormi:</w:t>
      </w:r>
    </w:p>
    <w:p w:rsidR="00782BDF" w:rsidRPr="000E6017" w:rsidRDefault="00782BDF" w:rsidP="00782BDF">
      <w:pPr>
        <w:pStyle w:val="Diplomovkanormal"/>
        <w:numPr>
          <w:ilvl w:val="0"/>
          <w:numId w:val="24"/>
        </w:numPr>
      </w:pPr>
      <w:r w:rsidRPr="000E6017">
        <w:t>SIFT využíva 128 dimenzií pre vektor na deskriptor a spomínané čísla s pohyblivou desatinnou čiarkou, zaberá približne 512 bytov.</w:t>
      </w:r>
      <w:r w:rsidR="00170631" w:rsidRPr="000E6017">
        <w:t>[1]</w:t>
      </w:r>
    </w:p>
    <w:p w:rsidR="00782BDF" w:rsidRPr="000E6017" w:rsidRDefault="00782BDF" w:rsidP="00782BDF">
      <w:pPr>
        <w:pStyle w:val="Diplomovkanormal"/>
        <w:numPr>
          <w:ilvl w:val="0"/>
          <w:numId w:val="24"/>
        </w:numPr>
      </w:pPr>
      <w:r w:rsidRPr="000E6017">
        <w:t>SURF podobne potrebuje minimálne 256 bytov pre vektor so 64 dimenziami.</w:t>
      </w:r>
      <w:r w:rsidR="00170631" w:rsidRPr="000E6017">
        <w:t>[1]</w:t>
      </w:r>
    </w:p>
    <w:p w:rsidR="00782BDF" w:rsidRPr="000E6017" w:rsidRDefault="00782BDF" w:rsidP="00782BDF">
      <w:pPr>
        <w:pStyle w:val="Diplomovkanormal"/>
      </w:pPr>
      <w:r w:rsidRPr="000E6017">
        <w:t>Všetky tieto dimenzie nie sú potrebné pre ro</w:t>
      </w:r>
      <w:r w:rsidR="00D13E8D" w:rsidRPr="000E6017">
        <w:t>zpoznávanie. Preto ich možno odľ</w:t>
      </w:r>
      <w:r w:rsidRPr="000E6017">
        <w:t>ahčiť a skomprimovať pomocou viacerých metód ako sú PCA,</w:t>
      </w:r>
      <w:r w:rsidR="00995256" w:rsidRPr="000E6017">
        <w:t xml:space="preserve"> </w:t>
      </w:r>
      <w:r w:rsidRPr="000E6017">
        <w:t>LDA d</w:t>
      </w:r>
      <w:r w:rsidR="000E6017">
        <w:t>okonca pomocou hash</w:t>
      </w:r>
      <w:r w:rsidRPr="000E6017">
        <w:t xml:space="preserve">ovania – LSH. Tieto metódy sa teda využívajú na kompresiu z čísel s pohyblivou desatinnou čiarkou na binárne reťazce. Tieto binárne reťazce sa využívajú </w:t>
      </w:r>
      <w:r w:rsidR="000D1A7C" w:rsidRPr="000E6017">
        <w:t xml:space="preserve">na rozpoznávanie – mapovanie nájdených význačných bodov (príznakov) za pomoci </w:t>
      </w:r>
      <w:r w:rsidR="001D06A4">
        <w:t>H</w:t>
      </w:r>
      <w:r w:rsidR="001D06A4" w:rsidRPr="000E6017">
        <w:t>ammin</w:t>
      </w:r>
      <w:r w:rsidR="001D06A4">
        <w:t>g</w:t>
      </w:r>
      <w:r w:rsidR="001D06A4" w:rsidRPr="000E6017">
        <w:t>ov</w:t>
      </w:r>
      <w:r w:rsidR="001D06A4">
        <w:t>ej</w:t>
      </w:r>
      <w:r w:rsidR="001D06A4" w:rsidRPr="000E6017">
        <w:t xml:space="preserve"> vzdialenost</w:t>
      </w:r>
      <w:r w:rsidR="001D06A4">
        <w:t>i</w:t>
      </w:r>
      <w:r w:rsidR="000D1A7C" w:rsidRPr="000E6017">
        <w:t>. Toto zabezpečuje zrýchlenie nájdenia zhôd</w:t>
      </w:r>
      <w:r w:rsidR="00451AC4">
        <w:t>,</w:t>
      </w:r>
      <w:r w:rsidR="000D1A7C" w:rsidRPr="000E6017">
        <w:t xml:space="preserve"> keďže použitie </w:t>
      </w:r>
      <w:r w:rsidR="001D06A4">
        <w:t>H</w:t>
      </w:r>
      <w:r w:rsidR="001D06A4" w:rsidRPr="000E6017">
        <w:t xml:space="preserve">ammingovej </w:t>
      </w:r>
      <w:r w:rsidR="000D1A7C" w:rsidRPr="000E6017">
        <w:t xml:space="preserve">vzdialenosti je jednoduchá procesorová </w:t>
      </w:r>
      <w:r w:rsidR="00451AC4">
        <w:t>inštrukcia</w:t>
      </w:r>
      <w:r w:rsidR="00451AC4" w:rsidRPr="000E6017">
        <w:t xml:space="preserve"> </w:t>
      </w:r>
      <w:r w:rsidR="000D1A7C" w:rsidRPr="000E6017">
        <w:t xml:space="preserve">XOR a následný počet </w:t>
      </w:r>
      <w:r w:rsidR="00451AC4">
        <w:t>jednotkových</w:t>
      </w:r>
      <w:r w:rsidR="00451AC4" w:rsidRPr="000E6017">
        <w:t xml:space="preserve"> </w:t>
      </w:r>
      <w:r w:rsidR="000D1A7C" w:rsidRPr="000E6017">
        <w:t xml:space="preserve">bitov. </w:t>
      </w:r>
      <w:r w:rsidR="00451AC4">
        <w:t>Tento</w:t>
      </w:r>
      <w:r w:rsidR="000D1A7C" w:rsidRPr="000E6017">
        <w:t xml:space="preserve"> spôsob je veľmi rýchly v moderných procesoroch </w:t>
      </w:r>
      <w:r w:rsidR="00451AC4" w:rsidRPr="000E6017">
        <w:t>využívajúc</w:t>
      </w:r>
      <w:r w:rsidR="00451AC4">
        <w:t>ich</w:t>
      </w:r>
      <w:r w:rsidR="00451AC4" w:rsidRPr="000E6017">
        <w:t xml:space="preserve"> </w:t>
      </w:r>
      <w:r w:rsidR="000D1A7C" w:rsidRPr="000E6017">
        <w:t xml:space="preserve">sadu SSE inštrukcií. Avšak ako prvé treba tieto deskriptory nájsť a až potom je možne využiť jednu z metód konverzie do </w:t>
      </w:r>
      <w:r w:rsidR="000E6017" w:rsidRPr="000E6017">
        <w:t>binárneho</w:t>
      </w:r>
      <w:r w:rsidR="000D1A7C" w:rsidRPr="000E6017">
        <w:t xml:space="preserve"> reťazca.</w:t>
      </w:r>
    </w:p>
    <w:p w:rsidR="000D1A7C" w:rsidRDefault="000D1A7C" w:rsidP="00782BDF">
      <w:pPr>
        <w:pStyle w:val="Diplomovkanormal"/>
      </w:pPr>
      <w:r w:rsidRPr="000E6017">
        <w:t xml:space="preserve">Deskriptor BRIEF prichádza ako zjednodušenie </w:t>
      </w:r>
      <w:r w:rsidR="000E6017" w:rsidRPr="000E6017">
        <w:t>získania</w:t>
      </w:r>
      <w:r w:rsidRPr="000E6017">
        <w:t xml:space="preserve"> binárnych reťazcov bez potreby konverzie – získa</w:t>
      </w:r>
      <w:r w:rsidR="00532369">
        <w:t>nia</w:t>
      </w:r>
      <w:r w:rsidRPr="000E6017">
        <w:t xml:space="preserve"> binárneho reťazca priamo</w:t>
      </w:r>
      <w:r w:rsidR="00532369">
        <w:t>,</w:t>
      </w:r>
      <w:r w:rsidR="00A05DAD">
        <w:t xml:space="preserve"> a ide o prvý binárny deskriptor</w:t>
      </w:r>
      <w:r w:rsidR="004F630D">
        <w:t>, ktorý bol</w:t>
      </w:r>
      <w:r w:rsidR="00A05DAD">
        <w:t xml:space="preserve"> prezentovaný v roku 2010</w:t>
      </w:r>
      <w:r w:rsidRPr="000E6017">
        <w:t>.</w:t>
      </w:r>
    </w:p>
    <w:p w:rsidR="004F630D" w:rsidRDefault="004F630D" w:rsidP="00782BDF">
      <w:pPr>
        <w:pStyle w:val="Diplomovkanormal"/>
      </w:pPr>
      <w:r>
        <w:t xml:space="preserve">Na opis význačného bodu nepoúživa BRIEF žiaden vzor pre výber vzoriek, ale využíva náhodný prístup. Aby sa mohol vybudovať BRIEF deskriptor veľkosti n, treba n párov </w:t>
      </w:r>
      <w:r>
        <w:rPr>
          <w:lang w:val="en-US"/>
        </w:rPr>
        <w:t>(</w:t>
      </w:r>
      <m:oMath>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i</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y</m:t>
            </m:r>
          </m:e>
          <m:sub>
            <m:r>
              <w:rPr>
                <w:rFonts w:ascii="Cambria Math" w:hAnsi="Cambria Math"/>
                <w:lang w:val="en-US"/>
              </w:rPr>
              <m:t>i</m:t>
            </m:r>
          </m:sub>
        </m:sSub>
        <m:r>
          <w:rPr>
            <w:rFonts w:ascii="Cambria Math" w:hAnsi="Cambria Math"/>
            <w:lang w:val="en-US"/>
          </w:rPr>
          <m:t>)</m:t>
        </m:r>
      </m:oMath>
      <w:r>
        <w:rPr>
          <w:lang w:val="en-US"/>
        </w:rPr>
        <w:t xml:space="preserve"> </w:t>
      </w:r>
      <w:proofErr w:type="gramStart"/>
      <w:r>
        <w:rPr>
          <w:lang w:val="en-US"/>
        </w:rPr>
        <w:t>a</w:t>
      </w:r>
      <w:proofErr w:type="gramEnd"/>
      <w:r>
        <w:rPr>
          <w:lang w:val="en-US"/>
        </w:rPr>
        <w:t> pod</w:t>
      </w:r>
      <w:r>
        <w:t>ľa autorov existuje 5 spôsobov ako tieto</w:t>
      </w:r>
      <w:r w:rsidR="0022583B">
        <w:t xml:space="preserve"> páry -</w:t>
      </w:r>
      <w:r>
        <w:t xml:space="preserve"> dva vektory X,Y vybudovať:</w:t>
      </w:r>
    </w:p>
    <w:p w:rsidR="004F630D" w:rsidRDefault="004F630D" w:rsidP="004F630D">
      <w:pPr>
        <w:pStyle w:val="Diplomovkanormal"/>
        <w:numPr>
          <w:ilvl w:val="0"/>
          <w:numId w:val="33"/>
        </w:numPr>
      </w:pPr>
      <w:r>
        <w:t xml:space="preserve">X a Y sú </w:t>
      </w:r>
      <w:r w:rsidR="00532369">
        <w:t xml:space="preserve">náhodné </w:t>
      </w:r>
      <w:r>
        <w:t>vybrané</w:t>
      </w:r>
    </w:p>
    <w:p w:rsidR="00167AFC" w:rsidRDefault="004F630D" w:rsidP="004F630D">
      <w:pPr>
        <w:pStyle w:val="Diplomovkanormal"/>
        <w:numPr>
          <w:ilvl w:val="0"/>
          <w:numId w:val="33"/>
        </w:numPr>
      </w:pPr>
      <w:r>
        <w:t xml:space="preserve">X a Y sú náhodne vybrané pomocou Gaussovského rozloženia čo znamená, </w:t>
      </w:r>
      <w:r w:rsidR="00167AFC">
        <w:t>že body z okolia stredu význačného bodu sú preferované</w:t>
      </w:r>
    </w:p>
    <w:p w:rsidR="004F630D" w:rsidRDefault="00167AFC" w:rsidP="004F630D">
      <w:pPr>
        <w:pStyle w:val="Diplomovkanormal"/>
        <w:numPr>
          <w:ilvl w:val="0"/>
          <w:numId w:val="33"/>
        </w:numPr>
      </w:pPr>
      <w:r>
        <w:t xml:space="preserve">X a Y sú náhodné vybrané pomocou Gaussovského rozloženia, </w:t>
      </w:r>
      <w:r w:rsidR="005F0F3B">
        <w:t>pričom</w:t>
      </w:r>
      <w:r>
        <w:t xml:space="preserve"> body vektora X sú vybr</w:t>
      </w:r>
      <w:r w:rsidR="005F0F3B">
        <w:t>an</w:t>
      </w:r>
      <w:r>
        <w:t>é zo štandard</w:t>
      </w:r>
      <w:r w:rsidR="005F0F3B">
        <w:t>t</w:t>
      </w:r>
      <w:r>
        <w:t>nou odchýlkou 0.04</w:t>
      </w:r>
      <w:r>
        <w:rPr>
          <w:lang w:val="en-US"/>
        </w:rPr>
        <w:t>*</w:t>
      </w:r>
      <m:oMath>
        <m:sSup>
          <m:sSupPr>
            <m:ctrlPr>
              <w:rPr>
                <w:rFonts w:ascii="Cambria Math" w:hAnsi="Cambria Math"/>
                <w:i/>
                <w:lang w:val="en-US"/>
              </w:rPr>
            </m:ctrlPr>
          </m:sSupPr>
          <m:e>
            <m:r>
              <w:rPr>
                <w:rFonts w:ascii="Cambria Math" w:hAnsi="Cambria Math"/>
                <w:lang w:val="en-US"/>
              </w:rPr>
              <m:t>S</m:t>
            </m:r>
          </m:e>
          <m:sup>
            <m:r>
              <w:rPr>
                <w:rFonts w:ascii="Cambria Math" w:hAnsi="Cambria Math"/>
                <w:lang w:val="en-US"/>
              </w:rPr>
              <m:t>2</m:t>
            </m:r>
          </m:sup>
        </m:sSup>
      </m:oMath>
      <w:r w:rsidR="004F630D">
        <w:t xml:space="preserve"> </w:t>
      </w:r>
      <w:r>
        <w:t xml:space="preserve"> a body Y sú vybrané pomocou Gaussovského rozloženia – každý bod vo vektore Y je vybran</w:t>
      </w:r>
      <w:r w:rsidR="00532369">
        <w:t>ý s</w:t>
      </w:r>
      <w:r>
        <w:t> priemerom bodov vektora X a štandardnou odchýlkou 0.01</w:t>
      </w:r>
      <w:r>
        <w:rPr>
          <w:lang w:val="en-US"/>
        </w:rPr>
        <w:t>*</w:t>
      </w:r>
      <m:oMath>
        <m:sSup>
          <m:sSupPr>
            <m:ctrlPr>
              <w:rPr>
                <w:rFonts w:ascii="Cambria Math" w:hAnsi="Cambria Math"/>
                <w:i/>
                <w:lang w:val="en-US"/>
              </w:rPr>
            </m:ctrlPr>
          </m:sSupPr>
          <m:e>
            <m:r>
              <w:rPr>
                <w:rFonts w:ascii="Cambria Math" w:hAnsi="Cambria Math"/>
                <w:lang w:val="en-US"/>
              </w:rPr>
              <m:t>S</m:t>
            </m:r>
          </m:e>
          <m:sup>
            <m:r>
              <w:rPr>
                <w:rFonts w:ascii="Cambria Math" w:hAnsi="Cambria Math"/>
                <w:lang w:val="en-US"/>
              </w:rPr>
              <m:t>2</m:t>
            </m:r>
          </m:sup>
        </m:sSup>
      </m:oMath>
      <w:r>
        <w:t xml:space="preserve">  </w:t>
      </w:r>
      <w:r>
        <w:t>.</w:t>
      </w:r>
    </w:p>
    <w:p w:rsidR="00167AFC" w:rsidRDefault="00167AFC" w:rsidP="004F630D">
      <w:pPr>
        <w:pStyle w:val="Diplomovkanormal"/>
        <w:numPr>
          <w:ilvl w:val="0"/>
          <w:numId w:val="33"/>
        </w:numPr>
      </w:pPr>
      <w:r>
        <w:t xml:space="preserve">X a Y </w:t>
      </w:r>
      <w:r w:rsidR="005F0F3B">
        <w:t>sú</w:t>
      </w:r>
      <w:r>
        <w:t xml:space="preserve"> náhodné vybrané pomocou mriežky</w:t>
      </w:r>
    </w:p>
    <w:p w:rsidR="00167AFC" w:rsidRPr="00167AFC" w:rsidRDefault="00C51074" w:rsidP="004F630D">
      <w:pPr>
        <w:pStyle w:val="Diplomovkanormal"/>
        <w:numPr>
          <w:ilvl w:val="0"/>
          <w:numId w:val="33"/>
        </w:numPr>
      </w:pPr>
      <w:r>
        <w:t xml:space="preserve">Vektor X je naplnený hodnotami </w:t>
      </w:r>
      <w:r>
        <w:rPr>
          <w:lang w:val="en-US"/>
        </w:rPr>
        <w:t xml:space="preserve">(0,0) </w:t>
      </w:r>
      <w:r w:rsidR="00027C70">
        <w:rPr>
          <w:lang w:val="en-US"/>
        </w:rPr>
        <w:t xml:space="preserve">a Y </w:t>
      </w:r>
      <w:r w:rsidR="00027C70">
        <w:t>všetkými možnými hodnotami z mriežky</w:t>
      </w:r>
    </w:p>
    <w:p w:rsidR="00167AFC" w:rsidRDefault="00167AFC" w:rsidP="00167AFC">
      <w:pPr>
        <w:pStyle w:val="Diplomovkanormal"/>
        <w:ind w:left="720"/>
        <w:rPr>
          <w:lang w:val="en-US"/>
        </w:rPr>
      </w:pPr>
    </w:p>
    <w:p w:rsidR="00167AFC" w:rsidRDefault="00167AFC" w:rsidP="00167AFC">
      <w:pPr>
        <w:pStyle w:val="Diplomovkanormal"/>
        <w:keepNext/>
        <w:ind w:left="720"/>
      </w:pPr>
      <w:r>
        <w:rPr>
          <w:noProof/>
          <w:lang w:val="en-US"/>
        </w:rPr>
        <w:lastRenderedPageBreak/>
        <w:drawing>
          <wp:inline distT="0" distB="0" distL="0" distR="0" wp14:anchorId="2BAB5AF6" wp14:editId="67CD5DF7">
            <wp:extent cx="5383482" cy="4008475"/>
            <wp:effectExtent l="0" t="0" r="8255" b="0"/>
            <wp:docPr id="43" name="Picture 43" descr="BRIEF - illustration of the five sampling patter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BRIEF - illustration of the five sampling pattern"/>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389062" cy="4012629"/>
                    </a:xfrm>
                    <a:prstGeom prst="rect">
                      <a:avLst/>
                    </a:prstGeom>
                    <a:noFill/>
                    <a:ln>
                      <a:noFill/>
                    </a:ln>
                  </pic:spPr>
                </pic:pic>
              </a:graphicData>
            </a:graphic>
          </wp:inline>
        </w:drawing>
      </w:r>
    </w:p>
    <w:p w:rsidR="00167AFC" w:rsidRPr="0022583B" w:rsidRDefault="00167AFC" w:rsidP="0022583B">
      <w:pPr>
        <w:pStyle w:val="Caption"/>
        <w:jc w:val="center"/>
        <w:rPr>
          <w:lang w:val="en-US"/>
        </w:rPr>
      </w:pPr>
      <w:r>
        <w:t xml:space="preserve">Obrázok </w:t>
      </w:r>
      <w:r w:rsidR="0022583B">
        <w:t xml:space="preserve">2 </w:t>
      </w:r>
      <w:r>
        <w:t>vzor na výber vzoriek z okolia význačného bodu pre deskriptor BRIEF</w:t>
      </w:r>
      <w:r w:rsidR="0022583B">
        <w:t xml:space="preserve"> </w:t>
      </w:r>
      <w:r w:rsidR="0022583B">
        <w:rPr>
          <w:lang w:val="en-US"/>
        </w:rPr>
        <w:t>[19]</w:t>
      </w:r>
    </w:p>
    <w:p w:rsidR="00B67409" w:rsidRPr="000E6017" w:rsidRDefault="00B67409" w:rsidP="00B67409">
      <w:pPr>
        <w:pStyle w:val="Diplomovkanormal"/>
        <w:ind w:firstLine="360"/>
        <w:rPr>
          <w:u w:val="single"/>
        </w:rPr>
      </w:pPr>
      <w:r w:rsidRPr="000E6017">
        <w:rPr>
          <w:u w:val="single"/>
        </w:rPr>
        <w:t>ORB</w:t>
      </w:r>
    </w:p>
    <w:p w:rsidR="00D13E8D" w:rsidRPr="000E6017" w:rsidRDefault="00D13E8D" w:rsidP="00D13E8D">
      <w:pPr>
        <w:pStyle w:val="Diplomovkanormal"/>
      </w:pPr>
      <w:r w:rsidRPr="000E6017">
        <w:t xml:space="preserve">ORB deskriptor je veľmi podobný BRIEF deskriptoru, ale líši sa v dvoch základných bodoch. </w:t>
      </w:r>
    </w:p>
    <w:p w:rsidR="00D13E8D" w:rsidRPr="000E6017" w:rsidRDefault="00D13E8D" w:rsidP="00D13E8D">
      <w:pPr>
        <w:pStyle w:val="Diplomovkanormal"/>
        <w:numPr>
          <w:ilvl w:val="0"/>
          <w:numId w:val="26"/>
        </w:numPr>
      </w:pPr>
      <w:r w:rsidRPr="000E6017">
        <w:t xml:space="preserve">ORB rieši orientáciu </w:t>
      </w:r>
      <w:r w:rsidR="000E6017" w:rsidRPr="000E6017">
        <w:t>jednotlivých</w:t>
      </w:r>
      <w:r w:rsidRPr="000E6017">
        <w:t xml:space="preserve"> bodov, vďaka čomu sa stáva invariantný voči natočeniu.</w:t>
      </w:r>
      <w:r w:rsidR="00170631" w:rsidRPr="000E6017">
        <w:t>[18]</w:t>
      </w:r>
    </w:p>
    <w:p w:rsidR="00D13E8D" w:rsidRPr="000E6017" w:rsidRDefault="00D13E8D" w:rsidP="00D13E8D">
      <w:pPr>
        <w:pStyle w:val="Diplomovkanormal"/>
        <w:numPr>
          <w:ilvl w:val="0"/>
          <w:numId w:val="26"/>
        </w:numPr>
      </w:pPr>
      <w:r w:rsidRPr="000E6017">
        <w:t>ORB používa učenie sa na výber optimálnych vzorkovacích párov – BRIEF funguje na úplne náhodnom princípe výberu týchto bodov.</w:t>
      </w:r>
      <w:r w:rsidR="00170631" w:rsidRPr="000E6017">
        <w:t>[18]</w:t>
      </w:r>
    </w:p>
    <w:p w:rsidR="000C0DF7" w:rsidRPr="000E6017" w:rsidRDefault="000C0DF7" w:rsidP="00F90FC2">
      <w:pPr>
        <w:pStyle w:val="Diplomovkanormal"/>
        <w:ind w:firstLine="360"/>
        <w:rPr>
          <w:u w:val="single"/>
        </w:rPr>
      </w:pPr>
      <w:r w:rsidRPr="000E6017">
        <w:rPr>
          <w:u w:val="single"/>
        </w:rPr>
        <w:t>BRISK</w:t>
      </w:r>
    </w:p>
    <w:p w:rsidR="00D27FDC" w:rsidRPr="000E6017" w:rsidRDefault="00D27FDC" w:rsidP="00C74B45">
      <w:pPr>
        <w:pStyle w:val="Diplomovkanormal"/>
      </w:pPr>
      <w:r w:rsidRPr="000E6017">
        <w:t xml:space="preserve">Deskriptor </w:t>
      </w:r>
      <w:r w:rsidR="00451AC4">
        <w:t>BRISK</w:t>
      </w:r>
      <w:r w:rsidR="00451AC4" w:rsidRPr="000E6017">
        <w:t xml:space="preserve"> </w:t>
      </w:r>
      <w:r w:rsidRPr="000E6017">
        <w:t xml:space="preserve">sa líši od deskriptorov ORB a BRIEF vo vzore zbierania bodov z okolia význačného bodu. Tento vzor bol ručne vytvorený a je konštantný. Ide o sústredné kruhy: </w:t>
      </w:r>
    </w:p>
    <w:p w:rsidR="006B0C33" w:rsidRPr="000E6017" w:rsidRDefault="00D27FDC" w:rsidP="006B0C33">
      <w:pPr>
        <w:pStyle w:val="Diplomovkanormal"/>
        <w:keepNext/>
        <w:jc w:val="center"/>
      </w:pPr>
      <w:r w:rsidRPr="000E6017">
        <w:rPr>
          <w:noProof/>
          <w:lang w:val="en-US"/>
        </w:rPr>
        <w:lastRenderedPageBreak/>
        <w:drawing>
          <wp:inline distT="0" distB="0" distL="0" distR="0" wp14:anchorId="4C9ABB53" wp14:editId="67113CE3">
            <wp:extent cx="3061970" cy="2998470"/>
            <wp:effectExtent l="0" t="0" r="0" b="0"/>
            <wp:docPr id="1" name="Picture 1" descr="https://gilscvblog.files.wordpress.com/2013/08/brisk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https://gilscvblog.files.wordpress.com/2013/08/brisk2.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061970" cy="2998470"/>
                    </a:xfrm>
                    <a:prstGeom prst="rect">
                      <a:avLst/>
                    </a:prstGeom>
                    <a:noFill/>
                    <a:ln>
                      <a:noFill/>
                    </a:ln>
                  </pic:spPr>
                </pic:pic>
              </a:graphicData>
            </a:graphic>
          </wp:inline>
        </w:drawing>
      </w:r>
    </w:p>
    <w:p w:rsidR="00D27FDC" w:rsidRPr="000E6017" w:rsidRDefault="0022583B" w:rsidP="00302947">
      <w:pPr>
        <w:pStyle w:val="Caption"/>
        <w:jc w:val="center"/>
      </w:pPr>
      <w:r>
        <w:t>Obrázok 3</w:t>
      </w:r>
      <w:r w:rsidR="006B0C33" w:rsidRPr="000E6017">
        <w:t xml:space="preserve"> Vzor na vyhľadávanie význačných bodov [12]</w:t>
      </w:r>
    </w:p>
    <w:p w:rsidR="00D27FDC" w:rsidRPr="000E6017" w:rsidRDefault="00D27FDC" w:rsidP="00C74B45">
      <w:pPr>
        <w:pStyle w:val="Diplomovkanormal"/>
      </w:pPr>
      <w:r w:rsidRPr="000E6017">
        <w:t>Pri zbieraní bodov z každého miesta odberu vzoriek (Sampling point),</w:t>
      </w:r>
      <w:r w:rsidR="00875D6C" w:rsidRPr="000E6017">
        <w:t xml:space="preserve"> sa</w:t>
      </w:r>
      <w:r w:rsidRPr="000E6017">
        <w:t xml:space="preserve"> zoberi</w:t>
      </w:r>
      <w:r w:rsidR="00875D6C" w:rsidRPr="000E6017">
        <w:t>e</w:t>
      </w:r>
      <w:r w:rsidRPr="000E6017">
        <w:t xml:space="preserve">  malé okoli</w:t>
      </w:r>
      <w:r w:rsidR="00875D6C" w:rsidRPr="000E6017">
        <w:t>e</w:t>
      </w:r>
      <w:r w:rsidRPr="000E6017">
        <w:t xml:space="preserve"> </w:t>
      </w:r>
      <w:r w:rsidR="000E6017" w:rsidRPr="000E6017">
        <w:t>tohto</w:t>
      </w:r>
      <w:r w:rsidRPr="000E6017">
        <w:t xml:space="preserve"> bodu, a aplikuje sa Gaussov vyhladzovací filter. Z obrázku možno vidieť</w:t>
      </w:r>
      <w:r w:rsidR="00451AC4">
        <w:t>,</w:t>
      </w:r>
      <w:r w:rsidRPr="000E6017">
        <w:t xml:space="preserve"> že </w:t>
      </w:r>
      <w:r w:rsidR="00451AC4">
        <w:t>červené</w:t>
      </w:r>
      <w:r w:rsidR="00451AC4" w:rsidRPr="000E6017">
        <w:t xml:space="preserve"> </w:t>
      </w:r>
      <w:r w:rsidRPr="000E6017">
        <w:t xml:space="preserve">okolie znázorňuje odchýlku </w:t>
      </w:r>
      <w:r w:rsidR="00451AC4">
        <w:t>Gaussovho</w:t>
      </w:r>
      <w:r w:rsidR="00451AC4" w:rsidRPr="000E6017">
        <w:t xml:space="preserve"> </w:t>
      </w:r>
      <w:r w:rsidRPr="000E6017">
        <w:t>filtra pre každý bod vybranej vzorky.</w:t>
      </w:r>
      <w:r w:rsidR="00170631" w:rsidRPr="000E6017">
        <w:t>[18]</w:t>
      </w:r>
    </w:p>
    <w:p w:rsidR="00D27FDC" w:rsidRPr="000E6017" w:rsidRDefault="00896DC4" w:rsidP="00C74B45">
      <w:pPr>
        <w:pStyle w:val="Diplomovkanormal"/>
      </w:pPr>
      <w:r w:rsidRPr="000E6017">
        <w:t>Pri</w:t>
      </w:r>
      <w:r w:rsidR="007F6664" w:rsidRPr="000E6017">
        <w:t xml:space="preserve"> používaní </w:t>
      </w:r>
      <w:r w:rsidR="000E6017" w:rsidRPr="000E6017">
        <w:t>tohto</w:t>
      </w:r>
      <w:r w:rsidR="007F6664" w:rsidRPr="000E6017">
        <w:t xml:space="preserve"> spôsobu výberu vzoriek, </w:t>
      </w:r>
      <w:r w:rsidR="000E6017" w:rsidRPr="000E6017">
        <w:t>rozdeľujú</w:t>
      </w:r>
      <w:r w:rsidR="007F6664" w:rsidRPr="000E6017">
        <w:t xml:space="preserve"> sa páry medzi krátke páry (short pairs) a dlhé páry (long pairs). Krátke páry su tie, ktorých vzdialenosť je menšia ako určitý threshold (d_max) a naopak dlhé páry sú také, ktorých vzdialenosť je väčšia ako iný threshold (d_min) a všeobecne platí: d_min &gt; d_max takže žiaden </w:t>
      </w:r>
      <w:r w:rsidR="00B67409" w:rsidRPr="000E6017">
        <w:t>pár</w:t>
      </w:r>
      <w:r w:rsidR="007F6664" w:rsidRPr="000E6017">
        <w:t xml:space="preserve"> nemôže byť </w:t>
      </w:r>
      <w:r w:rsidR="00B67409" w:rsidRPr="000E6017">
        <w:t>klasifikovaný ako dlhý a krátky zároveň. Dlhé páry slúžia na získanie orientácie a krátke na porovnávanie intenzít, ktoré vytvárajú deskriptor ako aj pri deskriptore BRIEF a ORB.</w:t>
      </w:r>
      <w:r w:rsidR="00170631" w:rsidRPr="000E6017">
        <w:t>[18]</w:t>
      </w:r>
    </w:p>
    <w:p w:rsidR="00B67409" w:rsidRPr="000E6017" w:rsidRDefault="00B67409" w:rsidP="00C74B45">
      <w:pPr>
        <w:pStyle w:val="Diplomovkanormal"/>
      </w:pPr>
      <w:r w:rsidRPr="000E6017">
        <w:t>Príklad tvorby krátkych párov:</w:t>
      </w:r>
    </w:p>
    <w:p w:rsidR="006B0C33" w:rsidRPr="000E6017" w:rsidRDefault="00B67409" w:rsidP="006B0C33">
      <w:pPr>
        <w:pStyle w:val="Diplomovkanormal"/>
        <w:keepNext/>
        <w:jc w:val="center"/>
      </w:pPr>
      <w:r w:rsidRPr="000E6017">
        <w:rPr>
          <w:noProof/>
          <w:lang w:val="en-US"/>
        </w:rPr>
        <w:drawing>
          <wp:inline distT="0" distB="0" distL="0" distR="0" wp14:anchorId="1B59B339" wp14:editId="5B3D549E">
            <wp:extent cx="2788548" cy="2083982"/>
            <wp:effectExtent l="0" t="0" r="0" b="0"/>
            <wp:docPr id="3" name="Picture 3" descr="BRISK descriptor - BRISK short pai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BRISK descriptor - BRISK short pairs"/>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788894" cy="2084240"/>
                    </a:xfrm>
                    <a:prstGeom prst="rect">
                      <a:avLst/>
                    </a:prstGeom>
                    <a:noFill/>
                    <a:ln>
                      <a:noFill/>
                    </a:ln>
                  </pic:spPr>
                </pic:pic>
              </a:graphicData>
            </a:graphic>
          </wp:inline>
        </w:drawing>
      </w:r>
      <w:r w:rsidR="006B0C33" w:rsidRPr="000E6017">
        <w:rPr>
          <w:noProof/>
          <w:lang w:val="en-US"/>
        </w:rPr>
        <w:drawing>
          <wp:inline distT="0" distB="0" distL="0" distR="0" wp14:anchorId="5AE4131B" wp14:editId="7ABDC740">
            <wp:extent cx="2860040" cy="2137410"/>
            <wp:effectExtent l="0" t="0" r="0" b="0"/>
            <wp:docPr id="2" name="Picture 2" descr="BRISK descriptor -  BRISK's short pai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BRISK descriptor -  BRISK's short pairs"/>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860040" cy="2137410"/>
                    </a:xfrm>
                    <a:prstGeom prst="rect">
                      <a:avLst/>
                    </a:prstGeom>
                    <a:noFill/>
                    <a:ln>
                      <a:noFill/>
                    </a:ln>
                  </pic:spPr>
                </pic:pic>
              </a:graphicData>
            </a:graphic>
          </wp:inline>
        </w:drawing>
      </w:r>
    </w:p>
    <w:p w:rsidR="006B0C33" w:rsidRPr="000E6017" w:rsidRDefault="006B0C33" w:rsidP="006B0C33">
      <w:pPr>
        <w:pStyle w:val="Caption"/>
        <w:jc w:val="center"/>
      </w:pPr>
      <w:r w:rsidRPr="000E6017">
        <w:t xml:space="preserve">Obrázok </w:t>
      </w:r>
      <w:r w:rsidR="0022583B">
        <w:t>4</w:t>
      </w:r>
      <w:r w:rsidRPr="000E6017">
        <w:t xml:space="preserve"> Tvorba párov [12]</w:t>
      </w:r>
    </w:p>
    <w:p w:rsidR="00D13E8D" w:rsidRPr="000E6017" w:rsidRDefault="00D13E8D">
      <w:pPr>
        <w:rPr>
          <w:rFonts w:ascii="Times New Roman" w:hAnsi="Times New Roman" w:cs="Times New Roman"/>
          <w:sz w:val="24"/>
          <w:szCs w:val="24"/>
          <w:u w:val="single"/>
        </w:rPr>
      </w:pPr>
    </w:p>
    <w:p w:rsidR="00B67409" w:rsidRPr="000E6017" w:rsidRDefault="00B67409" w:rsidP="00B67409">
      <w:pPr>
        <w:pStyle w:val="Diplomovkanormal"/>
        <w:ind w:firstLine="360"/>
        <w:rPr>
          <w:u w:val="single"/>
        </w:rPr>
      </w:pPr>
      <w:r w:rsidRPr="000E6017">
        <w:rPr>
          <w:u w:val="single"/>
        </w:rPr>
        <w:lastRenderedPageBreak/>
        <w:t>FREAK</w:t>
      </w:r>
    </w:p>
    <w:p w:rsidR="00B67409" w:rsidRPr="000E6017" w:rsidRDefault="00B67409" w:rsidP="00C74B45">
      <w:pPr>
        <w:pStyle w:val="Diplomovkanormal"/>
      </w:pPr>
      <w:r w:rsidRPr="000E6017">
        <w:t>FREAK deskriptor je podobný BRISK deskriptoru z pohľadu vzoru na získavanie vzoriek. Ide taktiež o</w:t>
      </w:r>
      <w:r w:rsidR="009E661D">
        <w:t> </w:t>
      </w:r>
      <w:r w:rsidRPr="000E6017">
        <w:t>vzor</w:t>
      </w:r>
      <w:r w:rsidR="009E661D">
        <w:t>,</w:t>
      </w:r>
      <w:r w:rsidRPr="000E6017">
        <w:t xml:space="preserve"> ktorý je  pevn</w:t>
      </w:r>
      <w:r w:rsidR="00875D6C" w:rsidRPr="000E6017">
        <w:t>e</w:t>
      </w:r>
      <w:r w:rsidRPr="000E6017">
        <w:t xml:space="preserve"> stanovený. Podobnosť je aj </w:t>
      </w:r>
      <w:r w:rsidR="00875D6C" w:rsidRPr="000E6017">
        <w:t>pri</w:t>
      </w:r>
      <w:r w:rsidR="000E6017">
        <w:t xml:space="preserve"> </w:t>
      </w:r>
      <w:r w:rsidRPr="000E6017">
        <w:t>deskriptor</w:t>
      </w:r>
      <w:r w:rsidR="00875D6C" w:rsidRPr="000E6017">
        <w:t>e</w:t>
      </w:r>
      <w:r w:rsidRPr="000E6017">
        <w:t xml:space="preserve"> ORB</w:t>
      </w:r>
      <w:r w:rsidR="009E661D">
        <w:t>,</w:t>
      </w:r>
      <w:r w:rsidRPr="000E6017">
        <w:t xml:space="preserve"> pretože používa strojové učenie pri získavanie množiny párov. FREAK disponuje aj mechanizmom na určenie rotácie, ktorý je podobný deskriptoru BRISK</w:t>
      </w:r>
      <w:r w:rsidR="006E7308" w:rsidRPr="000E6017">
        <w:t xml:space="preserve"> [12]</w:t>
      </w:r>
      <w:r w:rsidRPr="000E6017">
        <w:t>.</w:t>
      </w:r>
    </w:p>
    <w:p w:rsidR="00B67409" w:rsidRPr="000E6017" w:rsidRDefault="001A6778" w:rsidP="00C74B45">
      <w:pPr>
        <w:pStyle w:val="Diplomovkanormal"/>
      </w:pPr>
      <w:r w:rsidRPr="000E6017">
        <w:t>Vzor</w:t>
      </w:r>
      <w:r w:rsidR="003D667D" w:rsidRPr="000E6017">
        <w:t>,</w:t>
      </w:r>
      <w:r w:rsidRPr="000E6017">
        <w:t xml:space="preserve"> ktorý sa používa na výber vzoriek sa nazýva retina mriežka (retina sampling grid), ktorá je taktiež kruhového tvaru (BRISK) pričom majú tieto kruhy hustejšie zastúpenie pri strede bodu. Hustota sa znižuje vzdialením</w:t>
      </w:r>
      <w:r w:rsidR="005602BC" w:rsidRPr="000E6017">
        <w:t xml:space="preserve"> sa od stredu: </w:t>
      </w:r>
    </w:p>
    <w:p w:rsidR="006B0C33" w:rsidRPr="000E6017" w:rsidRDefault="005602BC" w:rsidP="006B0C33">
      <w:pPr>
        <w:pStyle w:val="Diplomovkanormal"/>
        <w:keepNext/>
        <w:jc w:val="center"/>
      </w:pPr>
      <w:r w:rsidRPr="000E6017">
        <w:rPr>
          <w:noProof/>
          <w:lang w:val="en-US"/>
        </w:rPr>
        <w:drawing>
          <wp:inline distT="0" distB="0" distL="0" distR="0" wp14:anchorId="5D91D749" wp14:editId="3EFD013B">
            <wp:extent cx="2158998" cy="1967024"/>
            <wp:effectExtent l="0" t="0" r="0" b="0"/>
            <wp:docPr id="4" name="Picture 4" descr="FREAK descriptor - FREAK samping patter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97" descr="FREAK descriptor - FREAK samping pattern"/>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159031" cy="1967054"/>
                    </a:xfrm>
                    <a:prstGeom prst="rect">
                      <a:avLst/>
                    </a:prstGeom>
                    <a:noFill/>
                    <a:ln>
                      <a:noFill/>
                    </a:ln>
                  </pic:spPr>
                </pic:pic>
              </a:graphicData>
            </a:graphic>
          </wp:inline>
        </w:drawing>
      </w:r>
    </w:p>
    <w:p w:rsidR="005602BC" w:rsidRPr="000E6017" w:rsidRDefault="0022583B" w:rsidP="006B0C33">
      <w:pPr>
        <w:pStyle w:val="Caption"/>
        <w:jc w:val="center"/>
      </w:pPr>
      <w:r>
        <w:t>Obrázok 5</w:t>
      </w:r>
      <w:r w:rsidR="006B0C33" w:rsidRPr="000E6017">
        <w:t xml:space="preserve"> Retina vzor [12]</w:t>
      </w:r>
    </w:p>
    <w:p w:rsidR="005602BC" w:rsidRPr="000E6017" w:rsidRDefault="005602BC" w:rsidP="00C74B45">
      <w:pPr>
        <w:pStyle w:val="Diplomovkanormal"/>
      </w:pPr>
      <w:r w:rsidRPr="000E6017">
        <w:t xml:space="preserve">Každá vzorka bodu je vyhladená Gaussovým filtrom, kde rádius kruhu znázorňuje veľkosť štandardnej odchýlky. Na obrázku možno vidieť rozloženie receptívneho </w:t>
      </w:r>
      <w:r w:rsidR="006B0C33" w:rsidRPr="000E6017">
        <w:t>pola</w:t>
      </w:r>
      <w:r w:rsidRPr="000E6017">
        <w:t xml:space="preserve"> cez retinu.</w:t>
      </w:r>
    </w:p>
    <w:p w:rsidR="006B0C33" w:rsidRPr="000E6017" w:rsidRDefault="005602BC" w:rsidP="006B0C33">
      <w:pPr>
        <w:pStyle w:val="Diplomovkanormal"/>
        <w:keepNext/>
        <w:jc w:val="center"/>
      </w:pPr>
      <w:r w:rsidRPr="000E6017">
        <w:rPr>
          <w:noProof/>
          <w:lang w:val="en-US"/>
        </w:rPr>
        <w:drawing>
          <wp:inline distT="0" distB="0" distL="0" distR="0" wp14:anchorId="0B251BFD" wp14:editId="29AF6D70">
            <wp:extent cx="4072255" cy="2477135"/>
            <wp:effectExtent l="0" t="0" r="0" b="0"/>
            <wp:docPr id="7" name="Picture 7" descr="FREAK descriptor - distribution of receptive fields over the retin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99" descr="FREAK descriptor - distribution of receptive fields over the retina"/>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072255" cy="2477135"/>
                    </a:xfrm>
                    <a:prstGeom prst="rect">
                      <a:avLst/>
                    </a:prstGeom>
                    <a:noFill/>
                    <a:ln>
                      <a:noFill/>
                    </a:ln>
                  </pic:spPr>
                </pic:pic>
              </a:graphicData>
            </a:graphic>
          </wp:inline>
        </w:drawing>
      </w:r>
    </w:p>
    <w:p w:rsidR="005602BC" w:rsidRPr="000E6017" w:rsidRDefault="006B0C33" w:rsidP="006B0C33">
      <w:pPr>
        <w:pStyle w:val="Caption"/>
        <w:jc w:val="center"/>
      </w:pPr>
      <w:r w:rsidRPr="000E6017">
        <w:t xml:space="preserve">Obrázok </w:t>
      </w:r>
      <w:r w:rsidR="0022583B">
        <w:t>6</w:t>
      </w:r>
      <w:r w:rsidRPr="000E6017">
        <w:t xml:space="preserve"> Hustota výberu bodov [12]</w:t>
      </w:r>
    </w:p>
    <w:p w:rsidR="005602BC" w:rsidRPr="000E6017" w:rsidRDefault="00D13E8D" w:rsidP="00D13E8D">
      <w:pPr>
        <w:pStyle w:val="Diplomovkapodkapitola"/>
        <w:rPr>
          <w:rFonts w:asciiTheme="minorHAnsi" w:hAnsiTheme="minorHAnsi" w:cstheme="minorBidi"/>
          <w:sz w:val="22"/>
          <w:szCs w:val="22"/>
        </w:rPr>
      </w:pPr>
      <w:r w:rsidRPr="000E6017">
        <w:br w:type="page"/>
      </w:r>
    </w:p>
    <w:p w:rsidR="00D13E8D" w:rsidRPr="000E6017" w:rsidRDefault="00D13E8D" w:rsidP="00D13E8D">
      <w:pPr>
        <w:pStyle w:val="Diplomovkapodkapitola"/>
      </w:pPr>
      <w:bookmarkStart w:id="31" w:name="_Toc419324062"/>
      <w:r w:rsidRPr="000E6017">
        <w:lastRenderedPageBreak/>
        <w:t>Vyhodnotenie binárnych deskriptorov</w:t>
      </w:r>
      <w:bookmarkEnd w:id="31"/>
    </w:p>
    <w:p w:rsidR="00845CF1" w:rsidRPr="000E6017" w:rsidRDefault="00845CF1" w:rsidP="00845CF1">
      <w:pPr>
        <w:pStyle w:val="Diplomovkanormal"/>
      </w:pPr>
    </w:p>
    <w:p w:rsidR="00D13E8D" w:rsidRPr="000E6017" w:rsidRDefault="00D13E8D" w:rsidP="00D13E8D">
      <w:pPr>
        <w:pStyle w:val="Diplomovkanormal"/>
      </w:pPr>
      <w:r w:rsidRPr="000E6017">
        <w:t xml:space="preserve">Výkony </w:t>
      </w:r>
      <w:r w:rsidR="000E6017" w:rsidRPr="000E6017">
        <w:t>jednotlivých</w:t>
      </w:r>
      <w:r w:rsidRPr="000E6017">
        <w:t xml:space="preserve"> </w:t>
      </w:r>
      <w:r w:rsidR="003D667D" w:rsidRPr="000E6017">
        <w:t>deskriptorov</w:t>
      </w:r>
      <w:r w:rsidRPr="000E6017">
        <w:t xml:space="preserve"> boli testované na dvoch datasetoch. Prvý je The Oxford data set </w:t>
      </w:r>
      <w:r w:rsidR="003D667D" w:rsidRPr="000E6017">
        <w:t xml:space="preserve">[10] </w:t>
      </w:r>
      <w:r w:rsidR="00AF0B83" w:rsidRPr="000E6017">
        <w:t xml:space="preserve">a druhý The Stanford Mobile Visual Search (SMVS) [11]. Prvý dataset obsahuje osem rôznych scén, kde každá obsahuje jednu zo zmien: jas, zmena bodu z ktorého bol obraz snímaný, rotácia, škála a rozmazanie. SMVS dataset obsahuje 3300 obrázkov pre 1200 tried v 8 rôznych </w:t>
      </w:r>
      <w:r w:rsidR="000E6017" w:rsidRPr="000E6017">
        <w:t>kategóriách</w:t>
      </w:r>
      <w:r w:rsidR="00AF0B83" w:rsidRPr="000E6017">
        <w:t>. Obrázky boli vytvorené rôznymi zariadeniami, od fotoaparátov v telefónoch až po klasické digitálne fotoaparáty. Scény boli fotené vnútri aj vonku.</w:t>
      </w:r>
    </w:p>
    <w:p w:rsidR="00431C26" w:rsidRPr="000E6017" w:rsidRDefault="00431C26" w:rsidP="00D13E8D">
      <w:pPr>
        <w:pStyle w:val="Diplomovkanormal"/>
      </w:pPr>
      <w:r w:rsidRPr="000E6017">
        <w:t>Pri testovaní BRIEF, BRISK a FREAK deskriptoru, je použitý SURF detektor a pre ORB deskriptor sa používa ORB detektor.</w:t>
      </w:r>
    </w:p>
    <w:p w:rsidR="00F11E6C" w:rsidRPr="000E6017" w:rsidRDefault="00431C26" w:rsidP="00D13E8D">
      <w:pPr>
        <w:pStyle w:val="Diplomovkanormal"/>
      </w:pPr>
      <w:r w:rsidRPr="000E6017">
        <w:t xml:space="preserve">Počet význačných bodov je limitovaný na maximálnu hodnotu 500. </w:t>
      </w:r>
      <w:r w:rsidR="003115D9" w:rsidRPr="000E6017">
        <w:t xml:space="preserve">Pri získaní viacerých deskriptorov sa počet zníži a zoberie sa len prvých 500. </w:t>
      </w:r>
      <w:r w:rsidRPr="000E6017">
        <w:t xml:space="preserve">Na porovnávanie obrázkov sa využíva Brute Force matcher. Dva najlepšie body </w:t>
      </w:r>
      <w:r w:rsidR="000E6017" w:rsidRPr="000E6017">
        <w:t>sú</w:t>
      </w:r>
      <w:r w:rsidRPr="000E6017">
        <w:t xml:space="preserve"> vybraté podľa vz</w:t>
      </w:r>
      <w:r w:rsidR="000E6017">
        <w:t>dialenosti medzi ich deskriptor</w:t>
      </w:r>
      <w:r w:rsidRPr="000E6017">
        <w:t>mi. Ak táto vzdialenosť je moc nízka pre prvý nájdený bod a moc veľká pre druhý nájdený bod, tak sa vyberá prvý bod. Ak sú tieto dva body od seba blízko tak chybovosť môže byť veľk</w:t>
      </w:r>
      <w:r w:rsidR="00875D6C" w:rsidRPr="000E6017">
        <w:t>á</w:t>
      </w:r>
      <w:r w:rsidRPr="000E6017">
        <w:t xml:space="preserve"> a v tom </w:t>
      </w:r>
      <w:r w:rsidR="00A0435B" w:rsidRPr="000E6017">
        <w:t xml:space="preserve">prípade oba body sú </w:t>
      </w:r>
      <w:r w:rsidR="000E6017" w:rsidRPr="000E6017">
        <w:t>zamietnuté. Podľa</w:t>
      </w:r>
      <w:r w:rsidR="00F11E6C" w:rsidRPr="000E6017">
        <w:t xml:space="preserve"> výskumu článku [17] je detekcia význačných bodov </w:t>
      </w:r>
      <w:r w:rsidR="000E6017" w:rsidRPr="000E6017">
        <w:t>nasledujúca</w:t>
      </w:r>
      <w:r w:rsidR="00F11E6C" w:rsidRPr="000E6017">
        <w:t>:</w:t>
      </w:r>
    </w:p>
    <w:p w:rsidR="004433D8" w:rsidRDefault="009325AC" w:rsidP="004433D8">
      <w:pPr>
        <w:pStyle w:val="Diplomovkanormal"/>
        <w:keepNext/>
      </w:pPr>
      <w:r>
        <w:rPr>
          <w:noProof/>
          <w:lang w:val="en-US"/>
        </w:rPr>
        <mc:AlternateContent>
          <mc:Choice Requires="wpc">
            <w:drawing>
              <wp:inline distT="0" distB="0" distL="0" distR="0" wp14:anchorId="4A0621D3" wp14:editId="684C8812">
                <wp:extent cx="5762625" cy="3710940"/>
                <wp:effectExtent l="4445" t="0" r="5080" b="7620"/>
                <wp:docPr id="42" name="Canvas 20"/>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pic:pic xmlns:pic="http://schemas.openxmlformats.org/drawingml/2006/picture">
                        <pic:nvPicPr>
                          <pic:cNvPr id="41" name="Picture 2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70225" cy="3718540"/>
                          </a:xfrm>
                          <a:prstGeom prst="rect">
                            <a:avLst/>
                          </a:prstGeom>
                          <a:noFill/>
                          <a:extLst>
                            <a:ext uri="{909E8E84-426E-40DD-AFC4-6F175D3DCCD1}">
                              <a14:hiddenFill xmlns:a14="http://schemas.microsoft.com/office/drawing/2010/main">
                                <a:solidFill>
                                  <a:srgbClr val="FFFFFF"/>
                                </a:solidFill>
                              </a14:hiddenFill>
                            </a:ext>
                          </a:extLst>
                        </pic:spPr>
                      </pic:pic>
                    </wpc:wpc>
                  </a:graphicData>
                </a:graphic>
              </wp:inline>
            </w:drawing>
          </mc:Choice>
          <mc:Fallback>
            <w:pict>
              <v:group id="Canvas 20" o:spid="_x0000_s1026" editas="canvas" style="width:453.75pt;height:292.2pt;mso-position-horizontal-relative:char;mso-position-vertical-relative:line" coordsize="57626,3710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7626;height:37109;visibility:visible;mso-wrap-style:square">
                  <v:fill o:detectmouseclick="t"/>
                  <v:path o:connecttype="none"/>
                </v:shape>
                <v:shape id="Picture 21" o:spid="_x0000_s1028" type="#_x0000_t75" style="position:absolute;width:57702;height:3718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KlcAbFAAAA2wAAAA8AAABkcnMvZG93bnJldi54bWxEj09rwkAUxO8Fv8PyBG91YxApqauUipCL&#10;YFMFvT2yr/lj9m3Irknsp+8WCj0OM/MbZr0dTSN66lxlWcFiHoEgzq2uuFBw+tw/v4BwHlljY5kU&#10;PMjBdjN5WmOi7cAf1Ge+EAHCLkEFpfdtIqXLSzLo5rYlDt6X7Qz6ILtC6g6HADeNjKNoJQ1WHBZK&#10;bOm9pPyW3Y2CekfnW329rK55fKjT43c29G2m1Gw6vr2C8DT6//BfO9UKlgv4/RJ+gNz8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ipXAGxQAAANsAAAAPAAAAAAAAAAAAAAAA&#10;AJ8CAABkcnMvZG93bnJldi54bWxQSwUGAAAAAAQABAD3AAAAkQMAAAAA&#10;">
                  <v:imagedata r:id="rId18" o:title=""/>
                </v:shape>
                <w10:anchorlock/>
              </v:group>
            </w:pict>
          </mc:Fallback>
        </mc:AlternateContent>
      </w:r>
    </w:p>
    <w:p w:rsidR="007329EA" w:rsidRPr="000E6017" w:rsidRDefault="004433D8" w:rsidP="004433D8">
      <w:pPr>
        <w:pStyle w:val="Caption"/>
        <w:jc w:val="center"/>
      </w:pPr>
      <w:r>
        <w:t xml:space="preserve">Graf </w:t>
      </w:r>
      <w:r w:rsidR="0022583B">
        <w:t>1</w:t>
      </w:r>
      <w:r>
        <w:t xml:space="preserve"> priemerný počet nájdených význačných bodov [17]</w:t>
      </w:r>
      <w:r w:rsidRPr="000E6017">
        <w:t xml:space="preserve"> </w:t>
      </w:r>
      <w:r w:rsidR="007329EA" w:rsidRPr="000E6017">
        <w:br w:type="page"/>
      </w:r>
    </w:p>
    <w:p w:rsidR="00F11E6C" w:rsidRPr="000E6017" w:rsidRDefault="00F11E6C" w:rsidP="00F11E6C">
      <w:pPr>
        <w:pStyle w:val="Diplomovkanormal"/>
      </w:pPr>
      <w:r w:rsidRPr="000E6017">
        <w:lastRenderedPageBreak/>
        <w:t xml:space="preserve">Prvým testom bol test pomerov, ktorý pozostáva z výpočtu pomeru vzdialenosti medzi </w:t>
      </w:r>
      <w:r w:rsidR="000E6017" w:rsidRPr="000E6017">
        <w:t>význačnými</w:t>
      </w:r>
      <w:r w:rsidRPr="000E6017">
        <w:t xml:space="preserve"> bodmi. Ide o pomer vzdialenosti medzi </w:t>
      </w:r>
      <w:r w:rsidR="000E6017" w:rsidRPr="000E6017">
        <w:t>najlepšou</w:t>
      </w:r>
      <w:r w:rsidRPr="000E6017">
        <w:t xml:space="preserve"> zhodou a druhou najlepšou zhodou. Ak je výsledok nad 0.9 oba význačne body sú ignorované. Ak nie, najlepšia zhoda je zachovaná. Na základe </w:t>
      </w:r>
      <w:r w:rsidR="000E6017" w:rsidRPr="000E6017">
        <w:t>tohto</w:t>
      </w:r>
      <w:r w:rsidRPr="000E6017">
        <w:t xml:space="preserve"> testu je test RANSAC, ktorý sa snaží nájsť najlepšie vzťahy medzi dvoma obrázkami. Výsledkom sú najlepšie zhody respektíve správne zhody. Potom výsledkom je pomer najlepších zhôd k počtu zhôd, ktoré prešli pomerovým testom. A tak graf zobrazuje ako správne na základe týchto deskriptorov boli body rozpoznané. BRISK a FREAK majú najlepšie výsledky a BRIEF najhoršie. [17]:</w:t>
      </w:r>
    </w:p>
    <w:p w:rsidR="00F11E6C" w:rsidRPr="000E6017" w:rsidRDefault="00F11E6C">
      <w:pPr>
        <w:rPr>
          <w:rFonts w:ascii="Times New Roman" w:hAnsi="Times New Roman" w:cs="Times New Roman"/>
          <w:sz w:val="24"/>
          <w:szCs w:val="24"/>
        </w:rPr>
      </w:pPr>
    </w:p>
    <w:p w:rsidR="004433D8" w:rsidRDefault="009325AC" w:rsidP="004433D8">
      <w:pPr>
        <w:pStyle w:val="Diplomovkanormal"/>
        <w:keepNext/>
      </w:pPr>
      <w:r>
        <w:rPr>
          <w:noProof/>
          <w:lang w:val="en-US"/>
        </w:rPr>
        <mc:AlternateContent>
          <mc:Choice Requires="wpc">
            <w:drawing>
              <wp:inline distT="0" distB="0" distL="0" distR="0" wp14:anchorId="5B0D145F" wp14:editId="1FD367B1">
                <wp:extent cx="5770880" cy="4367530"/>
                <wp:effectExtent l="4445" t="5080" r="0" b="0"/>
                <wp:docPr id="13" name="Canvas 24"/>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pic:pic xmlns:pic="http://schemas.openxmlformats.org/drawingml/2006/picture">
                        <pic:nvPicPr>
                          <pic:cNvPr id="12" name="Picture 25"/>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70880" cy="4367530"/>
                          </a:xfrm>
                          <a:prstGeom prst="rect">
                            <a:avLst/>
                          </a:prstGeom>
                          <a:noFill/>
                          <a:extLst>
                            <a:ext uri="{909E8E84-426E-40DD-AFC4-6F175D3DCCD1}">
                              <a14:hiddenFill xmlns:a14="http://schemas.microsoft.com/office/drawing/2010/main">
                                <a:solidFill>
                                  <a:srgbClr val="FFFFFF"/>
                                </a:solidFill>
                              </a14:hiddenFill>
                            </a:ext>
                          </a:extLst>
                        </pic:spPr>
                      </pic:pic>
                    </wpc:wpc>
                  </a:graphicData>
                </a:graphic>
              </wp:inline>
            </w:drawing>
          </mc:Choice>
          <mc:Fallback>
            <w:pict>
              <v:group id="Canvas 24" o:spid="_x0000_s1026" editas="canvas" style="width:454.4pt;height:343.9pt;mso-position-horizontal-relative:char;mso-position-vertical-relative:line" coordsize="57708,4367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">
                <v:shape id="_x0000_s1027" type="#_x0000_t75" style="position:absolute;width:57708;height:43675;visibility:visible;mso-wrap-style:square">
                  <v:fill o:detectmouseclick="t"/>
                  <v:path o:connecttype="none"/>
                </v:shape>
                <v:shape id="Picture 25" o:spid="_x0000_s1028" type="#_x0000_t75" style="position:absolute;width:57708;height:4367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H63LDAAAA2wAAAA8AAABkcnMvZG93bnJldi54bWxET01rAjEQvQv9D2EKXqRm60Fla5RaKhR6&#10;ELWH9jZsZjehm8mSRHf77xtB8DaP9zmrzeBacaEQrWcFz9MCBHHlteVGwddp97QEEROyxtYzKfij&#10;CJv1w2iFpfY9H+hyTI3IIRxLVGBS6kopY2XIYZz6jjhztQ8OU4ahkTpgn8NdK2dFMZcOLecGgx29&#10;Gap+j2enAOvJ3Pb1z27/vv0M34uDWU7sVqnx4/D6AiLRkO7im/tD5/kzuP6SD5Drf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T8frcsMAAADbAAAADwAAAAAAAAAAAAAAAACf&#10;AgAAZHJzL2Rvd25yZXYueG1sUEsFBgAAAAAEAAQA9wAAAI8DAAAAAA==&#10;">
                  <v:imagedata r:id="rId20" o:title=""/>
                </v:shape>
                <w10:anchorlock/>
              </v:group>
            </w:pict>
          </mc:Fallback>
        </mc:AlternateContent>
      </w:r>
      <w:bookmarkStart w:id="32" w:name="_Toc387588260"/>
      <w:bookmarkStart w:id="33" w:name="_Toc387588547"/>
      <w:bookmarkStart w:id="34" w:name="_Toc387607381"/>
      <w:bookmarkStart w:id="35" w:name="_Toc387607618"/>
    </w:p>
    <w:p w:rsidR="007329EA" w:rsidRPr="000E6017" w:rsidRDefault="004433D8" w:rsidP="004433D8">
      <w:pPr>
        <w:pStyle w:val="Caption"/>
        <w:jc w:val="center"/>
      </w:pPr>
      <w:r>
        <w:t xml:space="preserve">Graf </w:t>
      </w:r>
      <w:r w:rsidR="0022583B">
        <w:t>2</w:t>
      </w:r>
      <w:r>
        <w:t xml:space="preserve"> presnosť v percentách [17]</w:t>
      </w:r>
    </w:p>
    <w:p w:rsidR="00F11E6C" w:rsidRPr="000E6017" w:rsidRDefault="00F11E6C">
      <w:pPr>
        <w:rPr>
          <w:rFonts w:ascii="Times New Roman" w:hAnsi="Times New Roman" w:cs="Times New Roman"/>
          <w:sz w:val="24"/>
          <w:szCs w:val="24"/>
        </w:rPr>
      </w:pPr>
      <w:r w:rsidRPr="000E6017">
        <w:br w:type="page"/>
      </w:r>
    </w:p>
    <w:p w:rsidR="009B39A7" w:rsidRPr="000E6017" w:rsidRDefault="00F11E6C" w:rsidP="007329EA">
      <w:pPr>
        <w:pStyle w:val="Diplomovkanormal"/>
      </w:pPr>
      <w:r w:rsidRPr="000E6017">
        <w:lastRenderedPageBreak/>
        <w:t>Ďalším testom je test priemerov najlepších zhôd. Ide o test kde sa násob</w:t>
      </w:r>
      <w:r w:rsidR="0089240D" w:rsidRPr="000E6017">
        <w:t>í</w:t>
      </w:r>
      <w:r w:rsidRPr="000E6017">
        <w:t xml:space="preserve"> priemerný počet význačných bodov s</w:t>
      </w:r>
      <w:r w:rsidR="00A0435B" w:rsidRPr="000E6017">
        <w:t> </w:t>
      </w:r>
      <w:r w:rsidRPr="000E6017">
        <w:t>presnosťou</w:t>
      </w:r>
      <w:r w:rsidR="00A0435B" w:rsidRPr="000E6017">
        <w:t xml:space="preserve"> počítanom v predchádzajúcom teste</w:t>
      </w:r>
      <w:r w:rsidRPr="000E6017">
        <w:t>. Za presnosť sa pokladá pomer najlepších zhôd ku význačným bodom, ktoré sú pokladané za zhody, pričom sem patria aj tie body, ktoré boli odstránené pomerovým testom. V tomto prípade je</w:t>
      </w:r>
      <w:r w:rsidR="00A0435B" w:rsidRPr="000E6017">
        <w:t xml:space="preserve"> vyhodnotený deskriptor</w:t>
      </w:r>
      <w:r w:rsidRPr="000E6017">
        <w:t xml:space="preserve"> BRISK ako najlepší okrem </w:t>
      </w:r>
      <w:r w:rsidR="00A0435B" w:rsidRPr="000E6017">
        <w:t>vzoriek zo sád</w:t>
      </w:r>
      <w:r w:rsidRPr="000E6017">
        <w:t xml:space="preserve"> pre Biznis kartičky, krajiny a tlač. Brief dáva najmenší počet dobrých zhôd. Hneď po BRISK deskriptore je FREAK, ktorý má najviac</w:t>
      </w:r>
      <w:r w:rsidR="00A0435B" w:rsidRPr="000E6017">
        <w:t xml:space="preserve"> dobrých zhôd na Biznis kartičkách</w:t>
      </w:r>
      <w:r w:rsidRPr="000E6017">
        <w:t xml:space="preserve"> a</w:t>
      </w:r>
      <w:r w:rsidR="00A0435B" w:rsidRPr="000E6017">
        <w:t> pre tlač</w:t>
      </w:r>
      <w:r w:rsidRPr="000E6017">
        <w:t>. ORB a BRIEF majú najlepšie výsledky pre rozpoznávanie krajín. [17]</w:t>
      </w:r>
    </w:p>
    <w:p w:rsidR="004433D8" w:rsidRDefault="009325AC" w:rsidP="004433D8">
      <w:pPr>
        <w:pStyle w:val="Diplomovkanormal"/>
        <w:keepNext/>
      </w:pPr>
      <w:r>
        <w:rPr>
          <w:noProof/>
          <w:lang w:val="en-US"/>
        </w:rPr>
        <mc:AlternateContent>
          <mc:Choice Requires="wpc">
            <w:drawing>
              <wp:inline distT="0" distB="0" distL="0" distR="0" wp14:anchorId="0C3DA95A" wp14:editId="34969014">
                <wp:extent cx="5770245" cy="3718560"/>
                <wp:effectExtent l="4445" t="635" r="0" b="0"/>
                <wp:docPr id="9" name="Canvas 28"/>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pic:pic xmlns:pic="http://schemas.openxmlformats.org/drawingml/2006/picture">
                        <pic:nvPicPr>
                          <pic:cNvPr id="8" name="Picture 29"/>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770245" cy="3718560"/>
                          </a:xfrm>
                          <a:prstGeom prst="rect">
                            <a:avLst/>
                          </a:prstGeom>
                          <a:noFill/>
                          <a:extLst>
                            <a:ext uri="{909E8E84-426E-40DD-AFC4-6F175D3DCCD1}">
                              <a14:hiddenFill xmlns:a14="http://schemas.microsoft.com/office/drawing/2010/main">
                                <a:solidFill>
                                  <a:srgbClr val="FFFFFF"/>
                                </a:solidFill>
                              </a14:hiddenFill>
                            </a:ext>
                          </a:extLst>
                        </pic:spPr>
                      </pic:pic>
                    </wpc:wpc>
                  </a:graphicData>
                </a:graphic>
              </wp:inline>
            </w:drawing>
          </mc:Choice>
          <mc:Fallback>
            <w:pict>
              <v:group id="Canvas 28" o:spid="_x0000_s1026" editas="canvas" style="width:454.35pt;height:292.8pt;mso-position-horizontal-relative:char;mso-position-vertical-relative:line" coordsize="57702,3718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">
                <v:shape id="_x0000_s1027" type="#_x0000_t75" style="position:absolute;width:57702;height:37185;visibility:visible;mso-wrap-style:square">
                  <v:fill o:detectmouseclick="t"/>
                  <v:path o:connecttype="none"/>
                </v:shape>
                <v:shape id="Picture 29" o:spid="_x0000_s1028" type="#_x0000_t75" style="position:absolute;width:57702;height:3718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2EIjjAAAAA2gAAAA8AAABkcnMvZG93bnJldi54bWxET89rwjAUvg/2P4Q32GXY1EGH1kaRjbFe&#10;bQU9Ppq3tqx5qUlWu//eHIQdP77fxW42g5jI+d6ygmWSgiBurO65VXCsPxcrED4gaxwsk4I/8rDb&#10;Pj4UmGt75QNNVWhFDGGfo4IuhDGX0jcdGfSJHYkj922dwRCha6V2eI3hZpCvafomDfYcGzoc6b2j&#10;5qf6NQqq7LzOlqacDpePanQvpy9d96zU89O834AINId/8d1dagVxa7wSb4Dc3gA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XYQiOMAAAADaAAAADwAAAAAAAAAAAAAAAACfAgAA&#10;ZHJzL2Rvd25yZXYueG1sUEsFBgAAAAAEAAQA9wAAAIwDAAAAAA==&#10;">
                  <v:imagedata r:id="rId22" o:title=""/>
                </v:shape>
                <w10:anchorlock/>
              </v:group>
            </w:pict>
          </mc:Fallback>
        </mc:AlternateContent>
      </w:r>
    </w:p>
    <w:p w:rsidR="00D43E6F" w:rsidRPr="000E6017" w:rsidRDefault="004433D8" w:rsidP="004433D8">
      <w:pPr>
        <w:pStyle w:val="Caption"/>
        <w:jc w:val="center"/>
      </w:pPr>
      <w:r>
        <w:t xml:space="preserve">Graf </w:t>
      </w:r>
      <w:r w:rsidR="0022583B">
        <w:t>3</w:t>
      </w:r>
      <w:r>
        <w:t xml:space="preserve"> priemerný počet najlepších zhôd [17]</w:t>
      </w:r>
    </w:p>
    <w:p w:rsidR="009B39A7" w:rsidRPr="000E6017" w:rsidRDefault="009B39A7" w:rsidP="007329EA">
      <w:pPr>
        <w:pStyle w:val="Diplomovkanormal"/>
      </w:pPr>
    </w:p>
    <w:p w:rsidR="00F11E6C" w:rsidRPr="000E6017" w:rsidRDefault="009B39A7" w:rsidP="007329EA">
      <w:pPr>
        <w:pStyle w:val="Diplomovkanormal"/>
      </w:pPr>
      <w:r w:rsidRPr="000E6017">
        <w:t>Podľa dokumentu [1</w:t>
      </w:r>
      <w:r w:rsidR="00392874" w:rsidRPr="000E6017">
        <w:t>7</w:t>
      </w:r>
      <w:r w:rsidRPr="000E6017">
        <w:t xml:space="preserve">] je </w:t>
      </w:r>
      <w:r w:rsidR="00995256" w:rsidRPr="000E6017">
        <w:t xml:space="preserve">BRISK odporúčaný ako najlepší binárny </w:t>
      </w:r>
      <w:r w:rsidR="001D2372" w:rsidRPr="000E6017">
        <w:t>desk</w:t>
      </w:r>
      <w:r w:rsidR="00995256" w:rsidRPr="000E6017">
        <w:t xml:space="preserve">riptor, ktorý má najviac dobrých zhôd. Výsledky deskriptora BRISK sa dajú porovnať s výsledkami deskriptora SIFT. Avšak na výpočet BRISK deskriptora treba viac výpočtovej sily ako na BRIEF, ORB a dokonca i FREAK </w:t>
      </w:r>
      <w:r w:rsidR="00A0435B" w:rsidRPr="000E6017">
        <w:t>deskriptor.</w:t>
      </w:r>
      <w:r w:rsidR="00995256" w:rsidRPr="000E6017">
        <w:t>.</w:t>
      </w:r>
    </w:p>
    <w:p w:rsidR="009B39A7" w:rsidRPr="000E6017" w:rsidRDefault="00F11E6C" w:rsidP="00F11E6C">
      <w:pPr>
        <w:rPr>
          <w:rFonts w:ascii="Times New Roman" w:hAnsi="Times New Roman" w:cs="Times New Roman"/>
          <w:sz w:val="24"/>
          <w:szCs w:val="24"/>
        </w:rPr>
      </w:pPr>
      <w:r w:rsidRPr="000E6017">
        <w:br w:type="page"/>
      </w:r>
    </w:p>
    <w:p w:rsidR="007329EA" w:rsidRPr="000E6017" w:rsidRDefault="00A40B7A" w:rsidP="00845CF1">
      <w:pPr>
        <w:pStyle w:val="Diplomovkapodkapitola"/>
        <w:numPr>
          <w:ilvl w:val="0"/>
          <w:numId w:val="20"/>
        </w:numPr>
      </w:pPr>
      <w:r w:rsidRPr="000E6017">
        <w:lastRenderedPageBreak/>
        <w:t xml:space="preserve"> </w:t>
      </w:r>
      <w:bookmarkStart w:id="36" w:name="_Toc419324063"/>
      <w:r w:rsidR="00703809" w:rsidRPr="000E6017">
        <w:t>Algoritmy klasifikácie</w:t>
      </w:r>
      <w:bookmarkEnd w:id="32"/>
      <w:bookmarkEnd w:id="33"/>
      <w:bookmarkEnd w:id="34"/>
      <w:bookmarkEnd w:id="35"/>
      <w:bookmarkEnd w:id="36"/>
    </w:p>
    <w:p w:rsidR="00B818EE" w:rsidRPr="000E6017" w:rsidRDefault="00B818EE" w:rsidP="00B818EE">
      <w:pPr>
        <w:pStyle w:val="Diplomovkanormal"/>
      </w:pPr>
    </w:p>
    <w:p w:rsidR="00703809" w:rsidRPr="000E6017" w:rsidRDefault="00703809" w:rsidP="00B818EE">
      <w:pPr>
        <w:pStyle w:val="Diplomovkanormal"/>
        <w:ind w:firstLine="360"/>
      </w:pPr>
      <w:r w:rsidRPr="000E6017">
        <w:t>V nasledujúcej kapitole sa budem</w:t>
      </w:r>
      <w:r w:rsidR="003659B3" w:rsidRPr="000E6017">
        <w:t>e</w:t>
      </w:r>
      <w:r w:rsidRPr="000E6017">
        <w:t xml:space="preserve"> zaoberať opisom jednotlivých algoritmov strojového učenia a klasifikácie. Väčšina týchto algoritmov, ktoré spomeniem</w:t>
      </w:r>
      <w:r w:rsidR="003659B3" w:rsidRPr="000E6017">
        <w:t>e</w:t>
      </w:r>
      <w:r w:rsidRPr="000E6017">
        <w:t>, sú naimplementované v knižnici OpenCV.</w:t>
      </w:r>
    </w:p>
    <w:p w:rsidR="00703809" w:rsidRPr="000E6017" w:rsidRDefault="00703809" w:rsidP="00703809">
      <w:pPr>
        <w:pStyle w:val="Diplomovkanormal"/>
      </w:pPr>
    </w:p>
    <w:p w:rsidR="00703809" w:rsidRPr="000E6017" w:rsidRDefault="00703809" w:rsidP="00703809">
      <w:pPr>
        <w:pStyle w:val="Diplomovkapodkapitola"/>
      </w:pPr>
      <w:bookmarkStart w:id="37" w:name="_Toc387588261"/>
      <w:bookmarkStart w:id="38" w:name="_Toc387588548"/>
      <w:bookmarkStart w:id="39" w:name="_Toc387607382"/>
      <w:bookmarkStart w:id="40" w:name="_Toc387607619"/>
      <w:bookmarkStart w:id="41" w:name="_Toc419324064"/>
      <w:r w:rsidRPr="000E6017">
        <w:t>Nearest</w:t>
      </w:r>
      <w:r w:rsidR="003659B3" w:rsidRPr="000E6017">
        <w:t xml:space="preserve"> </w:t>
      </w:r>
      <w:r w:rsidRPr="000E6017">
        <w:t xml:space="preserve">Neighbours </w:t>
      </w:r>
      <w:r w:rsidR="003659B3" w:rsidRPr="000E6017">
        <w:t>(k</w:t>
      </w:r>
      <w:r w:rsidRPr="000E6017">
        <w:t>-</w:t>
      </w:r>
      <w:r w:rsidR="003659B3" w:rsidRPr="000E6017">
        <w:t>n</w:t>
      </w:r>
      <w:r w:rsidRPr="000E6017">
        <w:t>earest</w:t>
      </w:r>
      <w:r w:rsidR="003659B3" w:rsidRPr="000E6017">
        <w:t xml:space="preserve"> </w:t>
      </w:r>
      <w:r w:rsidRPr="000E6017">
        <w:t>neighbours)</w:t>
      </w:r>
      <w:bookmarkEnd w:id="37"/>
      <w:bookmarkEnd w:id="38"/>
      <w:bookmarkEnd w:id="39"/>
      <w:bookmarkEnd w:id="40"/>
      <w:bookmarkEnd w:id="41"/>
    </w:p>
    <w:p w:rsidR="00703809" w:rsidRPr="000E6017" w:rsidRDefault="00703809" w:rsidP="00703809">
      <w:pPr>
        <w:pStyle w:val="Diplomovkanormal"/>
      </w:pPr>
    </w:p>
    <w:p w:rsidR="00703809" w:rsidRPr="000E6017" w:rsidRDefault="00703809" w:rsidP="00703809">
      <w:pPr>
        <w:pStyle w:val="Diplomovkanormal"/>
      </w:pPr>
      <w:r w:rsidRPr="000E6017">
        <w:t>Klasifikácia NN je založená na porovnávaní neznámych objektov s identifikovanými objektmi z trénovacej množiny. Podľa toho, ku ktorému z jeho “susedov” sa najviac blíži vieme určiť že o čo s najväčšou pravdepodobnosťou pôjde. Je to často</w:t>
      </w:r>
      <w:r w:rsidR="003659B3" w:rsidRPr="000E6017">
        <w:t xml:space="preserve"> </w:t>
      </w:r>
      <w:r w:rsidRPr="000E6017">
        <w:t>krát užitočné vziať viac ako jedného suseda pre získanie relevantnejších výsledkov. Kvôli tomuto sa často krát odkazuje tento klasifikátor na k</w:t>
      </w:r>
      <w:r w:rsidR="00837D45" w:rsidRPr="000E6017">
        <w:t>-</w:t>
      </w:r>
      <w:r w:rsidRPr="000E6017">
        <w:t>NN.</w:t>
      </w:r>
      <w:r w:rsidR="008031FA" w:rsidRPr="000E6017">
        <w:t xml:space="preserve"> </w:t>
      </w:r>
      <w:r w:rsidRPr="000E6017">
        <w:t>Trénovacie vzorky sú potrebné počas spusteného programu (run-time).</w:t>
      </w:r>
      <w:r w:rsidR="008031FA" w:rsidRPr="000E6017">
        <w:t xml:space="preserve"> </w:t>
      </w:r>
      <w:r w:rsidRPr="000E6017">
        <w:t xml:space="preserve">Celý čas musia byť v </w:t>
      </w:r>
      <w:r w:rsidR="008031FA" w:rsidRPr="000E6017">
        <w:t>pamät</w:t>
      </w:r>
      <w:r w:rsidRPr="000E6017">
        <w:t>i počítača, a preto sa táto klasifikácia označuje aj ako Memory-based</w:t>
      </w:r>
      <w:r w:rsidR="008031FA" w:rsidRPr="000E6017">
        <w:t xml:space="preserve"> </w:t>
      </w:r>
      <w:r w:rsidRPr="000E6017">
        <w:t>c</w:t>
      </w:r>
      <w:r w:rsidR="00056A97" w:rsidRPr="000E6017">
        <w:t xml:space="preserve">lassification </w:t>
      </w:r>
      <w:r w:rsidRPr="000E6017">
        <w:t>(</w:t>
      </w:r>
      <w:r w:rsidR="00056A97" w:rsidRPr="000E6017">
        <w:t>klasifikácia založená na p</w:t>
      </w:r>
      <w:r w:rsidRPr="000E6017">
        <w:t>am</w:t>
      </w:r>
      <w:r w:rsidR="00056A97" w:rsidRPr="000E6017">
        <w:t>äti</w:t>
      </w:r>
      <w:r w:rsidRPr="000E6017">
        <w:t xml:space="preserve">). Pretože začiatok programu je spomalený z dôvodu </w:t>
      </w:r>
      <w:r w:rsidR="00056A97" w:rsidRPr="000E6017">
        <w:t>predspracovania</w:t>
      </w:r>
      <w:r w:rsidRPr="000E6017">
        <w:t xml:space="preserve"> dát, je táto technika učenia považovaná za Lazy Learning</w:t>
      </w:r>
      <w:r w:rsidR="00837D45" w:rsidRPr="000E6017">
        <w:t xml:space="preserve"> </w:t>
      </w:r>
      <w:r w:rsidRPr="000E6017">
        <w:t>technique (Technika lenivého učenia)[2]. A pretože klasifikácia je založená priamo na trénovacej množine, ide o Example-Based</w:t>
      </w:r>
      <w:r w:rsidR="00056A97" w:rsidRPr="000E6017">
        <w:t xml:space="preserve"> </w:t>
      </w:r>
      <w:r w:rsidRPr="000E6017">
        <w:t xml:space="preserve">Classification (Klasifikácia založená </w:t>
      </w:r>
      <w:r w:rsidR="00E44C5A" w:rsidRPr="000E6017">
        <w:t>na</w:t>
      </w:r>
      <w:r w:rsidRPr="000E6017">
        <w:t xml:space="preserve"> príkladoch) alebo Case-BasedClassification (Prípadovo založená klasifikácia).</w:t>
      </w:r>
    </w:p>
    <w:p w:rsidR="00056A97" w:rsidRPr="000E6017" w:rsidRDefault="00703809" w:rsidP="00703809">
      <w:pPr>
        <w:pStyle w:val="Diplomovkanormal"/>
        <w:rPr>
          <w:lang w:eastAsia="sk-SK"/>
        </w:rPr>
      </w:pPr>
      <w:r w:rsidRPr="000E6017">
        <w:t>Samotná klasifikácia k-NN má dve fázy: prvá je rozhodnutie</w:t>
      </w:r>
      <w:r w:rsidR="00056A97" w:rsidRPr="000E6017">
        <w:t>,</w:t>
      </w:r>
      <w:r w:rsidRPr="000E6017">
        <w:t xml:space="preserve"> ktorý zo susedných prvkov je najbližší k hľadanému prvku. Druhá fáza – finálna je rozhodnutie triedy do ktorej spadá podľa najbližších susedov.</w:t>
      </w:r>
      <w:r w:rsidR="00056A97" w:rsidRPr="000E6017">
        <w:t xml:space="preserve"> </w:t>
      </w:r>
      <w:r w:rsidRPr="000E6017">
        <w:rPr>
          <w:lang w:eastAsia="sk-SK"/>
        </w:rPr>
        <w:t>Toto možno vidieť na obrázku. Okrúhly objekt je rozpoznávaný, a trojuholník spolu so štvorcom sú už rozpoznané. Klasifikátor sa podľa vzdialeností (</w:t>
      </w:r>
      <w:r w:rsidR="00E44C5A" w:rsidRPr="000E6017">
        <w:rPr>
          <w:lang w:eastAsia="sk-SK"/>
        </w:rPr>
        <w:t>sústredné</w:t>
      </w:r>
      <w:r w:rsidRPr="000E6017">
        <w:rPr>
          <w:lang w:eastAsia="sk-SK"/>
        </w:rPr>
        <w:t xml:space="preserve"> kružnice) rozhoduje, </w:t>
      </w:r>
      <w:r w:rsidR="00056A97" w:rsidRPr="000E6017">
        <w:rPr>
          <w:lang w:eastAsia="sk-SK"/>
        </w:rPr>
        <w:t>ako ho</w:t>
      </w:r>
      <w:r w:rsidRPr="000E6017">
        <w:rPr>
          <w:lang w:eastAsia="sk-SK"/>
        </w:rPr>
        <w:t xml:space="preserve"> klasifikovať.</w:t>
      </w:r>
      <w:r w:rsidR="00056A97" w:rsidRPr="000E6017">
        <w:rPr>
          <w:lang w:eastAsia="sk-SK"/>
        </w:rPr>
        <w:t xml:space="preserve"> Berie do úvahy len tie prvky, ktoré sú po určenú vzdialenosť.</w:t>
      </w:r>
    </w:p>
    <w:p w:rsidR="00703809" w:rsidRPr="000E6017" w:rsidRDefault="00703809" w:rsidP="00703809">
      <w:pPr>
        <w:pStyle w:val="Diplomovkanormal"/>
        <w:rPr>
          <w:lang w:eastAsia="sk-SK"/>
        </w:rPr>
      </w:pPr>
      <w:r w:rsidRPr="000E6017">
        <w:rPr>
          <w:lang w:eastAsia="sk-SK"/>
        </w:rPr>
        <w:t>D je trénovacia množina, ktorá obsahuje všetky rozpoznané prvky, F je množina príznakov každého prvku a Y je množina menoviek.</w:t>
      </w:r>
    </w:p>
    <w:p w:rsidR="00703809" w:rsidRPr="000E6017" w:rsidRDefault="00703809" w:rsidP="00703809">
      <w:pPr>
        <w:pStyle w:val="Diplomovkanormal"/>
        <w:keepNext/>
        <w:jc w:val="center"/>
      </w:pPr>
      <w:r w:rsidRPr="000E6017">
        <w:rPr>
          <w:noProof/>
          <w:lang w:val="en-US"/>
        </w:rPr>
        <w:lastRenderedPageBreak/>
        <w:drawing>
          <wp:inline distT="0" distB="0" distL="0" distR="0" wp14:anchorId="0F221374" wp14:editId="295107DB">
            <wp:extent cx="2657475" cy="2400300"/>
            <wp:effectExtent l="0" t="0" r="9525" b="0"/>
            <wp:docPr id="6" name="Obrázok 2" descr="C:\Users\Michal\Desktop\279px-KnnClassification.sv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ichal\Desktop\279px-KnnClassification.svg.png"/>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657475" cy="2400300"/>
                    </a:xfrm>
                    <a:prstGeom prst="rect">
                      <a:avLst/>
                    </a:prstGeom>
                    <a:noFill/>
                    <a:ln>
                      <a:noFill/>
                    </a:ln>
                  </pic:spPr>
                </pic:pic>
              </a:graphicData>
            </a:graphic>
          </wp:inline>
        </w:drawing>
      </w:r>
    </w:p>
    <w:p w:rsidR="00703809" w:rsidRPr="000E6017" w:rsidRDefault="00703809" w:rsidP="00703809">
      <w:pPr>
        <w:pStyle w:val="Caption"/>
        <w:jc w:val="center"/>
      </w:pPr>
      <w:r w:rsidRPr="000E6017">
        <w:t xml:space="preserve">Obrázok </w:t>
      </w:r>
      <w:r w:rsidR="0022583B">
        <w:t>7</w:t>
      </w:r>
      <w:r w:rsidRPr="000E6017">
        <w:t xml:space="preserve"> Klasifikácia neznámeho objektu pomocou k-NN [2]</w:t>
      </w:r>
    </w:p>
    <w:p w:rsidR="00703809" w:rsidRPr="000E6017" w:rsidRDefault="00703809" w:rsidP="00703809">
      <w:pPr>
        <w:pStyle w:val="Diplomovkanormal"/>
      </w:pPr>
    </w:p>
    <w:p w:rsidR="00703809" w:rsidRPr="000E6017" w:rsidRDefault="00056A97" w:rsidP="00703809">
      <w:pPr>
        <w:pStyle w:val="Diplomovkanormal"/>
      </w:pPr>
      <w:r w:rsidRPr="000E6017">
        <w:t>M</w:t>
      </w:r>
      <w:r w:rsidR="00703809" w:rsidRPr="000E6017">
        <w:t>áme trénovaciu množinu D</w:t>
      </w:r>
      <w:r w:rsidRPr="000E6017">
        <w:t>,</w:t>
      </w:r>
      <w:r w:rsidR="00703809" w:rsidRPr="000E6017">
        <w:t xml:space="preserve"> ktorá obsahuje </w:t>
      </w:r>
      <m:oMath>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m:t>
            </m:r>
          </m:sub>
        </m:sSub>
        <m:sSub>
          <m:sSubPr>
            <m:ctrlPr>
              <w:rPr>
                <w:rFonts w:ascii="Cambria Math" w:hAnsi="Cambria Math"/>
                <w:i/>
              </w:rPr>
            </m:ctrlPr>
          </m:sSubPr>
          <m:e>
            <m:r>
              <w:rPr>
                <w:rFonts w:ascii="Cambria Math" w:hAnsi="Cambria Math"/>
              </w:rPr>
              <m:t>)</m:t>
            </m:r>
          </m:e>
          <m:sub>
            <m:r>
              <w:rPr>
                <w:rFonts w:ascii="Cambria Math" w:hAnsi="Cambria Math"/>
              </w:rPr>
              <m:t>i∈[1,</m:t>
            </m:r>
            <m:d>
              <m:dPr>
                <m:begChr m:val="|"/>
                <m:endChr m:val="|"/>
                <m:ctrlPr>
                  <w:rPr>
                    <w:rFonts w:ascii="Cambria Math" w:hAnsi="Cambria Math"/>
                    <w:i/>
                  </w:rPr>
                </m:ctrlPr>
              </m:dPr>
              <m:e>
                <m:r>
                  <w:rPr>
                    <w:rFonts w:ascii="Cambria Math" w:hAnsi="Cambria Math"/>
                  </w:rPr>
                  <m:t>D</m:t>
                </m:r>
              </m:e>
            </m:d>
            <m:r>
              <w:rPr>
                <w:rFonts w:ascii="Cambria Math" w:hAnsi="Cambria Math"/>
              </w:rPr>
              <m:t>]</m:t>
            </m:r>
          </m:sub>
        </m:sSub>
      </m:oMath>
      <w:r w:rsidR="00703809" w:rsidRPr="000E6017">
        <w:t xml:space="preserve"> trénovacích vzoriek. Vzorky sú opísané podľa príznakov F a všetky tieto numerické príznaky boli normalizované s rozsahom [0,1]. Každá trénovacia vzorka má menovku triedy </w:t>
      </w:r>
      <m:oMath>
        <m:sSub>
          <m:sSubPr>
            <m:ctrlPr>
              <w:rPr>
                <w:rFonts w:ascii="Cambria Math" w:hAnsi="Cambria Math"/>
                <w:i/>
              </w:rPr>
            </m:ctrlPr>
          </m:sSubPr>
          <m:e>
            <m:r>
              <w:rPr>
                <w:rFonts w:ascii="Cambria Math" w:hAnsi="Cambria Math"/>
              </w:rPr>
              <m:t>y</m:t>
            </m:r>
          </m:e>
          <m:sub>
            <m:r>
              <w:rPr>
                <w:rFonts w:ascii="Cambria Math" w:hAnsi="Cambria Math"/>
              </w:rPr>
              <m:t>j</m:t>
            </m:r>
          </m:sub>
        </m:sSub>
        <m:r>
          <w:rPr>
            <w:rFonts w:ascii="Cambria Math" w:hAnsi="Cambria Math"/>
          </w:rPr>
          <m:t>∈Y.</m:t>
        </m:r>
      </m:oMath>
      <w:r w:rsidR="00703809" w:rsidRPr="000E6017">
        <w:t xml:space="preserve"> Cieľom je klasifikovať neznámy prvok q. Pre každý </w:t>
      </w:r>
      <m:oMath>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 xml:space="preserve"> ∈D</m:t>
        </m:r>
      </m:oMath>
      <w:r w:rsidR="00703809" w:rsidRPr="000E6017">
        <w:t xml:space="preserve"> môžeme pomocou výpočtov vzdialenosti medzi q a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00703809" w:rsidRPr="000E6017">
        <w:t xml:space="preserve"> podľa vzorca:</w:t>
      </w:r>
    </w:p>
    <w:p w:rsidR="00703809" w:rsidRPr="000E6017" w:rsidRDefault="00703809" w:rsidP="00703809">
      <w:pPr>
        <w:pStyle w:val="Diplomovkanormal"/>
        <w:rPr>
          <w:rFonts w:eastAsiaTheme="minorEastAsia"/>
        </w:rPr>
      </w:pPr>
      <m:oMathPara>
        <m:oMath>
          <m:r>
            <w:rPr>
              <w:rFonts w:ascii="Cambria Math" w:hAnsi="Cambria Math"/>
            </w:rPr>
            <m:t>d</m:t>
          </m:r>
          <m:d>
            <m:dPr>
              <m:ctrlPr>
                <w:rPr>
                  <w:rFonts w:ascii="Cambria Math" w:hAnsi="Cambria Math"/>
                </w:rPr>
              </m:ctrlPr>
            </m:dPr>
            <m:e>
              <m:r>
                <w:rPr>
                  <w:rFonts w:ascii="Cambria Math" w:hAnsi="Cambria Math"/>
                </w:rPr>
                <m:t>q</m:t>
              </m:r>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sub>
              </m:sSub>
            </m:e>
          </m:d>
          <m:r>
            <m:rPr>
              <m:sty m:val="p"/>
            </m:rPr>
            <w:rPr>
              <w:rFonts w:ascii="Cambria Math" w:hAnsi="Cambria Math"/>
            </w:rPr>
            <m:t xml:space="preserve">- </m:t>
          </m:r>
          <m:nary>
            <m:naryPr>
              <m:chr m:val="∑"/>
              <m:limLoc m:val="undOvr"/>
              <m:ctrlPr>
                <w:rPr>
                  <w:rFonts w:ascii="Cambria Math" w:hAnsi="Cambria Math"/>
                </w:rPr>
              </m:ctrlPr>
            </m:naryPr>
            <m:sub>
              <m:r>
                <w:rPr>
                  <w:rFonts w:ascii="Cambria Math" w:hAnsi="Cambria Math"/>
                </w:rPr>
                <m:t>f</m:t>
              </m:r>
              <m:r>
                <m:rPr>
                  <m:sty m:val="p"/>
                </m:rPr>
                <w:rPr>
                  <w:rFonts w:ascii="Cambria Math" w:hAnsi="Cambria Math"/>
                </w:rPr>
                <m:t>∈</m:t>
              </m:r>
              <m:r>
                <w:rPr>
                  <w:rFonts w:ascii="Cambria Math" w:hAnsi="Cambria Math"/>
                </w:rPr>
                <m:t>F</m:t>
              </m:r>
            </m:sub>
            <m:sup/>
            <m:e>
              <m:sSub>
                <m:sSubPr>
                  <m:ctrlPr>
                    <w:rPr>
                      <w:rFonts w:ascii="Cambria Math" w:hAnsi="Cambria Math"/>
                    </w:rPr>
                  </m:ctrlPr>
                </m:sSubPr>
                <m:e>
                  <m:r>
                    <w:rPr>
                      <w:rFonts w:ascii="Cambria Math" w:hAnsi="Cambria Math"/>
                    </w:rPr>
                    <m:t>w</m:t>
                  </m:r>
                </m:e>
                <m:sub>
                  <m:r>
                    <w:rPr>
                      <w:rFonts w:ascii="Cambria Math" w:hAnsi="Cambria Math"/>
                    </w:rPr>
                    <m:t>f</m:t>
                  </m:r>
                </m:sub>
              </m:sSub>
              <m:r>
                <w:rPr>
                  <w:rFonts w:ascii="Cambria Math" w:hAnsi="Cambria Math"/>
                </w:rPr>
                <m:t>δ</m:t>
              </m:r>
              <m:r>
                <m:rPr>
                  <m:sty m:val="p"/>
                </m:rPr>
                <w:rPr>
                  <w:rFonts w:ascii="Cambria Math" w:hAnsi="Cambria Math"/>
                </w:rPr>
                <m:t>(</m:t>
              </m:r>
            </m:e>
          </m:nary>
          <m:sSub>
            <m:sSubPr>
              <m:ctrlPr>
                <w:rPr>
                  <w:rFonts w:ascii="Cambria Math" w:hAnsi="Cambria Math"/>
                </w:rPr>
              </m:ctrlPr>
            </m:sSubPr>
            <m:e>
              <m:r>
                <w:rPr>
                  <w:rFonts w:ascii="Cambria Math" w:hAnsi="Cambria Math"/>
                </w:rPr>
                <m:t>q</m:t>
              </m:r>
            </m:e>
            <m:sub>
              <m:r>
                <w:rPr>
                  <w:rFonts w:ascii="Cambria Math" w:hAnsi="Cambria Math"/>
                </w:rPr>
                <m:t>f</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f</m:t>
              </m:r>
            </m:sub>
          </m:sSub>
          <m:r>
            <m:rPr>
              <m:sty m:val="p"/>
            </m:rPr>
            <w:rPr>
              <w:rFonts w:ascii="Cambria Math" w:hAnsi="Cambria Math"/>
            </w:rPr>
            <m:t>)</m:t>
          </m:r>
        </m:oMath>
      </m:oMathPara>
    </w:p>
    <w:p w:rsidR="00703809" w:rsidRPr="000E6017" w:rsidRDefault="00703809" w:rsidP="00703809">
      <w:pPr>
        <w:pStyle w:val="Diplomovkanormal"/>
      </w:pPr>
      <w:r w:rsidRPr="000E6017">
        <w:t>Existuje veľa spôsobov vzdialenostných metrík. Základná verzia pre kontinuálne a diskrétne atribúty by bola:</w:t>
      </w:r>
    </w:p>
    <w:p w:rsidR="00703809" w:rsidRPr="000E6017" w:rsidRDefault="00703809" w:rsidP="00703809">
      <w:pPr>
        <w:pStyle w:val="Diplomovkanormal"/>
        <w:rPr>
          <w:rFonts w:eastAsiaTheme="minorEastAsia"/>
        </w:rPr>
      </w:pPr>
      <m:oMath>
        <m:r>
          <w:rPr>
            <w:rFonts w:ascii="Cambria Math" w:hAnsi="Cambria Math"/>
          </w:rPr>
          <m:t>δ</m:t>
        </m:r>
        <m:r>
          <m:rPr>
            <m:sty m:val="p"/>
          </m:rP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f</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f</m:t>
            </m:r>
            <m:r>
              <m:rPr>
                <m:sty m:val="p"/>
              </m:rPr>
              <w:rPr>
                <w:rFonts w:ascii="Cambria Math" w:hAnsi="Cambria Math"/>
              </w:rPr>
              <m:t>)</m:t>
            </m:r>
          </m:sub>
        </m:sSub>
      </m:oMath>
      <w:r w:rsidRPr="000E6017">
        <w:rPr>
          <w:rFonts w:eastAsiaTheme="minorEastAsia"/>
        </w:rPr>
        <w:tab/>
      </w:r>
    </w:p>
    <w:p w:rsidR="00703809" w:rsidRPr="000E6017" w:rsidRDefault="00703809" w:rsidP="00703809">
      <w:pPr>
        <w:pStyle w:val="Diplomovkanormal"/>
        <w:numPr>
          <w:ilvl w:val="0"/>
          <w:numId w:val="4"/>
        </w:numPr>
      </w:pPr>
      <w:r w:rsidRPr="000E6017">
        <w:t xml:space="preserve">0 </w:t>
      </w:r>
      <w:r w:rsidRPr="000E6017">
        <w:tab/>
      </w:r>
      <w:r w:rsidRPr="000E6017">
        <w:tab/>
        <w:t xml:space="preserve">– f je diskrétna a </w:t>
      </w:r>
      <m:oMath>
        <m:sSub>
          <m:sSubPr>
            <m:ctrlPr>
              <w:rPr>
                <w:rFonts w:ascii="Cambria Math" w:hAnsi="Cambria Math"/>
                <w:i/>
              </w:rPr>
            </m:ctrlPr>
          </m:sSubPr>
          <m:e>
            <m:r>
              <w:rPr>
                <w:rFonts w:ascii="Cambria Math" w:hAnsi="Cambria Math"/>
              </w:rPr>
              <m:t>q</m:t>
            </m:r>
          </m:e>
          <m:sub>
            <m:r>
              <w:rPr>
                <w:rFonts w:ascii="Cambria Math" w:hAnsi="Cambria Math"/>
              </w:rPr>
              <m:t>f</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if</m:t>
            </m:r>
          </m:sub>
        </m:sSub>
      </m:oMath>
    </w:p>
    <w:p w:rsidR="00703809" w:rsidRPr="000E6017" w:rsidRDefault="00703809" w:rsidP="00703809">
      <w:pPr>
        <w:pStyle w:val="Diplomovkanormal"/>
        <w:numPr>
          <w:ilvl w:val="0"/>
          <w:numId w:val="4"/>
        </w:numPr>
      </w:pPr>
      <w:r w:rsidRPr="000E6017">
        <w:t>1</w:t>
      </w:r>
      <w:r w:rsidRPr="000E6017">
        <w:tab/>
      </w:r>
      <w:r w:rsidRPr="000E6017">
        <w:tab/>
        <w:t xml:space="preserve">- f je diskrétna a </w:t>
      </w:r>
      <m:oMath>
        <m:sSub>
          <m:sSubPr>
            <m:ctrlPr>
              <w:rPr>
                <w:rFonts w:ascii="Cambria Math" w:hAnsi="Cambria Math"/>
                <w:i/>
              </w:rPr>
            </m:ctrlPr>
          </m:sSubPr>
          <m:e>
            <m:r>
              <w:rPr>
                <w:rFonts w:ascii="Cambria Math" w:hAnsi="Cambria Math"/>
              </w:rPr>
              <m:t>q</m:t>
            </m:r>
          </m:e>
          <m:sub>
            <m:r>
              <w:rPr>
                <w:rFonts w:ascii="Cambria Math" w:hAnsi="Cambria Math"/>
              </w:rPr>
              <m:t>f</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if</m:t>
            </m:r>
          </m:sub>
        </m:sSub>
      </m:oMath>
    </w:p>
    <w:p w:rsidR="00703809" w:rsidRPr="000E6017" w:rsidRDefault="00703809" w:rsidP="00703809">
      <w:pPr>
        <w:pStyle w:val="Diplomovkanormal"/>
        <w:numPr>
          <w:ilvl w:val="0"/>
          <w:numId w:val="4"/>
        </w:numPr>
      </w:pPr>
      <w:r w:rsidRPr="000E6017">
        <w:t>|</w:t>
      </w:r>
      <m:oMath>
        <m:sSub>
          <m:sSubPr>
            <m:ctrlPr>
              <w:rPr>
                <w:rFonts w:ascii="Cambria Math" w:hAnsi="Cambria Math"/>
                <w:i/>
              </w:rPr>
            </m:ctrlPr>
          </m:sSubPr>
          <m:e>
            <m:r>
              <w:rPr>
                <w:rFonts w:ascii="Cambria Math" w:hAnsi="Cambria Math"/>
              </w:rPr>
              <m:t>q</m:t>
            </m:r>
          </m:e>
          <m:sub>
            <m:r>
              <w:rPr>
                <w:rFonts w:ascii="Cambria Math" w:hAnsi="Cambria Math"/>
              </w:rPr>
              <m:t>f</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if</m:t>
            </m:r>
          </m:sub>
        </m:sSub>
      </m:oMath>
      <w:r w:rsidRPr="000E6017">
        <w:t xml:space="preserve">| </w:t>
      </w:r>
      <w:r w:rsidRPr="000E6017">
        <w:tab/>
        <w:t>- f je kontinuálna</w:t>
      </w:r>
    </w:p>
    <w:p w:rsidR="00703809" w:rsidRPr="000E6017" w:rsidRDefault="00703809" w:rsidP="00703809">
      <w:pPr>
        <w:pStyle w:val="Diplomovkanormal"/>
      </w:pPr>
      <w:r w:rsidRPr="000E6017">
        <w:t xml:space="preserve">V algoritme k-NN je selekcia založená na vzdialenostných metrikách. Existuje množstvo variácií spôsobov v ktorých </w:t>
      </w:r>
      <w:r w:rsidR="00056A97" w:rsidRPr="000E6017">
        <w:t>k</w:t>
      </w:r>
      <w:r w:rsidRPr="000E6017">
        <w:t>-NN môže byť použit</w:t>
      </w:r>
      <w:r w:rsidR="00056A97" w:rsidRPr="000E6017">
        <w:t>á na rozpoznanie triedy q. Jednoduchým</w:t>
      </w:r>
      <w:r w:rsidRPr="000E6017">
        <w:t xml:space="preserve"> prístup</w:t>
      </w:r>
      <w:r w:rsidR="00056A97" w:rsidRPr="000E6017">
        <w:t>om</w:t>
      </w:r>
      <w:r w:rsidRPr="000E6017">
        <w:t xml:space="preserve"> je priradiť majoritnú triedu hľadanému prvku. Pri vkladaní váh okolitým susedom, dáva väčší zmysel priradiť vyššiu váhu susedovi ktorý je bližšie, ako tomu, ktorý je ďalej. Technika, ktorá sa na takéto </w:t>
      </w:r>
      <w:r w:rsidR="00056A97" w:rsidRPr="000E6017">
        <w:t>hodnotenie</w:t>
      </w:r>
      <w:r w:rsidRPr="000E6017">
        <w:t xml:space="preserve"> používa</w:t>
      </w:r>
      <w:r w:rsidR="00056A97" w:rsidRPr="000E6017">
        <w:t>,</w:t>
      </w:r>
      <w:r w:rsidRPr="000E6017">
        <w:t xml:space="preserve"> sa nazýva vzdialenostné volenie váh.</w:t>
      </w:r>
      <w:r w:rsidR="00056A97" w:rsidRPr="000E6017">
        <w:t>[2]</w:t>
      </w:r>
      <w:r w:rsidRPr="000E6017">
        <w:t xml:space="preserve"> Susedia </w:t>
      </w:r>
      <w:r w:rsidR="00056A97" w:rsidRPr="000E6017">
        <w:t>„</w:t>
      </w:r>
      <w:r w:rsidRPr="000E6017">
        <w:t>volia</w:t>
      </w:r>
      <w:r w:rsidR="00056A97" w:rsidRPr="000E6017">
        <w:t>“</w:t>
      </w:r>
      <w:r w:rsidRPr="000E6017">
        <w:t xml:space="preserve"> s hlasmi,</w:t>
      </w:r>
      <w:r w:rsidR="00056A97" w:rsidRPr="000E6017">
        <w:t xml:space="preserve"> </w:t>
      </w:r>
      <w:r w:rsidRPr="000E6017">
        <w:t>ktoré majú váhu inverznú k ich vzdialenosti od neznámeho prvku.</w:t>
      </w:r>
    </w:p>
    <w:p w:rsidR="00703809" w:rsidRPr="000E6017" w:rsidRDefault="00703809" w:rsidP="00703809">
      <w:pPr>
        <w:pStyle w:val="Diplomovkanormal"/>
      </w:pPr>
      <w:r w:rsidRPr="000E6017">
        <w:t>Vzorec vzdialenostného volenia váh má tvar [2]:</w:t>
      </w:r>
    </w:p>
    <w:p w:rsidR="00703809" w:rsidRPr="000E6017" w:rsidRDefault="00703809" w:rsidP="00703809">
      <w:pPr>
        <w:pStyle w:val="Diplomovkanormal"/>
      </w:pPr>
      <m:oMathPara>
        <m:oMath>
          <m:r>
            <w:rPr>
              <w:rFonts w:ascii="Cambria Math" w:hAnsi="Cambria Math"/>
            </w:rPr>
            <w:lastRenderedPageBreak/>
            <m:t>Vote</m:t>
          </m:r>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j</m:t>
                  </m:r>
                </m:sub>
              </m:sSub>
            </m:e>
          </m:d>
          <m:r>
            <m:rPr>
              <m:sty m:val="p"/>
            </m:rPr>
            <w:rPr>
              <w:rFonts w:ascii="Cambria Math" w:hAnsi="Cambria Math"/>
            </w:rPr>
            <m:t>=</m:t>
          </m:r>
          <m:nary>
            <m:naryPr>
              <m:chr m:val="∑"/>
              <m:limLoc m:val="undOvr"/>
              <m:ctrlPr>
                <w:rPr>
                  <w:rFonts w:ascii="Cambria Math" w:hAnsi="Cambria Math"/>
                </w:rPr>
              </m:ctrlPr>
            </m:naryPr>
            <m:sub>
              <m:r>
                <w:rPr>
                  <w:rFonts w:ascii="Cambria Math" w:hAnsi="Cambria Math"/>
                </w:rPr>
                <m:t>c</m:t>
              </m:r>
              <m:r>
                <m:rPr>
                  <m:sty m:val="p"/>
                </m:rPr>
                <w:rPr>
                  <w:rFonts w:ascii="Cambria Math" w:hAnsi="Cambria Math"/>
                </w:rPr>
                <m:t>=1</m:t>
              </m:r>
            </m:sub>
            <m:sup>
              <m:r>
                <w:rPr>
                  <w:rFonts w:ascii="Cambria Math" w:hAnsi="Cambria Math"/>
                </w:rPr>
                <m:t>k</m:t>
              </m:r>
            </m:sup>
            <m:e>
              <m:f>
                <m:fPr>
                  <m:ctrlPr>
                    <w:rPr>
                      <w:rFonts w:ascii="Cambria Math" w:hAnsi="Cambria Math"/>
                    </w:rPr>
                  </m:ctrlPr>
                </m:fPr>
                <m:num>
                  <m:r>
                    <m:rPr>
                      <m:sty m:val="p"/>
                    </m:rPr>
                    <w:rPr>
                      <w:rFonts w:ascii="Cambria Math" w:hAnsi="Cambria Math"/>
                    </w:rPr>
                    <m:t>1</m:t>
                  </m:r>
                </m:num>
                <m:den>
                  <m:r>
                    <w:rPr>
                      <w:rFonts w:ascii="Cambria Math" w:hAnsi="Cambria Math"/>
                    </w:rPr>
                    <m:t>d</m:t>
                  </m:r>
                  <m:r>
                    <m:rPr>
                      <m:sty m:val="p"/>
                    </m:rPr>
                    <w:rPr>
                      <w:rFonts w:ascii="Cambria Math" w:hAnsi="Cambria Math"/>
                    </w:rPr>
                    <m:t>(</m:t>
                  </m:r>
                  <m:r>
                    <w:rPr>
                      <w:rFonts w:ascii="Cambria Math" w:hAnsi="Cambria Math"/>
                    </w:rPr>
                    <m:t>q</m:t>
                  </m:r>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c</m:t>
                      </m:r>
                    </m:sub>
                  </m:sSub>
                  <m:sSup>
                    <m:sSupPr>
                      <m:ctrlPr>
                        <w:rPr>
                          <w:rFonts w:ascii="Cambria Math" w:hAnsi="Cambria Math"/>
                        </w:rPr>
                      </m:ctrlPr>
                    </m:sSupPr>
                    <m:e>
                      <m:r>
                        <m:rPr>
                          <m:sty m:val="p"/>
                        </m:rPr>
                        <w:rPr>
                          <w:rFonts w:ascii="Cambria Math" w:hAnsi="Cambria Math"/>
                        </w:rPr>
                        <m:t>)</m:t>
                      </m:r>
                    </m:e>
                    <m:sup>
                      <m:r>
                        <w:rPr>
                          <w:rFonts w:ascii="Cambria Math" w:hAnsi="Cambria Math"/>
                        </w:rPr>
                        <m:t>n</m:t>
                      </m:r>
                    </m:sup>
                  </m:sSup>
                </m:den>
              </m:f>
              <m:r>
                <m:rPr>
                  <m:sty m:val="p"/>
                </m:rPr>
                <w:rPr>
                  <w:rFonts w:ascii="Cambria Math" w:hAnsi="Cambria Math"/>
                </w:rPr>
                <m:t>1(</m:t>
              </m:r>
            </m:e>
          </m:nary>
          <m:sSub>
            <m:sSubPr>
              <m:ctrlPr>
                <w:rPr>
                  <w:rFonts w:ascii="Cambria Math" w:hAnsi="Cambria Math"/>
                </w:rPr>
              </m:ctrlPr>
            </m:sSubPr>
            <m:e>
              <m:r>
                <w:rPr>
                  <w:rFonts w:ascii="Cambria Math" w:hAnsi="Cambria Math"/>
                </w:rPr>
                <m:t>y</m:t>
              </m:r>
            </m:e>
            <m:sub>
              <m:r>
                <w:rPr>
                  <w:rFonts w:ascii="Cambria Math" w:hAnsi="Cambria Math"/>
                </w:rPr>
                <m:t>j</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c</m:t>
              </m:r>
            </m:sub>
          </m:sSub>
          <m:r>
            <m:rPr>
              <m:sty m:val="p"/>
            </m:rPr>
            <w:rPr>
              <w:rFonts w:ascii="Cambria Math" w:hAnsi="Cambria Math"/>
            </w:rPr>
            <m:t>)</m:t>
          </m:r>
        </m:oMath>
      </m:oMathPara>
    </w:p>
    <w:p w:rsidR="00703809" w:rsidRPr="000E6017" w:rsidRDefault="00703809" w:rsidP="00703809">
      <w:pPr>
        <w:pStyle w:val="Diplomovkanormal"/>
      </w:pPr>
      <w:r w:rsidRPr="000E6017">
        <w:t xml:space="preserve">Voľba prislúcha premennej </w:t>
      </w:r>
      <m:oMath>
        <m:sSub>
          <m:sSubPr>
            <m:ctrlPr>
              <w:rPr>
                <w:rFonts w:ascii="Cambria Math" w:hAnsi="Cambria Math"/>
                <w:i/>
              </w:rPr>
            </m:ctrlPr>
          </m:sSubPr>
          <m:e>
            <m:r>
              <w:rPr>
                <w:rFonts w:ascii="Cambria Math" w:hAnsi="Cambria Math"/>
              </w:rPr>
              <m:t>y</m:t>
            </m:r>
          </m:e>
          <m:sub>
            <m:r>
              <w:rPr>
                <w:rFonts w:ascii="Cambria Math" w:hAnsi="Cambria Math"/>
              </w:rPr>
              <m:t>j</m:t>
            </m:r>
          </m:sub>
        </m:sSub>
      </m:oMath>
      <w:r w:rsidRPr="000E6017">
        <w:t xml:space="preserve"> podľa susedov </w:t>
      </w:r>
      <m:oMath>
        <m:sSub>
          <m:sSubPr>
            <m:ctrlPr>
              <w:rPr>
                <w:rFonts w:ascii="Cambria Math" w:hAnsi="Cambria Math"/>
                <w:i/>
              </w:rPr>
            </m:ctrlPr>
          </m:sSubPr>
          <m:e>
            <m:r>
              <w:rPr>
                <w:rFonts w:ascii="Cambria Math" w:hAnsi="Cambria Math"/>
              </w:rPr>
              <m:t>x</m:t>
            </m:r>
          </m:e>
          <m:sub>
            <m:r>
              <w:rPr>
                <w:rFonts w:ascii="Cambria Math" w:hAnsi="Cambria Math"/>
              </w:rPr>
              <m:t>c</m:t>
            </m:r>
          </m:sub>
        </m:sSub>
      </m:oMath>
      <w:r w:rsidRPr="000E6017">
        <w:t xml:space="preserve"> podieľu jednotky podľa vzdialenosti </w:t>
      </w:r>
      <m:oMath>
        <m:r>
          <w:rPr>
            <w:rFonts w:ascii="Cambria Math" w:hAnsi="Cambria Math"/>
          </w:rPr>
          <m:t>1</m:t>
        </m:r>
        <m:sSub>
          <m:sSubPr>
            <m:ctrlPr>
              <w:rPr>
                <w:rFonts w:ascii="Cambria Math" w:hAnsi="Cambria Math"/>
                <w:i/>
              </w:rPr>
            </m:ctrlPr>
          </m:sSubPr>
          <m:e>
            <m:r>
              <w:rPr>
                <w:rFonts w:ascii="Cambria Math" w:hAnsi="Cambria Math"/>
              </w:rPr>
              <m:t>(y</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c</m:t>
            </m:r>
          </m:sub>
        </m:sSub>
        <m:r>
          <w:rPr>
            <w:rFonts w:ascii="Cambria Math" w:hAnsi="Cambria Math"/>
          </w:rPr>
          <m:t>)</m:t>
        </m:r>
      </m:oMath>
      <w:r w:rsidRPr="000E6017">
        <w:t xml:space="preserve">. Táto vzdialenosť vráti 1 ak sa menovky triedy zhodujú a inak 0. </w:t>
      </w:r>
    </w:p>
    <w:p w:rsidR="00703809" w:rsidRPr="000E6017" w:rsidRDefault="00703809" w:rsidP="00703809">
      <w:pPr>
        <w:pStyle w:val="Diplomovkanormal"/>
      </w:pPr>
      <w:r w:rsidRPr="000E6017">
        <w:t>Ďalší z prístupov je voľba založená na Shepardovej práci a používa exponenciálnu funkciu radšej ako inverznú vzdialenosť</w:t>
      </w:r>
      <w:r w:rsidR="00A120B1" w:rsidRPr="000E6017">
        <w:fldChar w:fldCharType="begin" w:fldLock="1"/>
      </w:r>
      <w:r w:rsidRPr="000E6017">
        <w:instrText>ADDIN CSL_CITATION { "citationItems" : [ { "id" : "ITEM-1", "itemData" : { "author" : [ { "dropping-particle" : "", "family" : "Delany", "given" : "Sarah Jane", "non-dropping-particle" : "", "parse-names" : false, "suffix" : "" } ], "id" : "ITEM-1", "issued" : { "date-parts" : [ [ "2007" ] ] }, "page" : "1-17", "title" : "k -Nearest Neighbour Classifiers", "type" : "article-journal" }, "uris" : [ "http://www.mendeley.com/documents/?uuid=3943093b-ae28-4ab2-aa70-fcfe74621820" ] } ], "mendeley" : { "previouslyFormattedCitation" : "[2]" }, "properties" : { "noteIndex" : 0 }, "schema" : "https://github.com/citation-style-language/schema/raw/master/csl-citation.json" }</w:instrText>
      </w:r>
      <w:r w:rsidR="00A120B1" w:rsidRPr="000E6017">
        <w:fldChar w:fldCharType="separate"/>
      </w:r>
      <w:r w:rsidRPr="000E6017">
        <w:t>[2]</w:t>
      </w:r>
      <w:r w:rsidR="00A120B1" w:rsidRPr="000E6017">
        <w:fldChar w:fldCharType="end"/>
      </w:r>
      <w:r w:rsidRPr="000E6017">
        <w:t>:</w:t>
      </w:r>
    </w:p>
    <w:p w:rsidR="00703809" w:rsidRPr="000E6017" w:rsidRDefault="00703809" w:rsidP="00703809">
      <w:pPr>
        <w:pStyle w:val="Diplomovkanormal"/>
        <w:rPr>
          <w:rFonts w:eastAsiaTheme="minorEastAsia"/>
        </w:rPr>
      </w:pPr>
      <m:oMathPara>
        <m:oMath>
          <m:r>
            <w:rPr>
              <w:rFonts w:ascii="Cambria Math" w:hAnsi="Cambria Math"/>
            </w:rPr>
            <m:t>Vote</m:t>
          </m:r>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j</m:t>
                  </m:r>
                </m:sub>
              </m:sSub>
            </m:e>
          </m:d>
          <m:r>
            <m:rPr>
              <m:sty m:val="p"/>
            </m:rPr>
            <w:rPr>
              <w:rFonts w:ascii="Cambria Math" w:hAnsi="Cambria Math"/>
            </w:rPr>
            <m:t>=</m:t>
          </m:r>
          <m:nary>
            <m:naryPr>
              <m:chr m:val="∑"/>
              <m:limLoc m:val="undOvr"/>
              <m:ctrlPr>
                <w:rPr>
                  <w:rFonts w:ascii="Cambria Math" w:hAnsi="Cambria Math"/>
                </w:rPr>
              </m:ctrlPr>
            </m:naryPr>
            <m:sub>
              <m:r>
                <w:rPr>
                  <w:rFonts w:ascii="Cambria Math" w:hAnsi="Cambria Math"/>
                </w:rPr>
                <m:t>c</m:t>
              </m:r>
              <m:r>
                <m:rPr>
                  <m:sty m:val="p"/>
                </m:rPr>
                <w:rPr>
                  <w:rFonts w:ascii="Cambria Math" w:hAnsi="Cambria Math"/>
                </w:rPr>
                <m:t>=1</m:t>
              </m:r>
            </m:sub>
            <m:sup>
              <m:r>
                <w:rPr>
                  <w:rFonts w:ascii="Cambria Math" w:hAnsi="Cambria Math"/>
                </w:rPr>
                <m:t>k</m:t>
              </m:r>
            </m:sup>
            <m:e>
              <m:sSup>
                <m:sSupPr>
                  <m:ctrlPr>
                    <w:rPr>
                      <w:rFonts w:ascii="Cambria Math" w:hAnsi="Cambria Math"/>
                    </w:rPr>
                  </m:ctrlPr>
                </m:sSupPr>
                <m:e>
                  <m:r>
                    <w:rPr>
                      <w:rFonts w:ascii="Cambria Math" w:hAnsi="Cambria Math"/>
                    </w:rPr>
                    <m:t>e</m:t>
                  </m:r>
                </m:e>
                <m:sup>
                  <m:r>
                    <m:rPr>
                      <m:sty m:val="p"/>
                    </m:rPr>
                    <w:rPr>
                      <w:rFonts w:ascii="Cambria Math" w:hAnsi="Cambria Math"/>
                    </w:rPr>
                    <m:t>-</m:t>
                  </m:r>
                  <m:f>
                    <m:fPr>
                      <m:ctrlPr>
                        <w:rPr>
                          <w:rFonts w:ascii="Cambria Math" w:hAnsi="Cambria Math"/>
                        </w:rPr>
                      </m:ctrlPr>
                    </m:fPr>
                    <m:num>
                      <m:r>
                        <w:rPr>
                          <w:rFonts w:ascii="Cambria Math" w:hAnsi="Cambria Math"/>
                        </w:rPr>
                        <m:t>d</m:t>
                      </m:r>
                      <m:r>
                        <m:rPr>
                          <m:sty m:val="p"/>
                        </m:rPr>
                        <w:rPr>
                          <w:rFonts w:ascii="Cambria Math" w:hAnsi="Cambria Math"/>
                        </w:rPr>
                        <m:t>(</m:t>
                      </m:r>
                      <m:r>
                        <w:rPr>
                          <w:rFonts w:ascii="Cambria Math" w:hAnsi="Cambria Math"/>
                        </w:rPr>
                        <m:t>q</m:t>
                      </m:r>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c</m:t>
                          </m:r>
                        </m:sub>
                      </m:sSub>
                      <m:r>
                        <m:rPr>
                          <m:sty m:val="p"/>
                        </m:rPr>
                        <w:rPr>
                          <w:rFonts w:ascii="Cambria Math" w:hAnsi="Cambria Math"/>
                        </w:rPr>
                        <m:t>)</m:t>
                      </m:r>
                    </m:num>
                    <m:den>
                      <m:r>
                        <w:rPr>
                          <w:rFonts w:ascii="Cambria Math" w:hAnsi="Cambria Math"/>
                        </w:rPr>
                        <m:t>h</m:t>
                      </m:r>
                    </m:den>
                  </m:f>
                </m:sup>
              </m:sSup>
              <m:r>
                <m:rPr>
                  <m:sty m:val="p"/>
                </m:rPr>
                <w:rPr>
                  <w:rFonts w:ascii="Cambria Math" w:hAnsi="Cambria Math"/>
                </w:rPr>
                <m:t>1(</m:t>
              </m:r>
            </m:e>
          </m:nary>
          <m:sSub>
            <m:sSubPr>
              <m:ctrlPr>
                <w:rPr>
                  <w:rFonts w:ascii="Cambria Math" w:hAnsi="Cambria Math"/>
                </w:rPr>
              </m:ctrlPr>
            </m:sSubPr>
            <m:e>
              <m:r>
                <w:rPr>
                  <w:rFonts w:ascii="Cambria Math" w:hAnsi="Cambria Math"/>
                </w:rPr>
                <m:t>y</m:t>
              </m:r>
            </m:e>
            <m:sub>
              <m:r>
                <w:rPr>
                  <w:rFonts w:ascii="Cambria Math" w:hAnsi="Cambria Math"/>
                </w:rPr>
                <m:t>j</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c</m:t>
              </m:r>
            </m:sub>
          </m:sSub>
          <m:r>
            <m:rPr>
              <m:sty m:val="p"/>
            </m:rPr>
            <w:rPr>
              <w:rFonts w:ascii="Cambria Math" w:hAnsi="Cambria Math"/>
            </w:rPr>
            <m:t>)</m:t>
          </m:r>
        </m:oMath>
      </m:oMathPara>
    </w:p>
    <w:p w:rsidR="00703809" w:rsidRPr="000E6017" w:rsidRDefault="00703809" w:rsidP="00703809">
      <w:pPr>
        <w:pStyle w:val="Diplomovkanormal"/>
        <w:rPr>
          <w:rFonts w:eastAsiaTheme="minorEastAsia"/>
        </w:rPr>
      </w:pPr>
    </w:p>
    <w:p w:rsidR="00703809" w:rsidRPr="000E6017" w:rsidRDefault="00703809" w:rsidP="00703809">
      <w:pPr>
        <w:pStyle w:val="Diplomovkanormal"/>
        <w:rPr>
          <w:rFonts w:eastAsiaTheme="minorEastAsia"/>
        </w:rPr>
      </w:pPr>
    </w:p>
    <w:p w:rsidR="00703809" w:rsidRPr="000E6017" w:rsidRDefault="00703809" w:rsidP="00703809">
      <w:pPr>
        <w:pStyle w:val="Diplomovkanormal"/>
      </w:pPr>
    </w:p>
    <w:p w:rsidR="00703809" w:rsidRPr="000E6017" w:rsidRDefault="00703809" w:rsidP="00F24F8F">
      <w:pPr>
        <w:pStyle w:val="Diplomovkapodkapitola"/>
        <w:numPr>
          <w:ilvl w:val="2"/>
          <w:numId w:val="20"/>
        </w:numPr>
      </w:pPr>
      <w:bookmarkStart w:id="42" w:name="_Toc387588262"/>
      <w:bookmarkStart w:id="43" w:name="_Toc387588549"/>
      <w:bookmarkStart w:id="44" w:name="_Toc387607383"/>
      <w:bookmarkStart w:id="45" w:name="_Toc387607620"/>
      <w:bookmarkStart w:id="46" w:name="_Toc419324065"/>
      <w:r w:rsidRPr="000E6017">
        <w:t>Vzdialenostné metriky</w:t>
      </w:r>
      <w:bookmarkEnd w:id="42"/>
      <w:bookmarkEnd w:id="43"/>
      <w:bookmarkEnd w:id="44"/>
      <w:bookmarkEnd w:id="45"/>
      <w:bookmarkEnd w:id="46"/>
    </w:p>
    <w:p w:rsidR="00B818EE" w:rsidRPr="000E6017" w:rsidRDefault="00B818EE" w:rsidP="00B139E9">
      <w:pPr>
        <w:pStyle w:val="Diplomovkanormal"/>
      </w:pPr>
    </w:p>
    <w:p w:rsidR="00703809" w:rsidRPr="000E6017" w:rsidRDefault="00703809" w:rsidP="00703809">
      <w:pPr>
        <w:pStyle w:val="Diplomovkanormal"/>
      </w:pPr>
      <w:r w:rsidRPr="000E6017">
        <w:t>Metrika podobnosti a metrika vzdialenost</w:t>
      </w:r>
      <w:r w:rsidR="00056A97" w:rsidRPr="000E6017">
        <w:t>i</w:t>
      </w:r>
      <w:r w:rsidRPr="000E6017">
        <w:t xml:space="preserve"> </w:t>
      </w:r>
      <w:r w:rsidR="00056A97" w:rsidRPr="000E6017">
        <w:t xml:space="preserve">sú často </w:t>
      </w:r>
      <w:r w:rsidRPr="000E6017">
        <w:t>používané na zmeranie afinity medzi dvoma objektmi. Afinitou sa myslí príbuznosť.</w:t>
      </w:r>
      <w:r w:rsidR="00837D45" w:rsidRPr="000E6017">
        <w:t xml:space="preserve"> </w:t>
      </w:r>
      <w:r w:rsidRPr="000E6017">
        <w:t>Metrika má formálne vysvetlenie v matematike. Vysvetľuje čo vypočítane hodnoty znamenajú. V prípade k-NN hovorí o vzdialenosti objektu:</w:t>
      </w:r>
    </w:p>
    <w:p w:rsidR="00703809" w:rsidRPr="000E6017" w:rsidRDefault="00703809" w:rsidP="00703809">
      <w:pPr>
        <w:pStyle w:val="Diplomovkanormal"/>
      </w:pPr>
    </w:p>
    <w:p w:rsidR="00703809" w:rsidRPr="000E6017" w:rsidRDefault="00703809" w:rsidP="00703809">
      <w:pPr>
        <w:pStyle w:val="Diplomovkanormal"/>
        <w:numPr>
          <w:ilvl w:val="0"/>
          <w:numId w:val="6"/>
        </w:numPr>
      </w:pPr>
      <w:r w:rsidRPr="000E6017">
        <w:t>d(x,y) &gt; 0</w:t>
      </w:r>
      <w:r w:rsidRPr="000E6017">
        <w:tab/>
      </w:r>
      <w:r w:rsidRPr="000E6017">
        <w:tab/>
      </w:r>
      <w:r w:rsidRPr="000E6017">
        <w:tab/>
        <w:t>nezáporná</w:t>
      </w:r>
    </w:p>
    <w:p w:rsidR="00703809" w:rsidRPr="000E6017" w:rsidRDefault="00703809" w:rsidP="00703809">
      <w:pPr>
        <w:pStyle w:val="Diplomovkanormal"/>
        <w:numPr>
          <w:ilvl w:val="0"/>
          <w:numId w:val="6"/>
        </w:numPr>
      </w:pPr>
      <w:r w:rsidRPr="000E6017">
        <w:t>d(x,y) = 0</w:t>
      </w:r>
      <w:r w:rsidRPr="000E6017">
        <w:tab/>
      </w:r>
      <w:r w:rsidRPr="000E6017">
        <w:tab/>
      </w:r>
      <w:r w:rsidRPr="000E6017">
        <w:tab/>
        <w:t>iba ak x=y; identita</w:t>
      </w:r>
    </w:p>
    <w:p w:rsidR="00703809" w:rsidRPr="000E6017" w:rsidRDefault="00703809" w:rsidP="00703809">
      <w:pPr>
        <w:pStyle w:val="Diplomovkanormal"/>
        <w:numPr>
          <w:ilvl w:val="0"/>
          <w:numId w:val="6"/>
        </w:numPr>
      </w:pPr>
      <w:r w:rsidRPr="000E6017">
        <w:t>d(x,y) = d(y,x)</w:t>
      </w:r>
      <w:r w:rsidRPr="000E6017">
        <w:tab/>
      </w:r>
      <w:r w:rsidRPr="000E6017">
        <w:tab/>
        <w:t>symetria</w:t>
      </w:r>
    </w:p>
    <w:p w:rsidR="00703809" w:rsidRPr="000E6017" w:rsidRDefault="00703809" w:rsidP="00703809">
      <w:pPr>
        <w:pStyle w:val="Diplomovkanormal"/>
        <w:numPr>
          <w:ilvl w:val="0"/>
          <w:numId w:val="6"/>
        </w:numPr>
      </w:pPr>
      <w:r w:rsidRPr="000E6017">
        <w:t>d(x,z) &gt; d(x,y) + d(y,z)</w:t>
      </w:r>
      <w:r w:rsidRPr="000E6017">
        <w:tab/>
      </w:r>
      <w:r w:rsidR="00E44C5A" w:rsidRPr="000E6017">
        <w:t>trojuholníková</w:t>
      </w:r>
      <w:r w:rsidRPr="000E6017">
        <w:t xml:space="preserve"> nerovnosť</w:t>
      </w:r>
    </w:p>
    <w:p w:rsidR="00703809" w:rsidRPr="000E6017" w:rsidRDefault="00703809" w:rsidP="00703809">
      <w:pPr>
        <w:pStyle w:val="Diplomovkanormal"/>
      </w:pPr>
    </w:p>
    <w:p w:rsidR="00703809" w:rsidRPr="000E6017" w:rsidRDefault="00703809" w:rsidP="00703809">
      <w:pPr>
        <w:pStyle w:val="Diplomovkanormal"/>
      </w:pPr>
      <w:r w:rsidRPr="000E6017">
        <w:t xml:space="preserve">Podľa týchto prvých dvoch metrík vzniká špeciálny prípad </w:t>
      </w:r>
      <w:r w:rsidR="00141C1D" w:rsidRPr="000E6017">
        <w:t>Minkowského</w:t>
      </w:r>
      <w:r w:rsidRPr="000E6017">
        <w:t xml:space="preserve"> vzdialenostnej metriky[2] </w:t>
      </w:r>
      <w:r w:rsidRPr="000E6017">
        <w:rPr>
          <w:color w:val="FF0000"/>
        </w:rPr>
        <w:t>:</w:t>
      </w:r>
    </w:p>
    <w:p w:rsidR="00703809" w:rsidRPr="000E6017" w:rsidRDefault="00703809" w:rsidP="00703809">
      <w:pPr>
        <w:pStyle w:val="Diplomovkanormal"/>
        <w:rPr>
          <w:rFonts w:eastAsiaTheme="minorEastAsia"/>
        </w:rPr>
      </w:pPr>
      <m:oMathPara>
        <m:oMath>
          <m:r>
            <w:rPr>
              <w:rFonts w:ascii="Cambria Math" w:hAnsi="Cambria Math"/>
            </w:rPr>
            <m:t>M</m:t>
          </m:r>
          <m:sSub>
            <m:sSubPr>
              <m:ctrlPr>
                <w:rPr>
                  <w:rFonts w:ascii="Cambria Math" w:hAnsi="Cambria Math"/>
                </w:rPr>
              </m:ctrlPr>
            </m:sSubPr>
            <m:e>
              <m:r>
                <w:rPr>
                  <w:rFonts w:ascii="Cambria Math" w:hAnsi="Cambria Math"/>
                </w:rPr>
                <m:t>D</m:t>
              </m:r>
            </m:e>
            <m:sub>
              <m:r>
                <w:rPr>
                  <w:rFonts w:ascii="Cambria Math" w:hAnsi="Cambria Math"/>
                </w:rPr>
                <m:t>p</m:t>
              </m:r>
            </m:sub>
          </m:sSub>
          <m:d>
            <m:dPr>
              <m:ctrlPr>
                <w:rPr>
                  <w:rFonts w:ascii="Cambria Math" w:hAnsi="Cambria Math"/>
                </w:rPr>
              </m:ctrlPr>
            </m:dPr>
            <m:e>
              <m:r>
                <w:rPr>
                  <w:rFonts w:ascii="Cambria Math" w:hAnsi="Cambria Math"/>
                </w:rPr>
                <m:t>q</m:t>
              </m:r>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sub>
              </m:sSub>
            </m:e>
          </m:d>
          <m:r>
            <m:rPr>
              <m:sty m:val="p"/>
            </m:rPr>
            <w:rPr>
              <w:rFonts w:ascii="Cambria Math" w:hAnsi="Cambria Math"/>
            </w:rPr>
            <m:t>=</m:t>
          </m:r>
          <m:sSup>
            <m:sSupPr>
              <m:ctrlPr>
                <w:rPr>
                  <w:rFonts w:ascii="Cambria Math" w:hAnsi="Cambria Math"/>
                </w:rPr>
              </m:ctrlPr>
            </m:sSupPr>
            <m:e>
              <m:d>
                <m:dPr>
                  <m:ctrlPr>
                    <w:rPr>
                      <w:rFonts w:ascii="Cambria Math" w:hAnsi="Cambria Math"/>
                    </w:rPr>
                  </m:ctrlPr>
                </m:dPr>
                <m:e>
                  <m:nary>
                    <m:naryPr>
                      <m:chr m:val="∑"/>
                      <m:limLoc m:val="undOvr"/>
                      <m:supHide m:val="1"/>
                      <m:ctrlPr>
                        <w:rPr>
                          <w:rFonts w:ascii="Cambria Math" w:hAnsi="Cambria Math"/>
                        </w:rPr>
                      </m:ctrlPr>
                    </m:naryPr>
                    <m:sub>
                      <m:r>
                        <w:rPr>
                          <w:rFonts w:ascii="Cambria Math" w:hAnsi="Cambria Math"/>
                        </w:rPr>
                        <m:t>f</m:t>
                      </m:r>
                      <m:r>
                        <m:rPr>
                          <m:sty m:val="p"/>
                        </m:rPr>
                        <w:rPr>
                          <w:rFonts w:ascii="Cambria Math" w:hAnsi="Cambria Math"/>
                        </w:rPr>
                        <m:t>∈</m:t>
                      </m:r>
                      <m:r>
                        <w:rPr>
                          <w:rFonts w:ascii="Cambria Math" w:hAnsi="Cambria Math"/>
                        </w:rPr>
                        <m:t>F</m:t>
                      </m:r>
                    </m:sub>
                    <m:sup/>
                    <m:e>
                      <m:r>
                        <m:rPr>
                          <m:sty m:val="p"/>
                        </m:rP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f</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f</m:t>
                          </m:r>
                        </m:sub>
                      </m:sSub>
                      <m:sSup>
                        <m:sSupPr>
                          <m:ctrlPr>
                            <w:rPr>
                              <w:rFonts w:ascii="Cambria Math" w:hAnsi="Cambria Math"/>
                            </w:rPr>
                          </m:ctrlPr>
                        </m:sSupPr>
                        <m:e>
                          <m:r>
                            <m:rPr>
                              <m:sty m:val="p"/>
                            </m:rPr>
                            <w:rPr>
                              <w:rFonts w:ascii="Cambria Math" w:hAnsi="Cambria Math"/>
                            </w:rPr>
                            <m:t>|</m:t>
                          </m:r>
                        </m:e>
                        <m:sup>
                          <m:r>
                            <w:rPr>
                              <w:rFonts w:ascii="Cambria Math" w:hAnsi="Cambria Math"/>
                            </w:rPr>
                            <m:t>p</m:t>
                          </m:r>
                        </m:sup>
                      </m:sSup>
                    </m:e>
                  </m:nary>
                </m:e>
              </m:d>
            </m:e>
            <m:sup>
              <m:f>
                <m:fPr>
                  <m:ctrlPr>
                    <w:rPr>
                      <w:rFonts w:ascii="Cambria Math" w:hAnsi="Cambria Math"/>
                    </w:rPr>
                  </m:ctrlPr>
                </m:fPr>
                <m:num>
                  <m:r>
                    <m:rPr>
                      <m:sty m:val="p"/>
                    </m:rPr>
                    <w:rPr>
                      <w:rFonts w:ascii="Cambria Math" w:hAnsi="Cambria Math"/>
                    </w:rPr>
                    <m:t>1</m:t>
                  </m:r>
                </m:num>
                <m:den>
                  <m:r>
                    <w:rPr>
                      <w:rFonts w:ascii="Cambria Math" w:hAnsi="Cambria Math"/>
                    </w:rPr>
                    <m:t>p</m:t>
                  </m:r>
                </m:den>
              </m:f>
            </m:sup>
          </m:sSup>
        </m:oMath>
      </m:oMathPara>
    </w:p>
    <w:p w:rsidR="00703809" w:rsidRPr="000E6017" w:rsidRDefault="00703809" w:rsidP="00703809">
      <w:pPr>
        <w:pStyle w:val="Diplomovkanormal"/>
      </w:pPr>
      <w:r w:rsidRPr="000E6017">
        <w:t>Minkowského vzdialenostná metrika je veľmi generický príklad metriky, ktorý možno použiť v k-NN</w:t>
      </w:r>
      <w:r w:rsidR="00141C1D" w:rsidRPr="000E6017">
        <w:t xml:space="preserve"> </w:t>
      </w:r>
      <w:r w:rsidRPr="000E6017">
        <w:t>klasifikátoroch.</w:t>
      </w:r>
      <w:r w:rsidR="00141C1D" w:rsidRPr="000E6017">
        <w:t xml:space="preserve"> </w:t>
      </w:r>
      <w:r w:rsidRPr="000E6017">
        <w:t xml:space="preserve">Táto vzdialenosť sa môže použiť pre rôzne dáta, ktoré </w:t>
      </w:r>
      <w:r w:rsidRPr="000E6017">
        <w:lastRenderedPageBreak/>
        <w:t>reprezentujú vektor príznakov.</w:t>
      </w:r>
      <w:r w:rsidR="00837D45" w:rsidRPr="000E6017">
        <w:t xml:space="preserve"> </w:t>
      </w:r>
      <w:r w:rsidRPr="000E6017">
        <w:t>Obrázok,</w:t>
      </w:r>
      <w:r w:rsidR="00837D45" w:rsidRPr="000E6017">
        <w:t xml:space="preserve"> </w:t>
      </w:r>
      <w:r w:rsidRPr="000E6017">
        <w:t>ktorý sa väčšinou pri rozpoznávaní</w:t>
      </w:r>
      <w:r w:rsidR="00837D45" w:rsidRPr="000E6017">
        <w:t xml:space="preserve"> </w:t>
      </w:r>
      <w:r w:rsidRPr="000E6017">
        <w:t xml:space="preserve">používa, je </w:t>
      </w:r>
      <w:r w:rsidR="00141C1D" w:rsidRPr="000E6017">
        <w:t>čiernobiely</w:t>
      </w:r>
      <w:r w:rsidRPr="000E6017">
        <w:t xml:space="preserve"> a histogram H s N </w:t>
      </w:r>
      <w:r w:rsidR="00812E8F">
        <w:t>úrovňami</w:t>
      </w:r>
      <w:r w:rsidR="00812E8F" w:rsidRPr="000E6017">
        <w:t xml:space="preserve"> </w:t>
      </w:r>
      <w:r w:rsidRPr="000E6017">
        <w:t xml:space="preserve">odtieňov, alebo so zásobníkmi, kde </w:t>
      </w:r>
      <m:oMath>
        <m:sSub>
          <m:sSubPr>
            <m:ctrlPr>
              <w:rPr>
                <w:rFonts w:ascii="Cambria Math" w:hAnsi="Cambria Math"/>
                <w:i/>
              </w:rPr>
            </m:ctrlPr>
          </m:sSubPr>
          <m:e>
            <m:r>
              <w:rPr>
                <w:rFonts w:ascii="Cambria Math" w:hAnsi="Cambria Math"/>
              </w:rPr>
              <m:t>h</m:t>
            </m:r>
          </m:e>
          <m:sub>
            <m:r>
              <w:rPr>
                <w:rFonts w:ascii="Cambria Math" w:hAnsi="Cambria Math"/>
              </w:rPr>
              <m:t>i</m:t>
            </m:r>
          </m:sub>
        </m:sSub>
      </m:oMath>
      <w:r w:rsidRPr="000E6017">
        <w:t xml:space="preserve"> je počet pixelov, ktoré spadajú do intervalu reprezentovaného</w:t>
      </w:r>
      <w:r w:rsidR="00141C1D" w:rsidRPr="000E6017">
        <w:t xml:space="preserve"> </w:t>
      </w:r>
      <w:r w:rsidR="00E44C5A" w:rsidRPr="000E6017">
        <w:t>zásobníkom</w:t>
      </w:r>
      <w:r w:rsidRPr="000E6017">
        <w:t xml:space="preserve"> i (vektor h je príznakový vektor). Minkowského vzdialenostný vzorec môže byť použitý na porovnanie dvoch obrázkov, opísaných</w:t>
      </w:r>
      <w:r w:rsidR="00141C1D" w:rsidRPr="000E6017">
        <w:t xml:space="preserve"> </w:t>
      </w:r>
      <w:r w:rsidRPr="000E6017">
        <w:t xml:space="preserve">histogramom. Pri práci s obrázkami existujú aj iné vzorce na porovnanie obrázkov. Ide napríklad o Kullback-Leiblerovu divergenciu a </w:t>
      </w:r>
      <m:oMath>
        <m:sSup>
          <m:sSupPr>
            <m:ctrlPr>
              <w:rPr>
                <w:rFonts w:ascii="Cambria Math" w:hAnsi="Cambria Math"/>
                <w:i/>
              </w:rPr>
            </m:ctrlPr>
          </m:sSupPr>
          <m:e>
            <m:r>
              <w:rPr>
                <w:rFonts w:ascii="Cambria Math" w:hAnsi="Cambria Math"/>
              </w:rPr>
              <m:t>x</m:t>
            </m:r>
          </m:e>
          <m:sup>
            <m:r>
              <w:rPr>
                <w:rFonts w:ascii="Cambria Math" w:hAnsi="Cambria Math"/>
              </w:rPr>
              <m:t>2</m:t>
            </m:r>
          </m:sup>
        </m:sSup>
      </m:oMath>
      <w:r w:rsidRPr="000E6017">
        <w:t xml:space="preserve"> štatistiku</w:t>
      </w:r>
      <w:r w:rsidR="00837D45" w:rsidRPr="000E6017">
        <w:t xml:space="preserve"> </w:t>
      </w:r>
      <w:r w:rsidRPr="000E6017">
        <w:t>[2]:</w:t>
      </w:r>
    </w:p>
    <w:p w:rsidR="00703809" w:rsidRPr="000E6017" w:rsidRDefault="000A45F6" w:rsidP="00703809">
      <w:pPr>
        <w:pStyle w:val="Diplomovkanormal"/>
        <w:rPr>
          <w:rFonts w:eastAsiaTheme="minorEastAsia"/>
        </w:rPr>
      </w:pPr>
      <m:oMathPara>
        <m:oMath>
          <m:sSub>
            <m:sSubPr>
              <m:ctrlPr>
                <w:rPr>
                  <w:rFonts w:ascii="Cambria Math" w:hAnsi="Cambria Math"/>
                </w:rPr>
              </m:ctrlPr>
            </m:sSubPr>
            <m:e>
              <m:r>
                <w:rPr>
                  <w:rFonts w:ascii="Cambria Math" w:hAnsi="Cambria Math"/>
                </w:rPr>
                <m:t>d</m:t>
              </m:r>
            </m:e>
            <m:sub>
              <m:r>
                <w:rPr>
                  <w:rFonts w:ascii="Cambria Math" w:hAnsi="Cambria Math"/>
                </w:rPr>
                <m:t>KL</m:t>
              </m:r>
            </m:sub>
          </m:sSub>
          <m:d>
            <m:dPr>
              <m:ctrlPr>
                <w:rPr>
                  <w:rFonts w:ascii="Cambria Math" w:hAnsi="Cambria Math"/>
                </w:rPr>
              </m:ctrlPr>
            </m:dPr>
            <m:e>
              <m:r>
                <w:rPr>
                  <w:rFonts w:ascii="Cambria Math" w:hAnsi="Cambria Math"/>
                </w:rPr>
                <m:t>H</m:t>
              </m:r>
              <m:r>
                <m:rPr>
                  <m:sty m:val="p"/>
                </m:rPr>
                <w:rPr>
                  <w:rFonts w:ascii="Cambria Math" w:hAnsi="Cambria Math"/>
                </w:rPr>
                <m:t>,</m:t>
              </m:r>
              <m:r>
                <w:rPr>
                  <w:rFonts w:ascii="Cambria Math" w:hAnsi="Cambria Math"/>
                </w:rPr>
                <m:t>K</m:t>
              </m:r>
            </m:e>
          </m:d>
          <m:r>
            <m:rPr>
              <m:sty m:val="p"/>
            </m:rPr>
            <w:rPr>
              <w:rFonts w:ascii="Cambria Math" w:hAnsi="Cambria Math"/>
            </w:rPr>
            <m:t>=</m:t>
          </m:r>
          <m:nary>
            <m:naryPr>
              <m:chr m:val="∑"/>
              <m:limLoc m:val="undOvr"/>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sup>
            <m:e>
              <m:sSub>
                <m:sSubPr>
                  <m:ctrlPr>
                    <w:rPr>
                      <w:rFonts w:ascii="Cambria Math" w:hAnsi="Cambria Math"/>
                    </w:rPr>
                  </m:ctrlPr>
                </m:sSubPr>
                <m:e>
                  <m:r>
                    <w:rPr>
                      <w:rFonts w:ascii="Cambria Math" w:hAnsi="Cambria Math"/>
                    </w:rPr>
                    <m:t>h</m:t>
                  </m:r>
                </m:e>
                <m:sub>
                  <m:r>
                    <w:rPr>
                      <w:rFonts w:ascii="Cambria Math" w:hAnsi="Cambria Math"/>
                    </w:rPr>
                    <m:t>i</m:t>
                  </m:r>
                </m:sub>
              </m:sSub>
              <m:func>
                <m:funcPr>
                  <m:ctrlPr>
                    <w:rPr>
                      <w:rFonts w:ascii="Cambria Math" w:hAnsi="Cambria Math"/>
                    </w:rPr>
                  </m:ctrlPr>
                </m:funcPr>
                <m:fName>
                  <m:r>
                    <m:rPr>
                      <m:sty m:val="p"/>
                    </m:rPr>
                    <w:rPr>
                      <w:rFonts w:ascii="Cambria Math" w:hAnsi="Cambria Math"/>
                    </w:rPr>
                    <m:t>log</m:t>
                  </m:r>
                </m:fName>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h</m:t>
                              </m:r>
                            </m:e>
                            <m:sub>
                              <m:r>
                                <w:rPr>
                                  <w:rFonts w:ascii="Cambria Math" w:hAnsi="Cambria Math"/>
                                </w:rPr>
                                <m:t>i</m:t>
                              </m:r>
                            </m:sub>
                          </m:sSub>
                        </m:num>
                        <m:den>
                          <m:sSub>
                            <m:sSubPr>
                              <m:ctrlPr>
                                <w:rPr>
                                  <w:rFonts w:ascii="Cambria Math" w:hAnsi="Cambria Math"/>
                                </w:rPr>
                              </m:ctrlPr>
                            </m:sSubPr>
                            <m:e>
                              <m:r>
                                <w:rPr>
                                  <w:rFonts w:ascii="Cambria Math" w:hAnsi="Cambria Math"/>
                                </w:rPr>
                                <m:t>k</m:t>
                              </m:r>
                            </m:e>
                            <m:sub>
                              <m:r>
                                <w:rPr>
                                  <w:rFonts w:ascii="Cambria Math" w:hAnsi="Cambria Math"/>
                                </w:rPr>
                                <m:t>i</m:t>
                              </m:r>
                            </m:sub>
                          </m:sSub>
                        </m:den>
                      </m:f>
                    </m:e>
                  </m:d>
                </m:e>
              </m:func>
            </m:e>
          </m:nary>
        </m:oMath>
      </m:oMathPara>
    </w:p>
    <w:p w:rsidR="00703809" w:rsidRPr="000E6017" w:rsidRDefault="000A45F6" w:rsidP="00703809">
      <w:pPr>
        <w:pStyle w:val="Diplomovkanormal"/>
        <w:rPr>
          <w:rFonts w:eastAsiaTheme="minorEastAsia"/>
        </w:rPr>
      </w:pPr>
      <m:oMathPara>
        <m:oMath>
          <m:sSub>
            <m:sSubPr>
              <m:ctrlPr>
                <w:rPr>
                  <w:rFonts w:ascii="Cambria Math" w:hAnsi="Cambria Math"/>
                </w:rPr>
              </m:ctrlPr>
            </m:sSubPr>
            <m:e>
              <m:r>
                <w:rPr>
                  <w:rFonts w:ascii="Cambria Math" w:hAnsi="Cambria Math"/>
                </w:rPr>
                <m:t>d</m:t>
              </m:r>
            </m:e>
            <m:sub>
              <m:sSup>
                <m:sSupPr>
                  <m:ctrlPr>
                    <w:rPr>
                      <w:rFonts w:ascii="Cambria Math" w:hAnsi="Cambria Math"/>
                    </w:rPr>
                  </m:ctrlPr>
                </m:sSupPr>
                <m:e>
                  <m:r>
                    <w:rPr>
                      <w:rFonts w:ascii="Cambria Math" w:hAnsi="Cambria Math"/>
                    </w:rPr>
                    <m:t>x</m:t>
                  </m:r>
                </m:e>
                <m:sup>
                  <m:r>
                    <m:rPr>
                      <m:sty m:val="p"/>
                    </m:rPr>
                    <w:rPr>
                      <w:rFonts w:ascii="Cambria Math" w:hAnsi="Cambria Math"/>
                    </w:rPr>
                    <m:t>2</m:t>
                  </m:r>
                </m:sup>
              </m:sSup>
            </m:sub>
          </m:sSub>
          <m:d>
            <m:dPr>
              <m:ctrlPr>
                <w:rPr>
                  <w:rFonts w:ascii="Cambria Math" w:hAnsi="Cambria Math"/>
                </w:rPr>
              </m:ctrlPr>
            </m:dPr>
            <m:e>
              <m:r>
                <w:rPr>
                  <w:rFonts w:ascii="Cambria Math" w:hAnsi="Cambria Math"/>
                </w:rPr>
                <m:t>H</m:t>
              </m:r>
              <m:r>
                <m:rPr>
                  <m:sty m:val="p"/>
                </m:rPr>
                <w:rPr>
                  <w:rFonts w:ascii="Cambria Math" w:hAnsi="Cambria Math"/>
                </w:rPr>
                <m:t>,</m:t>
              </m:r>
              <m:r>
                <w:rPr>
                  <w:rFonts w:ascii="Cambria Math" w:hAnsi="Cambria Math"/>
                </w:rPr>
                <m:t>K</m:t>
              </m:r>
            </m:e>
          </m:d>
          <m:r>
            <m:rPr>
              <m:sty m:val="p"/>
            </m:rPr>
            <w:rPr>
              <w:rFonts w:ascii="Cambria Math" w:hAnsi="Cambria Math"/>
            </w:rPr>
            <m:t>=</m:t>
          </m:r>
          <m:nary>
            <m:naryPr>
              <m:chr m:val="∑"/>
              <m:limLoc m:val="undOvr"/>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sup>
            <m:e>
              <m:f>
                <m:fPr>
                  <m:ctrlPr>
                    <w:rPr>
                      <w:rFonts w:ascii="Cambria Math" w:hAnsi="Cambria Math"/>
                    </w:rPr>
                  </m:ctrlPr>
                </m:fPr>
                <m:num>
                  <m:sSub>
                    <m:sSubPr>
                      <m:ctrlPr>
                        <w:rPr>
                          <w:rFonts w:ascii="Cambria Math" w:hAnsi="Cambria Math"/>
                        </w:rPr>
                      </m:ctrlPr>
                    </m:sSubPr>
                    <m:e>
                      <m:r>
                        <w:rPr>
                          <w:rFonts w:ascii="Cambria Math" w:hAnsi="Cambria Math"/>
                        </w:rPr>
                        <m:t>h</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i</m:t>
                      </m:r>
                    </m:sub>
                  </m:sSub>
                </m:num>
                <m:den>
                  <m:sSub>
                    <m:sSubPr>
                      <m:ctrlPr>
                        <w:rPr>
                          <w:rFonts w:ascii="Cambria Math" w:hAnsi="Cambria Math"/>
                        </w:rPr>
                      </m:ctrlPr>
                    </m:sSubPr>
                    <m:e>
                      <m:r>
                        <w:rPr>
                          <w:rFonts w:ascii="Cambria Math" w:hAnsi="Cambria Math"/>
                        </w:rPr>
                        <m:t>h</m:t>
                      </m:r>
                    </m:e>
                    <m:sub>
                      <m:r>
                        <w:rPr>
                          <w:rFonts w:ascii="Cambria Math" w:hAnsi="Cambria Math"/>
                        </w:rPr>
                        <m:t>i</m:t>
                      </m:r>
                    </m:sub>
                  </m:sSub>
                </m:den>
              </m:f>
            </m:e>
          </m:nary>
        </m:oMath>
      </m:oMathPara>
    </w:p>
    <w:p w:rsidR="00703809" w:rsidRPr="000E6017" w:rsidRDefault="00703809" w:rsidP="00703809">
      <w:pPr>
        <w:pStyle w:val="Diplomovkanormal"/>
      </w:pPr>
      <w:r w:rsidRPr="000E6017">
        <w:t xml:space="preserve">Pričom H a K sú dva histogramy, h a k sú vektory, ktoré korešpondujú vektorom zo zásobníkových hodnôt a </w:t>
      </w:r>
      <m:oMath>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h</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i</m:t>
                </m:r>
              </m:sub>
            </m:sSub>
          </m:num>
          <m:den>
            <m:r>
              <w:rPr>
                <w:rFonts w:ascii="Cambria Math" w:hAnsi="Cambria Math"/>
              </w:rPr>
              <m:t>2</m:t>
            </m:r>
          </m:den>
        </m:f>
      </m:oMath>
      <w:r w:rsidRPr="000E6017">
        <w:t xml:space="preserve">. Tieto vzorce sa zameriavajú na informačnú a štatistickú teóriu a majú isté nevýhody. Prvá z nich je že nejde o metriky a tak nedokážu uspokojiť symetrické požiadavky. Avšak toto sa dá ľahko prekonať pri definovaní modifikovanej vzdialenosti medzi x a y, čo je spôsob vytvorenia priemerov </w:t>
      </w:r>
      <m:oMath>
        <m:r>
          <w:rPr>
            <w:rFonts w:ascii="Cambria Math" w:hAnsi="Cambria Math"/>
          </w:rPr>
          <m:t>d(x,y)</m:t>
        </m:r>
      </m:oMath>
      <w:r w:rsidRPr="000E6017">
        <w:t xml:space="preserve"> a </w:t>
      </w:r>
      <m:oMath>
        <m:r>
          <w:rPr>
            <w:rFonts w:ascii="Cambria Math" w:hAnsi="Cambria Math"/>
          </w:rPr>
          <m:t>d(y,x)</m:t>
        </m:r>
      </m:oMath>
      <w:r w:rsidRPr="000E6017">
        <w:t xml:space="preserve"> – Jeffreyho divergencia</w:t>
      </w:r>
      <w:r w:rsidRPr="000E6017">
        <w:rPr>
          <w:color w:val="FF0000"/>
        </w:rPr>
        <w:t>.</w:t>
      </w:r>
      <w:r w:rsidRPr="000E6017">
        <w:t>[2]</w:t>
      </w:r>
      <w:r w:rsidR="00141C1D" w:rsidRPr="000E6017">
        <w:t xml:space="preserve"> </w:t>
      </w:r>
      <w:r w:rsidRPr="000E6017">
        <w:t xml:space="preserve">Jeffreyho divergencia je symetrická verzia Kullback-Leiblerovej divergencie. Ďalšia z nevýhod je, že tieto </w:t>
      </w:r>
      <w:r w:rsidR="00545A83" w:rsidRPr="000E6017">
        <w:t>merani</w:t>
      </w:r>
      <w:r w:rsidR="00545A83">
        <w:t>a</w:t>
      </w:r>
      <w:r w:rsidR="00545A83" w:rsidRPr="000E6017">
        <w:t xml:space="preserve"> </w:t>
      </w:r>
      <w:r w:rsidRPr="000E6017">
        <w:t xml:space="preserve">sú </w:t>
      </w:r>
      <w:r w:rsidR="00545A83" w:rsidRPr="000E6017">
        <w:t>náchyln</w:t>
      </w:r>
      <w:r w:rsidR="00545A83">
        <w:t>é</w:t>
      </w:r>
      <w:r w:rsidR="00545A83" w:rsidRPr="000E6017">
        <w:t xml:space="preserve"> </w:t>
      </w:r>
      <w:r w:rsidRPr="000E6017">
        <w:t xml:space="preserve">na chyby kvôli ohraničeniam zásobníkov. Rozdiel medzi obrázkom a trošku tmavším tým istým obrázkom môže byť veľký ak pixely spadajú do </w:t>
      </w:r>
      <w:r w:rsidR="00E44C5A" w:rsidRPr="000E6017">
        <w:t>rozdielnych</w:t>
      </w:r>
      <w:r w:rsidR="00141C1D" w:rsidRPr="000E6017">
        <w:t xml:space="preserve"> </w:t>
      </w:r>
      <w:r w:rsidRPr="000E6017">
        <w:t>zásobníkov.</w:t>
      </w:r>
    </w:p>
    <w:p w:rsidR="00703809" w:rsidRPr="000E6017" w:rsidRDefault="00703809" w:rsidP="00703809">
      <w:pPr>
        <w:pStyle w:val="Diplomovkanormal"/>
      </w:pPr>
    </w:p>
    <w:p w:rsidR="00703809" w:rsidRPr="000E6017" w:rsidRDefault="00703809" w:rsidP="00703809">
      <w:pPr>
        <w:pStyle w:val="Diplomovkanormal"/>
      </w:pPr>
    </w:p>
    <w:p w:rsidR="00703809" w:rsidRPr="000E6017" w:rsidRDefault="00703809" w:rsidP="00F24F8F">
      <w:pPr>
        <w:pStyle w:val="Diplomovkapodkapitola"/>
        <w:numPr>
          <w:ilvl w:val="2"/>
          <w:numId w:val="20"/>
        </w:numPr>
      </w:pPr>
      <w:bookmarkStart w:id="47" w:name="_Toc387588263"/>
      <w:bookmarkStart w:id="48" w:name="_Toc387588550"/>
      <w:bookmarkStart w:id="49" w:name="_Toc387607384"/>
      <w:bookmarkStart w:id="50" w:name="_Toc387607621"/>
      <w:bookmarkStart w:id="51" w:name="_Toc419324066"/>
      <w:r w:rsidRPr="000E6017">
        <w:t>Výhody a nevýhody k-NN</w:t>
      </w:r>
      <w:bookmarkEnd w:id="47"/>
      <w:bookmarkEnd w:id="48"/>
      <w:bookmarkEnd w:id="49"/>
      <w:bookmarkEnd w:id="50"/>
      <w:bookmarkEnd w:id="51"/>
    </w:p>
    <w:p w:rsidR="00B818EE" w:rsidRPr="000E6017" w:rsidRDefault="00B818EE" w:rsidP="00B139E9">
      <w:pPr>
        <w:pStyle w:val="Diplomovkanormal"/>
      </w:pPr>
    </w:p>
    <w:p w:rsidR="00703809" w:rsidRPr="000E6017" w:rsidRDefault="00703809" w:rsidP="00703809">
      <w:pPr>
        <w:pStyle w:val="Diplomovkanormal"/>
      </w:pPr>
      <w:r w:rsidRPr="000E6017">
        <w:t>k-NN je veľmi jednoduchý na pochopenie a</w:t>
      </w:r>
      <w:r w:rsidR="004433D8">
        <w:t> </w:t>
      </w:r>
      <w:r w:rsidRPr="000E6017">
        <w:t>impl</w:t>
      </w:r>
      <w:r w:rsidR="004433D8">
        <w:t>ementáciu a</w:t>
      </w:r>
      <w:r w:rsidRPr="000E6017">
        <w:t xml:space="preserve"> </w:t>
      </w:r>
      <w:r w:rsidR="004433D8">
        <w:t>v</w:t>
      </w:r>
      <w:r w:rsidRPr="000E6017">
        <w:t>ýhody tohto prístupu sú:</w:t>
      </w:r>
    </w:p>
    <w:p w:rsidR="00703809" w:rsidRPr="000E6017" w:rsidRDefault="00703809" w:rsidP="00703809">
      <w:pPr>
        <w:pStyle w:val="Diplomovkanormal"/>
        <w:numPr>
          <w:ilvl w:val="0"/>
          <w:numId w:val="7"/>
        </w:numPr>
      </w:pPr>
      <w:r w:rsidRPr="000E6017">
        <w:t>Keďže tento proces je transparentný, je ho jednoduché implementovať a ladiť.</w:t>
      </w:r>
    </w:p>
    <w:p w:rsidR="00703809" w:rsidRPr="000E6017" w:rsidRDefault="00703809" w:rsidP="00703809">
      <w:pPr>
        <w:pStyle w:val="Diplomovkanormal"/>
        <w:numPr>
          <w:ilvl w:val="0"/>
          <w:numId w:val="7"/>
        </w:numPr>
      </w:pPr>
      <w:r w:rsidRPr="000E6017">
        <w:t>V situáciách, kde vysvetlenie výstupu klasifikátora je užitočné, k-NN môže byť veľmi efektívne ak analýza susedov je užitočná ako vysvetlenie.</w:t>
      </w:r>
    </w:p>
    <w:p w:rsidR="00703809" w:rsidRDefault="00703809" w:rsidP="00703809">
      <w:pPr>
        <w:pStyle w:val="Diplomovkanormal"/>
        <w:numPr>
          <w:ilvl w:val="0"/>
          <w:numId w:val="7"/>
        </w:numPr>
      </w:pPr>
      <w:r w:rsidRPr="000E6017">
        <w:t xml:space="preserve">Existujú techniky redukcie </w:t>
      </w:r>
      <w:r w:rsidR="000A45F6">
        <w:t>šumu</w:t>
      </w:r>
      <w:r w:rsidRPr="000E6017">
        <w:t xml:space="preserve">, ktoré pracujú len pre k-NN, ktoré môžu </w:t>
      </w:r>
      <w:r w:rsidR="00141C1D" w:rsidRPr="000E6017">
        <w:t>zlepšiť</w:t>
      </w:r>
      <w:r w:rsidRPr="000E6017">
        <w:t xml:space="preserve"> efektívnosti klasifikátora.</w:t>
      </w:r>
    </w:p>
    <w:p w:rsidR="003922B9" w:rsidRPr="000E6017" w:rsidRDefault="003922B9" w:rsidP="00703809">
      <w:pPr>
        <w:pStyle w:val="Diplomovkanormal"/>
        <w:numPr>
          <w:ilvl w:val="0"/>
          <w:numId w:val="7"/>
        </w:numPr>
      </w:pPr>
    </w:p>
    <w:p w:rsidR="00703809" w:rsidRPr="000E6017" w:rsidRDefault="00703809" w:rsidP="00703809">
      <w:pPr>
        <w:pStyle w:val="Diplomovkanormal"/>
      </w:pPr>
      <w:r w:rsidRPr="000E6017">
        <w:t>Na ďalšej strane tento prístup má aj svoje nevýhody:</w:t>
      </w:r>
    </w:p>
    <w:p w:rsidR="00703809" w:rsidRPr="000E6017" w:rsidRDefault="00141C1D" w:rsidP="00703809">
      <w:pPr>
        <w:pStyle w:val="Diplomovkanormal"/>
        <w:numPr>
          <w:ilvl w:val="0"/>
          <w:numId w:val="8"/>
        </w:numPr>
      </w:pPr>
      <w:r w:rsidRPr="000E6017">
        <w:lastRenderedPageBreak/>
        <w:t xml:space="preserve">Pretože všetka práca sa vykonáva </w:t>
      </w:r>
      <w:r w:rsidR="00703809" w:rsidRPr="000E6017">
        <w:t>počas behu programu, k-NN môže byť dosť pomalý ak trénovacia množina je veľká.</w:t>
      </w:r>
    </w:p>
    <w:p w:rsidR="00703809" w:rsidRPr="000E6017" w:rsidRDefault="00141C1D" w:rsidP="00703809">
      <w:pPr>
        <w:pStyle w:val="Diplomovkanormal"/>
        <w:numPr>
          <w:ilvl w:val="0"/>
          <w:numId w:val="8"/>
        </w:numPr>
      </w:pPr>
      <w:r w:rsidRPr="000E6017">
        <w:t xml:space="preserve">Klasifikátor </w:t>
      </w:r>
      <w:r w:rsidR="00703809" w:rsidRPr="000E6017">
        <w:t>k-NN je veľmi senzitívny na irelevanciu alebo redundanciu príznakov, pretože všetky príznaky prispievajú k podobe a ku klasifikácií. Toto môže byť zlepšené pri opatrnom výbere príznakov.</w:t>
      </w:r>
    </w:p>
    <w:p w:rsidR="00703809" w:rsidRPr="000E6017" w:rsidRDefault="00703809" w:rsidP="00703809">
      <w:pPr>
        <w:pStyle w:val="Diplomovkanormal"/>
        <w:numPr>
          <w:ilvl w:val="0"/>
          <w:numId w:val="8"/>
        </w:numPr>
      </w:pPr>
      <w:r w:rsidRPr="000E6017">
        <w:t>Pri veľmi zložitých klasifikačných úlohách, k-N</w:t>
      </w:r>
      <w:r w:rsidR="000A45F6">
        <w:t xml:space="preserve">N môže byť prekonaný niektorými </w:t>
      </w:r>
      <w:r w:rsidRPr="000E6017">
        <w:t>technikami ako napríklad</w:t>
      </w:r>
      <w:r w:rsidR="00141C1D" w:rsidRPr="000E6017">
        <w:t xml:space="preserve"> </w:t>
      </w:r>
      <w:r w:rsidRPr="000E6017">
        <w:t>Podpornými vektorovými strojmi alebo neurónovými sieťami.</w:t>
      </w:r>
      <w:r w:rsidR="00A120B1" w:rsidRPr="000E6017">
        <w:fldChar w:fldCharType="begin" w:fldLock="1"/>
      </w:r>
      <w:r w:rsidRPr="000E6017">
        <w:instrText>ADDIN CSL_CITATION { "citationItems" : [ { "id" : "ITEM-1", "itemData" : { "author" : [ { "dropping-particle" : "", "family" : "Delany", "given" : "Sarah Jane", "non-dropping-particle" : "", "parse-names" : false, "suffix" : "" } ], "id" : "ITEM-1", "issued" : { "date-parts" : [ [ "2007" ] ] }, "page" : "1-17", "title" : "k -Nearest Neighbour Classifiers", "type" : "article-journal" }, "uris" : [ "http://www.mendeley.com/documents/?uuid=3943093b-ae28-4ab2-aa70-fcfe74621820" ] } ], "mendeley" : { "previouslyFormattedCitation" : "[2]" }, "properties" : { "noteIndex" : 0 }, "schema" : "https://github.com/citation-style-language/schema/raw/master/csl-citation.json" }</w:instrText>
      </w:r>
      <w:r w:rsidR="00A120B1" w:rsidRPr="000E6017">
        <w:fldChar w:fldCharType="separate"/>
      </w:r>
      <w:r w:rsidRPr="000E6017">
        <w:t>[2]</w:t>
      </w:r>
      <w:r w:rsidR="00A120B1" w:rsidRPr="000E6017">
        <w:fldChar w:fldCharType="end"/>
      </w:r>
    </w:p>
    <w:p w:rsidR="00703809" w:rsidRPr="000E6017" w:rsidRDefault="00703809" w:rsidP="00703809">
      <w:pPr>
        <w:rPr>
          <w:rFonts w:ascii="Times New Roman" w:hAnsi="Times New Roman" w:cs="Times New Roman"/>
          <w:sz w:val="24"/>
          <w:szCs w:val="24"/>
        </w:rPr>
      </w:pPr>
      <w:r w:rsidRPr="000E6017">
        <w:br w:type="page"/>
      </w:r>
    </w:p>
    <w:p w:rsidR="00703809" w:rsidRPr="000E6017" w:rsidRDefault="00703809" w:rsidP="00703809">
      <w:pPr>
        <w:pStyle w:val="Diplomovkapodkapitola"/>
      </w:pPr>
      <w:bookmarkStart w:id="52" w:name="_Toc387588264"/>
      <w:bookmarkStart w:id="53" w:name="_Toc387588551"/>
      <w:bookmarkStart w:id="54" w:name="_Toc387607385"/>
      <w:bookmarkStart w:id="55" w:name="_Toc387607622"/>
      <w:bookmarkStart w:id="56" w:name="_Toc419324067"/>
      <w:r w:rsidRPr="000E6017">
        <w:lastRenderedPageBreak/>
        <w:t>Naive</w:t>
      </w:r>
      <w:r w:rsidR="00141C1D" w:rsidRPr="000E6017">
        <w:t xml:space="preserve"> </w:t>
      </w:r>
      <w:r w:rsidRPr="000E6017">
        <w:t>Bayes</w:t>
      </w:r>
      <w:r w:rsidR="00141C1D" w:rsidRPr="000E6017">
        <w:t xml:space="preserve"> </w:t>
      </w:r>
      <w:r w:rsidRPr="000E6017">
        <w:t>Klasifikátor</w:t>
      </w:r>
      <w:bookmarkEnd w:id="52"/>
      <w:bookmarkEnd w:id="53"/>
      <w:bookmarkEnd w:id="54"/>
      <w:bookmarkEnd w:id="55"/>
      <w:bookmarkEnd w:id="56"/>
    </w:p>
    <w:p w:rsidR="00703809" w:rsidRPr="000E6017" w:rsidRDefault="00703809" w:rsidP="00703809">
      <w:pPr>
        <w:pStyle w:val="Diplomovkanormal"/>
      </w:pPr>
    </w:p>
    <w:p w:rsidR="00703809" w:rsidRPr="000E6017" w:rsidRDefault="00703809" w:rsidP="00703809">
      <w:pPr>
        <w:pStyle w:val="Diplomovkanormal"/>
        <w:rPr>
          <w:rFonts w:eastAsiaTheme="minorEastAsia"/>
        </w:rPr>
      </w:pPr>
      <w:r w:rsidRPr="000E6017">
        <w:t>Naive</w:t>
      </w:r>
      <w:r w:rsidR="00141C1D" w:rsidRPr="000E6017">
        <w:t xml:space="preserve"> </w:t>
      </w:r>
      <w:r w:rsidRPr="000E6017">
        <w:t>Bayes</w:t>
      </w:r>
      <w:r w:rsidR="00141C1D" w:rsidRPr="000E6017">
        <w:t xml:space="preserve"> </w:t>
      </w:r>
      <w:r w:rsidRPr="000E6017">
        <w:t>klasifikátor je štatistický klasifikátor,</w:t>
      </w:r>
      <w:r w:rsidR="00141C1D" w:rsidRPr="000E6017">
        <w:t xml:space="preserve"> </w:t>
      </w:r>
      <w:r w:rsidRPr="000E6017">
        <w:t>ktorý sa zameriava na pravdepodobnosť. To znamená že využíva metódy, ktoré zobrazujú</w:t>
      </w:r>
      <w:r w:rsidR="00141C1D" w:rsidRPr="000E6017">
        <w:t xml:space="preserve"> </w:t>
      </w:r>
      <w:r w:rsidRPr="000E6017">
        <w:t>pravdepodobnosť že pri rozpoznávaní ide o daný objekt. Existujú dva spôsoby ako takýto výstup dosiahnuť. Prvý spôsob je priame naučenie funkcie, ktorá vypočíta triedu pravdepodobností. Tento model výpočtu sa nazýva diskriminatívny model, pretože diskriminuje spomedzi tried získaných pri vstupe. Alternatíva k tomuto modelu je class-conditional</w:t>
      </w:r>
      <w:r w:rsidR="00141C1D" w:rsidRPr="000E6017">
        <w:t xml:space="preserve"> </w:t>
      </w:r>
      <w:r w:rsidRPr="000E6017">
        <w:t xml:space="preserve">density (hustota tried-podmienok) </w:t>
      </w:r>
      <m:oMath>
        <m:r>
          <w:rPr>
            <w:rFonts w:ascii="Cambria Math" w:hAnsi="Cambria Math"/>
          </w:rPr>
          <m:t>p(x|y)</m:t>
        </m:r>
      </m:oMath>
      <w:r w:rsidRPr="000E6017">
        <w:rPr>
          <w:rFonts w:eastAsiaTheme="minorEastAsia"/>
        </w:rPr>
        <w:t xml:space="preserve"> pre každú hodnotu y a pre naučenie classpriors (priorít tried) </w:t>
      </w:r>
      <m:oMath>
        <m:r>
          <w:rPr>
            <w:rFonts w:ascii="Cambria Math" w:eastAsiaTheme="minorEastAsia" w:hAnsi="Cambria Math"/>
          </w:rPr>
          <m:t>p(y)</m:t>
        </m:r>
      </m:oMath>
      <w:r w:rsidRPr="000E6017">
        <w:rPr>
          <w:rFonts w:eastAsiaTheme="minorEastAsia"/>
        </w:rPr>
        <w:t>. Potom sa môže aplikovať Bayesovo pravidlo na výpočet pravdepodobnosti.</w:t>
      </w:r>
      <w:r w:rsidR="00141C1D" w:rsidRPr="000E6017">
        <w:t xml:space="preserve"> [3]</w:t>
      </w:r>
    </w:p>
    <w:p w:rsidR="00703809" w:rsidRPr="000E6017" w:rsidRDefault="00703809" w:rsidP="00703809">
      <w:pPr>
        <w:pStyle w:val="Diplomovkanormal"/>
        <w:rPr>
          <w:rFonts w:eastAsiaTheme="minorEastAsia"/>
        </w:rPr>
      </w:pPr>
      <m:oMathPara>
        <m:oMath>
          <m:r>
            <w:rPr>
              <w:rFonts w:ascii="Cambria Math" w:hAnsi="Cambria Math"/>
            </w:rPr>
            <m:t>p</m:t>
          </m:r>
          <m:d>
            <m:dPr>
              <m:ctrlPr>
                <w:rPr>
                  <w:rFonts w:ascii="Cambria Math" w:hAnsi="Cambria Math"/>
                </w:rPr>
              </m:ctrlPr>
            </m:dPr>
            <m:e>
              <m:r>
                <w:rPr>
                  <w:rFonts w:ascii="Cambria Math" w:hAnsi="Cambria Math"/>
                </w:rPr>
                <m:t>y</m:t>
              </m:r>
            </m:e>
            <m:e>
              <m:r>
                <w:rPr>
                  <w:rFonts w:ascii="Cambria Math" w:hAnsi="Cambria Math"/>
                </w:rPr>
                <m:t>x</m:t>
              </m:r>
            </m:e>
          </m:d>
          <m:r>
            <m:rPr>
              <m:sty m:val="p"/>
            </m:rPr>
            <w:rPr>
              <w:rFonts w:ascii="Cambria Math" w:hAnsi="Cambria Math"/>
            </w:rPr>
            <m:t>=</m:t>
          </m:r>
          <m:f>
            <m:fPr>
              <m:ctrlPr>
                <w:rPr>
                  <w:rFonts w:ascii="Cambria Math" w:hAnsi="Cambria Math"/>
                </w:rPr>
              </m:ctrlPr>
            </m:fPr>
            <m:num>
              <m:r>
                <w:rPr>
                  <w:rFonts w:ascii="Cambria Math" w:hAnsi="Cambria Math"/>
                </w:rPr>
                <m:t>p</m:t>
              </m:r>
              <m:r>
                <m:rPr>
                  <m:sty m:val="p"/>
                </m:rPr>
                <w:rPr>
                  <w:rFonts w:ascii="Cambria Math" w:hAnsi="Cambria Math"/>
                </w:rPr>
                <m:t>(</m:t>
              </m:r>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num>
            <m:den>
              <m:r>
                <w:rPr>
                  <w:rFonts w:ascii="Cambria Math" w:hAnsi="Cambria Math"/>
                </w:rPr>
                <m:t>p</m:t>
              </m:r>
              <m:r>
                <m:rPr>
                  <m:sty m:val="p"/>
                </m:rPr>
                <w:rPr>
                  <w:rFonts w:ascii="Cambria Math" w:hAnsi="Cambria Math"/>
                </w:rPr>
                <m:t>(</m:t>
              </m:r>
              <m:r>
                <w:rPr>
                  <w:rFonts w:ascii="Cambria Math" w:hAnsi="Cambria Math"/>
                </w:rPr>
                <m:t>x</m:t>
              </m:r>
              <m:r>
                <m:rPr>
                  <m:sty m:val="p"/>
                </m:rPr>
                <w:rPr>
                  <w:rFonts w:ascii="Cambria Math" w:hAnsi="Cambria Math"/>
                </w:rPr>
                <m:t>)</m:t>
              </m:r>
            </m:den>
          </m:f>
          <m:r>
            <m:rPr>
              <m:sty m:val="p"/>
            </m:rPr>
            <w:rPr>
              <w:rFonts w:ascii="Cambria Math" w:hAnsi="Cambria Math"/>
            </w:rPr>
            <m:t>=</m:t>
          </m:r>
          <m:f>
            <m:fPr>
              <m:ctrlPr>
                <w:rPr>
                  <w:rFonts w:ascii="Cambria Math" w:hAnsi="Cambria Math"/>
                </w:rPr>
              </m:ctrlPr>
            </m:fPr>
            <m:num>
              <m:r>
                <w:rPr>
                  <w:rFonts w:ascii="Cambria Math" w:hAnsi="Cambria Math"/>
                </w:rPr>
                <m:t>p</m:t>
              </m:r>
              <m:d>
                <m:dPr>
                  <m:ctrlPr>
                    <w:rPr>
                      <w:rFonts w:ascii="Cambria Math" w:hAnsi="Cambria Math"/>
                    </w:rPr>
                  </m:ctrlPr>
                </m:dPr>
                <m:e>
                  <m:r>
                    <w:rPr>
                      <w:rFonts w:ascii="Cambria Math" w:hAnsi="Cambria Math"/>
                    </w:rPr>
                    <m:t>x</m:t>
                  </m:r>
                </m:e>
                <m:e>
                  <m:r>
                    <w:rPr>
                      <w:rFonts w:ascii="Cambria Math" w:hAnsi="Cambria Math"/>
                    </w:rPr>
                    <m:t>y</m:t>
                  </m:r>
                </m:e>
              </m:d>
              <m:r>
                <w:rPr>
                  <w:rFonts w:ascii="Cambria Math" w:hAnsi="Cambria Math"/>
                </w:rPr>
                <m:t>p</m:t>
              </m:r>
              <m:r>
                <m:rPr>
                  <m:sty m:val="p"/>
                </m:rPr>
                <w:rPr>
                  <w:rFonts w:ascii="Cambria Math" w:hAnsi="Cambria Math"/>
                </w:rPr>
                <m:t>(</m:t>
              </m:r>
              <m:r>
                <w:rPr>
                  <w:rFonts w:ascii="Cambria Math" w:hAnsi="Cambria Math"/>
                </w:rPr>
                <m:t>y</m:t>
              </m:r>
              <m:r>
                <m:rPr>
                  <m:sty m:val="p"/>
                </m:rPr>
                <w:rPr>
                  <w:rFonts w:ascii="Cambria Math" w:hAnsi="Cambria Math"/>
                </w:rPr>
                <m:t>)</m:t>
              </m:r>
            </m:num>
            <m:den>
              <m:nary>
                <m:naryPr>
                  <m:chr m:val="∑"/>
                  <m:limLoc m:val="subSup"/>
                  <m:ctrlPr>
                    <w:rPr>
                      <w:rFonts w:ascii="Cambria Math" w:hAnsi="Cambria Math"/>
                    </w:rPr>
                  </m:ctrlPr>
                </m:naryPr>
                <m:sub>
                  <m:sSup>
                    <m:sSupPr>
                      <m:ctrlPr>
                        <w:rPr>
                          <w:rFonts w:ascii="Cambria Math" w:hAnsi="Cambria Math"/>
                        </w:rPr>
                      </m:ctrlPr>
                    </m:sSupPr>
                    <m:e>
                      <m:r>
                        <w:rPr>
                          <w:rFonts w:ascii="Cambria Math" w:hAnsi="Cambria Math"/>
                        </w:rPr>
                        <m:t>y</m:t>
                      </m:r>
                      <m:r>
                        <m:rPr>
                          <m:sty m:val="p"/>
                        </m:rPr>
                        <w:rPr>
                          <w:rFonts w:ascii="Cambria Math" w:hAnsi="Cambria Math"/>
                        </w:rPr>
                        <m:t>´=1</m:t>
                      </m:r>
                    </m:e>
                    <m:sup/>
                  </m:sSup>
                </m:sub>
                <m:sup>
                  <m:r>
                    <w:rPr>
                      <w:rFonts w:ascii="Cambria Math" w:hAnsi="Cambria Math"/>
                    </w:rPr>
                    <m:t>C</m:t>
                  </m:r>
                </m:sup>
                <m:e>
                  <m:r>
                    <w:rPr>
                      <w:rFonts w:ascii="Cambria Math" w:hAnsi="Cambria Math"/>
                    </w:rPr>
                    <m:t>p</m:t>
                  </m:r>
                  <m:d>
                    <m:dPr>
                      <m:ctrlPr>
                        <w:rPr>
                          <w:rFonts w:ascii="Cambria Math" w:hAnsi="Cambria Math"/>
                        </w:rPr>
                      </m:ctrlPr>
                    </m:dPr>
                    <m:e>
                      <m:r>
                        <w:rPr>
                          <w:rFonts w:ascii="Cambria Math" w:hAnsi="Cambria Math"/>
                        </w:rPr>
                        <m:t>x</m:t>
                      </m:r>
                    </m:e>
                    <m:e>
                      <m:sSup>
                        <m:sSupPr>
                          <m:ctrlPr>
                            <w:rPr>
                              <w:rFonts w:ascii="Cambria Math" w:hAnsi="Cambria Math"/>
                            </w:rPr>
                          </m:ctrlPr>
                        </m:sSupPr>
                        <m:e>
                          <m:r>
                            <w:rPr>
                              <w:rFonts w:ascii="Cambria Math" w:hAnsi="Cambria Math"/>
                            </w:rPr>
                            <m:t>y</m:t>
                          </m:r>
                        </m:e>
                        <m:sup>
                          <m:r>
                            <m:rPr>
                              <m:sty m:val="p"/>
                            </m:rPr>
                            <w:rPr>
                              <w:rFonts w:ascii="Cambria Math" w:hAnsi="Cambria Math"/>
                            </w:rPr>
                            <m:t>´</m:t>
                          </m:r>
                        </m:sup>
                      </m:sSup>
                    </m:e>
                  </m:d>
                  <m:r>
                    <w:rPr>
                      <w:rFonts w:ascii="Cambria Math" w:hAnsi="Cambria Math"/>
                    </w:rPr>
                    <m:t>p</m:t>
                  </m:r>
                  <m:d>
                    <m:dPr>
                      <m:ctrlPr>
                        <w:rPr>
                          <w:rFonts w:ascii="Cambria Math" w:hAnsi="Cambria Math"/>
                        </w:rPr>
                      </m:ctrlPr>
                    </m:dPr>
                    <m:e>
                      <m:sSup>
                        <m:sSupPr>
                          <m:ctrlPr>
                            <w:rPr>
                              <w:rFonts w:ascii="Cambria Math" w:hAnsi="Cambria Math"/>
                            </w:rPr>
                          </m:ctrlPr>
                        </m:sSupPr>
                        <m:e>
                          <m:r>
                            <w:rPr>
                              <w:rFonts w:ascii="Cambria Math" w:hAnsi="Cambria Math"/>
                            </w:rPr>
                            <m:t>y</m:t>
                          </m:r>
                        </m:e>
                        <m:sup>
                          <m:r>
                            <m:rPr>
                              <m:sty m:val="p"/>
                            </m:rPr>
                            <w:rPr>
                              <w:rFonts w:ascii="Cambria Math" w:hAnsi="Cambria Math"/>
                            </w:rPr>
                            <m:t>´</m:t>
                          </m:r>
                        </m:sup>
                      </m:sSup>
                    </m:e>
                  </m:d>
                </m:e>
              </m:nary>
            </m:den>
          </m:f>
        </m:oMath>
      </m:oMathPara>
    </w:p>
    <w:p w:rsidR="00703809" w:rsidRPr="000E6017" w:rsidRDefault="00703809" w:rsidP="00703809">
      <w:pPr>
        <w:pStyle w:val="Diplomovkanormal"/>
      </w:pPr>
      <w:r w:rsidRPr="000E6017">
        <w:t>Toto sa nazýva generatívny model, keďže špecifikuje ako možno generovať príznakové vektory x, pre každú možnú triedu y. Alternatívou</w:t>
      </w:r>
      <w:r w:rsidR="000E6017">
        <w:t xml:space="preserve"> ku generatívnemu a diskriminatívne</w:t>
      </w:r>
      <w:r w:rsidRPr="000E6017">
        <w:t>mu učeniu je rozdelené  učenie so všetkými pravdepodobnosťami spolu. Táto metóda priamo mapuje vstupy na výstup:</w:t>
      </w:r>
    </w:p>
    <w:p w:rsidR="00703809" w:rsidRPr="000E6017" w:rsidRDefault="00703809" w:rsidP="00703809">
      <w:pPr>
        <w:pStyle w:val="Diplomovkanormal"/>
        <w:rPr>
          <w:rFonts w:eastAsiaTheme="minorEastAsia"/>
        </w:rPr>
      </w:pPr>
      <m:oMathPara>
        <m:oMath>
          <m:r>
            <w:rPr>
              <w:rFonts w:ascii="Cambria Math" w:hAnsi="Cambria Math"/>
            </w:rPr>
            <m:t>f</m:t>
          </m:r>
          <m:d>
            <m:dPr>
              <m:ctrlPr>
                <w:rPr>
                  <w:rFonts w:ascii="Cambria Math" w:hAnsi="Cambria Math"/>
                </w:rPr>
              </m:ctrlPr>
            </m:dPr>
            <m:e>
              <m:r>
                <w:rPr>
                  <w:rFonts w:ascii="Cambria Math" w:hAnsi="Cambria Math"/>
                </w:rPr>
                <m:t>x</m:t>
              </m:r>
            </m:e>
          </m:d>
          <m:r>
            <m:rPr>
              <m:sty m:val="p"/>
            </m:rPr>
            <w:rPr>
              <w:rFonts w:ascii="Cambria Math" w:hAnsi="Cambria Math"/>
            </w:rPr>
            <m:t>=</m:t>
          </m:r>
          <m:r>
            <w:rPr>
              <w:rFonts w:ascii="Cambria Math" w:hAnsi="Cambria Math"/>
            </w:rPr>
            <m:t>y</m:t>
          </m:r>
          <m:d>
            <m:dPr>
              <m:ctrlPr>
                <w:rPr>
                  <w:rFonts w:ascii="Cambria Math" w:hAnsi="Cambria Math"/>
                </w:rPr>
              </m:ctrlPr>
            </m:dPr>
            <m:e>
              <m:r>
                <w:rPr>
                  <w:rFonts w:ascii="Cambria Math" w:hAnsi="Cambria Math"/>
                </w:rPr>
                <m:t>x</m:t>
              </m:r>
            </m:e>
          </m:d>
          <m:r>
            <m:rPr>
              <m:sty m:val="p"/>
            </m:rPr>
            <w:rPr>
              <w:rFonts w:ascii="Cambria Math" w:hAnsi="Cambria Math"/>
            </w:rPr>
            <m:t>-</m:t>
          </m:r>
          <m:limLow>
            <m:limLowPr>
              <m:ctrlPr>
                <w:rPr>
                  <w:rFonts w:ascii="Cambria Math" w:hAnsi="Cambria Math"/>
                </w:rPr>
              </m:ctrlPr>
            </m:limLowPr>
            <m:e>
              <m:groupChr>
                <m:groupChrPr>
                  <m:ctrlPr>
                    <w:rPr>
                      <w:rFonts w:ascii="Cambria Math" w:hAnsi="Cambria Math"/>
                    </w:rPr>
                  </m:ctrlPr>
                </m:groupChrPr>
                <m:e>
                  <m:r>
                    <w:rPr>
                      <w:rFonts w:ascii="Cambria Math" w:hAnsi="Cambria Math"/>
                    </w:rPr>
                    <m:t>argmax</m:t>
                  </m:r>
                </m:e>
              </m:groupChr>
            </m:e>
            <m:lim>
              <m:r>
                <w:rPr>
                  <w:rFonts w:ascii="Cambria Math" w:hAnsi="Cambria Math"/>
                </w:rPr>
                <m:t>y</m:t>
              </m:r>
            </m:lim>
          </m:limLow>
          <m:r>
            <w:rPr>
              <w:rFonts w:ascii="Cambria Math" w:hAnsi="Cambria Math"/>
            </w:rPr>
            <m:t>p</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x</m:t>
          </m:r>
          <m:r>
            <m:rPr>
              <m:sty m:val="p"/>
            </m:rPr>
            <w:rPr>
              <w:rFonts w:ascii="Cambria Math" w:hAnsi="Cambria Math"/>
            </w:rPr>
            <m:t>)</m:t>
          </m:r>
        </m:oMath>
      </m:oMathPara>
    </w:p>
    <w:p w:rsidR="00703809" w:rsidRPr="000E6017" w:rsidRDefault="00703809" w:rsidP="00703809">
      <w:pPr>
        <w:pStyle w:val="Diplomovkanormal"/>
      </w:pPr>
    </w:p>
    <w:p w:rsidR="00703809" w:rsidRPr="000E6017" w:rsidRDefault="00703809" w:rsidP="00F24F8F">
      <w:pPr>
        <w:pStyle w:val="Diplomovkapodkapitola"/>
        <w:numPr>
          <w:ilvl w:val="2"/>
          <w:numId w:val="20"/>
        </w:numPr>
      </w:pPr>
      <w:bookmarkStart w:id="57" w:name="_Toc387588265"/>
      <w:bookmarkStart w:id="58" w:name="_Toc387588552"/>
      <w:bookmarkStart w:id="59" w:name="_Toc387607386"/>
      <w:bookmarkStart w:id="60" w:name="_Toc387607623"/>
      <w:bookmarkStart w:id="61" w:name="_Toc419324068"/>
      <w:r w:rsidRPr="000E6017">
        <w:t>Výhody Naive</w:t>
      </w:r>
      <w:r w:rsidR="00141C1D" w:rsidRPr="000E6017">
        <w:t xml:space="preserve"> </w:t>
      </w:r>
      <w:r w:rsidRPr="000E6017">
        <w:t>Bayes</w:t>
      </w:r>
      <w:r w:rsidR="00141C1D" w:rsidRPr="000E6017">
        <w:t xml:space="preserve"> </w:t>
      </w:r>
      <w:r w:rsidRPr="000E6017">
        <w:t>Klasifikátora</w:t>
      </w:r>
      <w:bookmarkEnd w:id="57"/>
      <w:bookmarkEnd w:id="58"/>
      <w:bookmarkEnd w:id="59"/>
      <w:bookmarkEnd w:id="60"/>
      <w:bookmarkEnd w:id="61"/>
    </w:p>
    <w:p w:rsidR="00703809" w:rsidRPr="000E6017" w:rsidRDefault="00703809" w:rsidP="00703809">
      <w:pPr>
        <w:pStyle w:val="Diplomovkanormal"/>
      </w:pPr>
    </w:p>
    <w:p w:rsidR="00703809" w:rsidRPr="000E6017" w:rsidRDefault="00703809" w:rsidP="00703809">
      <w:pPr>
        <w:pStyle w:val="Diplomovkanormal"/>
      </w:pPr>
      <w:r w:rsidRPr="000E6017">
        <w:t>Medzi výhody Naive</w:t>
      </w:r>
      <w:r w:rsidR="00141C1D" w:rsidRPr="000E6017">
        <w:t xml:space="preserve"> </w:t>
      </w:r>
      <w:r w:rsidRPr="000E6017">
        <w:t>Bayes</w:t>
      </w:r>
      <w:r w:rsidR="00141C1D" w:rsidRPr="000E6017">
        <w:t xml:space="preserve"> </w:t>
      </w:r>
      <w:r w:rsidRPr="000E6017">
        <w:t>klasifikátora patrí:</w:t>
      </w:r>
    </w:p>
    <w:p w:rsidR="00141C1D" w:rsidRPr="000E6017" w:rsidRDefault="00703809" w:rsidP="00703809">
      <w:pPr>
        <w:pStyle w:val="Diplomovkanormal"/>
        <w:numPr>
          <w:ilvl w:val="0"/>
          <w:numId w:val="9"/>
        </w:numPr>
      </w:pPr>
      <w:r w:rsidRPr="000E6017">
        <w:t>Odmietnutie výberu. Podľa distribúcie pravdepodobnosti vieme, či výsledok klasifikácie je veľmi pravdepodobný alebo nepravdepodobný. Podľa toho sa môže rozhodnúť že neposkytne klasifikáciu a prenechá to na človeka aby rozhodol</w:t>
      </w:r>
      <w:r w:rsidR="006B2D4A">
        <w:t>,</w:t>
      </w:r>
      <w:r w:rsidRPr="000E6017">
        <w:t xml:space="preserve"> o čo sa jedná.</w:t>
      </w:r>
      <w:r w:rsidR="00141C1D" w:rsidRPr="000E6017">
        <w:t xml:space="preserve"> </w:t>
      </w:r>
      <w:r w:rsidRPr="000E6017">
        <w:t>Tento princíp má uplatnenie napríklad v medicíne, kedy doktor môže rozhodnúť</w:t>
      </w:r>
      <w:r w:rsidR="00141C1D" w:rsidRPr="000E6017">
        <w:t xml:space="preserve"> ak pravdepodobnosť nie je dostatočne veľká</w:t>
      </w:r>
      <w:r w:rsidRPr="000E6017">
        <w:t xml:space="preserve">. </w:t>
      </w:r>
      <w:r w:rsidR="00D262BA" w:rsidRPr="000E6017">
        <w:t>[3]</w:t>
      </w:r>
    </w:p>
    <w:p w:rsidR="00703809" w:rsidRPr="000E6017" w:rsidRDefault="00703809" w:rsidP="00703809">
      <w:pPr>
        <w:pStyle w:val="Diplomovkanormal"/>
        <w:numPr>
          <w:ilvl w:val="0"/>
          <w:numId w:val="9"/>
        </w:numPr>
      </w:pPr>
      <w:r w:rsidRPr="000E6017">
        <w:t>Zmena užitočnej</w:t>
      </w:r>
      <w:r w:rsidR="00B139E9">
        <w:t xml:space="preserve"> </w:t>
      </w:r>
      <w:r w:rsidR="00B139E9">
        <w:rPr>
          <w:lang w:val="en-US"/>
        </w:rPr>
        <w:t>(utility)</w:t>
      </w:r>
      <w:r w:rsidRPr="000E6017">
        <w:t xml:space="preserve"> funkcie. Môže sa skombinovať pravdepodobnostná distribúcia s funkciou užitočnosti aby </w:t>
      </w:r>
      <w:r w:rsidR="00141C1D" w:rsidRPr="000E6017">
        <w:t>sa minimalizoval risk. Hoci môže</w:t>
      </w:r>
      <w:r w:rsidRPr="000E6017">
        <w:t xml:space="preserve">me diskriminant naučiť aby priamo minimalizoval riziko. Výhodou je, že naša funkcia užitočnosti sa mení a nemusíme znova učiť </w:t>
      </w:r>
      <m:oMath>
        <m:r>
          <w:rPr>
            <w:rFonts w:ascii="Cambria Math" w:hAnsi="Cambria Math"/>
          </w:rPr>
          <m:t>p</m:t>
        </m:r>
        <m:d>
          <m:dPr>
            <m:ctrlPr>
              <w:rPr>
                <w:rFonts w:ascii="Cambria Math" w:hAnsi="Cambria Math"/>
                <w:i/>
              </w:rPr>
            </m:ctrlPr>
          </m:dPr>
          <m:e>
            <m:r>
              <w:rPr>
                <w:rFonts w:ascii="Cambria Math" w:hAnsi="Cambria Math"/>
              </w:rPr>
              <m:t>y</m:t>
            </m:r>
          </m:e>
          <m:e>
            <m:r>
              <w:rPr>
                <w:rFonts w:ascii="Cambria Math" w:hAnsi="Cambria Math"/>
              </w:rPr>
              <m:t>x</m:t>
            </m:r>
          </m:e>
        </m:d>
      </m:oMath>
      <w:r w:rsidRPr="000E6017">
        <w:rPr>
          <w:rFonts w:eastAsiaTheme="minorEastAsia"/>
        </w:rPr>
        <w:t>.</w:t>
      </w:r>
      <w:r w:rsidR="00D262BA" w:rsidRPr="000E6017">
        <w:rPr>
          <w:rFonts w:eastAsiaTheme="minorEastAsia"/>
        </w:rPr>
        <w:t xml:space="preserve"> [3]</w:t>
      </w:r>
    </w:p>
    <w:p w:rsidR="00703809" w:rsidRPr="000E6017" w:rsidRDefault="00703809" w:rsidP="00703809">
      <w:pPr>
        <w:pStyle w:val="Diplomovkanormal"/>
        <w:numPr>
          <w:ilvl w:val="0"/>
          <w:numId w:val="9"/>
        </w:numPr>
      </w:pPr>
      <w:r w:rsidRPr="000E6017">
        <w:t xml:space="preserve">Kompenzácia pre nevyrovnanosť tried. Ak je jedna trieda omnoho viac pravdepodobná ako druhá (trieda2 = zriedkavá - 1 prípad z 1000). Ak učíme </w:t>
      </w:r>
      <w:r w:rsidRPr="000E6017">
        <w:lastRenderedPageBreak/>
        <w:t>klasifikátor s nevyrovnanými dátami, môže získať triviálnu 99,9% presnosť keď jednoducho sa naučí pravidlo f(x) = trieda1, čiže vždy bude výstup rovnaký bez ohľadu na to, čo je vstupom. Aby sa vyhlo tomuto degradovanému riešeniu, môžeme ho natréno</w:t>
      </w:r>
      <w:r w:rsidR="00D262BA" w:rsidRPr="000E6017">
        <w:t xml:space="preserve">vať s trénovacou množinou, ktorej </w:t>
      </w:r>
      <w:r w:rsidR="002B6E7A" w:rsidRPr="000E6017">
        <w:t xml:space="preserve">dáta </w:t>
      </w:r>
      <w:r w:rsidR="00D262BA" w:rsidRPr="000E6017">
        <w:t>majú</w:t>
      </w:r>
      <w:r w:rsidRPr="000E6017">
        <w:t xml:space="preserve"> rovnomerne pravdepodobnosti. Zavolá sa výsledný model </w:t>
      </w:r>
      <m:oMath>
        <m:sSub>
          <m:sSubPr>
            <m:ctrlPr>
              <w:rPr>
                <w:rFonts w:ascii="Cambria Math" w:hAnsi="Cambria Math"/>
                <w:i/>
              </w:rPr>
            </m:ctrlPr>
          </m:sSubPr>
          <m:e>
            <m:r>
              <w:rPr>
                <w:rFonts w:ascii="Cambria Math" w:hAnsi="Cambria Math"/>
              </w:rPr>
              <m:t>P</m:t>
            </m:r>
          </m:e>
          <m:sub>
            <m:r>
              <w:rPr>
                <w:rFonts w:ascii="Cambria Math" w:hAnsi="Cambria Math"/>
              </w:rPr>
              <m:t>bal</m:t>
            </m:r>
          </m:sub>
        </m:sSub>
        <m:r>
          <w:rPr>
            <w:rFonts w:ascii="Cambria Math" w:hAnsi="Cambria Math"/>
          </w:rPr>
          <m:t>(y|x)</m:t>
        </m:r>
      </m:oMath>
      <w:r w:rsidRPr="000E6017">
        <w:t>. Na začiatku behu programu, môžeme tento model modifikovať, aby pracoval nad skutočnou distribúciou dát</w:t>
      </w:r>
      <w:r w:rsidR="00D262BA" w:rsidRPr="000E6017">
        <w:t xml:space="preserve"> [3]</w:t>
      </w:r>
      <w:r w:rsidRPr="000E6017">
        <w:t xml:space="preserve">: </w:t>
      </w:r>
    </w:p>
    <w:p w:rsidR="00703809" w:rsidRPr="000E6017" w:rsidRDefault="000A45F6" w:rsidP="00703809">
      <w:pPr>
        <w:pStyle w:val="Diplomovkanormal"/>
        <w:rPr>
          <w:rFonts w:eastAsiaTheme="minorEastAsia"/>
        </w:rPr>
      </w:pPr>
      <m:oMathPara>
        <m:oMath>
          <m:sSub>
            <m:sSubPr>
              <m:ctrlPr>
                <w:rPr>
                  <w:rFonts w:ascii="Cambria Math" w:hAnsi="Cambria Math"/>
                </w:rPr>
              </m:ctrlPr>
            </m:sSubPr>
            <m:e>
              <m:r>
                <w:rPr>
                  <w:rFonts w:ascii="Cambria Math" w:hAnsi="Cambria Math"/>
                </w:rPr>
                <m:t>P</m:t>
              </m:r>
            </m:e>
            <m:sub>
              <m:r>
                <w:rPr>
                  <w:rFonts w:ascii="Cambria Math" w:hAnsi="Cambria Math"/>
                </w:rPr>
                <m:t>bal</m:t>
              </m:r>
            </m:sub>
          </m:sSub>
          <m:d>
            <m:dPr>
              <m:ctrlPr>
                <w:rPr>
                  <w:rFonts w:ascii="Cambria Math" w:hAnsi="Cambria Math"/>
                </w:rPr>
              </m:ctrlPr>
            </m:dPr>
            <m:e>
              <m:r>
                <w:rPr>
                  <w:rFonts w:ascii="Cambria Math" w:hAnsi="Cambria Math"/>
                </w:rPr>
                <m:t>y</m:t>
              </m:r>
            </m:e>
            <m:e>
              <m:r>
                <w:rPr>
                  <w:rFonts w:ascii="Cambria Math" w:hAnsi="Cambria Math"/>
                </w:rPr>
                <m:t>x</m:t>
              </m:r>
            </m:e>
          </m:d>
          <m:r>
            <m:rPr>
              <m:sty m:val="p"/>
            </m:rPr>
            <w:rPr>
              <w:rFonts w:ascii="Cambria Math" w:hAnsi="Cambria Math"/>
            </w:rPr>
            <m:t>∝</m:t>
          </m:r>
          <m:r>
            <w:rPr>
              <w:rFonts w:ascii="Cambria Math" w:hAnsi="Cambria Math"/>
            </w:rPr>
            <m:t>p</m:t>
          </m:r>
          <m:d>
            <m:dPr>
              <m:ctrlPr>
                <w:rPr>
                  <w:rFonts w:ascii="Cambria Math" w:hAnsi="Cambria Math"/>
                </w:rPr>
              </m:ctrlPr>
            </m:dPr>
            <m:e>
              <m:r>
                <w:rPr>
                  <w:rFonts w:ascii="Cambria Math" w:hAnsi="Cambria Math"/>
                </w:rPr>
                <m:t>x</m:t>
              </m:r>
            </m:e>
            <m:e>
              <m:r>
                <w:rPr>
                  <w:rFonts w:ascii="Cambria Math" w:hAnsi="Cambria Math"/>
                </w:rPr>
                <m:t>y</m:t>
              </m:r>
            </m:e>
          </m:d>
          <m:sSub>
            <m:sSubPr>
              <m:ctrlPr>
                <w:rPr>
                  <w:rFonts w:ascii="Cambria Math" w:hAnsi="Cambria Math"/>
                </w:rPr>
              </m:ctrlPr>
            </m:sSubPr>
            <m:e>
              <m:r>
                <w:rPr>
                  <w:rFonts w:ascii="Cambria Math" w:hAnsi="Cambria Math"/>
                </w:rPr>
                <m:t>P</m:t>
              </m:r>
            </m:e>
            <m:sub>
              <m:r>
                <w:rPr>
                  <w:rFonts w:ascii="Cambria Math" w:hAnsi="Cambria Math"/>
                </w:rPr>
                <m:t>bal</m:t>
              </m:r>
            </m:sub>
          </m:sSub>
          <m:r>
            <m:rPr>
              <m:sty m:val="p"/>
            </m:rPr>
            <w:rPr>
              <w:rFonts w:ascii="Cambria Math" w:hAnsi="Cambria Math"/>
            </w:rPr>
            <m:t>(</m:t>
          </m:r>
          <m:r>
            <w:rPr>
              <w:rFonts w:ascii="Cambria Math" w:hAnsi="Cambria Math"/>
            </w:rPr>
            <m:t>y</m:t>
          </m:r>
          <m:r>
            <m:rPr>
              <m:sty m:val="p"/>
            </m:rPr>
            <w:rPr>
              <w:rFonts w:ascii="Cambria Math" w:hAnsi="Cambria Math"/>
            </w:rPr>
            <m:t>)</m:t>
          </m:r>
        </m:oMath>
      </m:oMathPara>
    </w:p>
    <w:p w:rsidR="00703809" w:rsidRPr="000E6017" w:rsidRDefault="000A45F6" w:rsidP="00703809">
      <w:pPr>
        <w:pStyle w:val="Diplomovkanormal"/>
        <w:rPr>
          <w:rFonts w:eastAsiaTheme="minorEastAsia"/>
        </w:rPr>
      </w:pPr>
      <m:oMathPara>
        <m:oMathParaPr>
          <m:jc m:val="left"/>
        </m:oMathParaPr>
        <m:oMath>
          <m:sSub>
            <m:sSubPr>
              <m:ctrlPr>
                <w:rPr>
                  <w:rFonts w:ascii="Cambria Math" w:hAnsi="Cambria Math"/>
                </w:rPr>
              </m:ctrlPr>
            </m:sSubPr>
            <m:e>
              <m:r>
                <w:rPr>
                  <w:rFonts w:ascii="Cambria Math" w:hAnsi="Cambria Math"/>
                </w:rPr>
                <m:t>P</m:t>
              </m:r>
            </m:e>
            <m:sub>
              <m:r>
                <w:rPr>
                  <w:rFonts w:ascii="Cambria Math" w:hAnsi="Cambria Math"/>
                </w:rPr>
                <m:t>bal</m:t>
              </m:r>
            </m:sub>
          </m:sSub>
          <m:r>
            <m:rPr>
              <m:sty m:val="p"/>
            </m:rPr>
            <w:rPr>
              <w:rFonts w:ascii="Cambria Math" w:hAnsi="Cambria Math"/>
            </w:rPr>
            <m:t>-</m:t>
          </m:r>
          <m:r>
            <w:rPr>
              <w:rFonts w:ascii="Cambria Math" w:hAnsi="Cambria Math"/>
            </w:rPr>
            <m:t>rovnomern</m:t>
          </m:r>
          <m:r>
            <m:rPr>
              <m:sty m:val="p"/>
            </m:rPr>
            <w:rPr>
              <w:rFonts w:ascii="Cambria Math" w:hAnsi="Cambria Math"/>
            </w:rPr>
            <m:t xml:space="preserve">é </m:t>
          </m:r>
          <m:r>
            <w:rPr>
              <w:rFonts w:ascii="Cambria Math" w:hAnsi="Cambria Math"/>
            </w:rPr>
            <m:t>d</m:t>
          </m:r>
          <m:r>
            <m:rPr>
              <m:sty m:val="p"/>
            </m:rPr>
            <w:rPr>
              <w:rFonts w:ascii="Cambria Math" w:hAnsi="Cambria Math"/>
            </w:rPr>
            <m:t>á</m:t>
          </m:r>
          <m:r>
            <w:rPr>
              <w:rFonts w:ascii="Cambria Math" w:hAnsi="Cambria Math"/>
            </w:rPr>
            <m:t>ta</m:t>
          </m:r>
          <m:r>
            <m:rPr>
              <m:sty m:val="p"/>
            </m:rPr>
            <w:rPr>
              <w:rFonts w:ascii="Cambria Math" w:hAnsi="Cambria Math"/>
            </w:rPr>
            <m:t xml:space="preserve"> (</m:t>
          </m:r>
          <m:r>
            <w:rPr>
              <w:rFonts w:ascii="Cambria Math" w:hAnsi="Cambria Math"/>
            </w:rPr>
            <m:t>balanced</m:t>
          </m:r>
          <m:r>
            <m:rPr>
              <m:sty m:val="p"/>
            </m:rPr>
            <w:rPr>
              <w:rFonts w:ascii="Cambria Math" w:hAnsi="Cambria Math"/>
            </w:rPr>
            <m:t>)</m:t>
          </m:r>
        </m:oMath>
      </m:oMathPara>
    </w:p>
    <w:p w:rsidR="00703809" w:rsidRPr="000E6017" w:rsidRDefault="00703809" w:rsidP="00703809">
      <w:pPr>
        <w:pStyle w:val="Diplomovkanormal"/>
      </w:pPr>
      <w:r w:rsidRPr="000E6017">
        <w:t>Keďže</w:t>
      </w:r>
    </w:p>
    <w:p w:rsidR="00703809" w:rsidRPr="000E6017" w:rsidRDefault="000A45F6" w:rsidP="00703809">
      <w:pPr>
        <w:pStyle w:val="Diplomovkanormal"/>
        <w:rPr>
          <w:rFonts w:eastAsiaTheme="minorEastAsia"/>
        </w:rPr>
      </w:pPr>
      <m:oMathPara>
        <m:oMath>
          <m:sSub>
            <m:sSubPr>
              <m:ctrlPr>
                <w:rPr>
                  <w:rFonts w:ascii="Cambria Math" w:hAnsi="Cambria Math"/>
                </w:rPr>
              </m:ctrlPr>
            </m:sSubPr>
            <m:e>
              <m:r>
                <w:rPr>
                  <w:rFonts w:ascii="Cambria Math" w:hAnsi="Cambria Math"/>
                </w:rPr>
                <m:t>P</m:t>
              </m:r>
            </m:e>
            <m:sub>
              <m:r>
                <w:rPr>
                  <w:rFonts w:ascii="Cambria Math" w:hAnsi="Cambria Math"/>
                </w:rPr>
                <m:t>true</m:t>
              </m:r>
            </m:sub>
          </m:sSub>
          <m:d>
            <m:dPr>
              <m:ctrlPr>
                <w:rPr>
                  <w:rFonts w:ascii="Cambria Math" w:hAnsi="Cambria Math"/>
                </w:rPr>
              </m:ctrlPr>
            </m:dPr>
            <m:e>
              <m:r>
                <w:rPr>
                  <w:rFonts w:ascii="Cambria Math" w:hAnsi="Cambria Math"/>
                </w:rPr>
                <m:t>y</m:t>
              </m:r>
              <m:r>
                <m:rPr>
                  <m:sty m:val="p"/>
                </m:rPr>
                <w:rPr>
                  <w:rFonts w:ascii="Cambria Math" w:hAnsi="Cambria Math"/>
                </w:rPr>
                <m:t>,</m:t>
              </m:r>
              <m:r>
                <w:rPr>
                  <w:rFonts w:ascii="Cambria Math" w:hAnsi="Cambria Math"/>
                </w:rPr>
                <m:t>x</m:t>
              </m:r>
            </m:e>
          </m:d>
          <m:r>
            <m:rPr>
              <m:sty m:val="p"/>
            </m:rPr>
            <w:rPr>
              <w:rFonts w:ascii="Cambria Math" w:hAnsi="Cambria Math"/>
            </w:rPr>
            <m:t>∝</m:t>
          </m:r>
          <m:r>
            <w:rPr>
              <w:rFonts w:ascii="Cambria Math" w:hAnsi="Cambria Math"/>
            </w:rPr>
            <m:t>p</m:t>
          </m:r>
          <m:d>
            <m:dPr>
              <m:ctrlPr>
                <w:rPr>
                  <w:rFonts w:ascii="Cambria Math" w:hAnsi="Cambria Math"/>
                </w:rPr>
              </m:ctrlPr>
            </m:dPr>
            <m:e>
              <m:r>
                <w:rPr>
                  <w:rFonts w:ascii="Cambria Math" w:hAnsi="Cambria Math"/>
                </w:rPr>
                <m:t>x</m:t>
              </m:r>
            </m:e>
            <m:e>
              <m:r>
                <w:rPr>
                  <w:rFonts w:ascii="Cambria Math" w:hAnsi="Cambria Math"/>
                </w:rPr>
                <m:t>y</m:t>
              </m:r>
            </m:e>
          </m:d>
          <m:sSub>
            <m:sSubPr>
              <m:ctrlPr>
                <w:rPr>
                  <w:rFonts w:ascii="Cambria Math" w:hAnsi="Cambria Math"/>
                </w:rPr>
              </m:ctrlPr>
            </m:sSubPr>
            <m:e>
              <m:r>
                <w:rPr>
                  <w:rFonts w:ascii="Cambria Math" w:hAnsi="Cambria Math"/>
                </w:rPr>
                <m:t>P</m:t>
              </m:r>
            </m:e>
            <m:sub>
              <m:r>
                <w:rPr>
                  <w:rFonts w:ascii="Cambria Math" w:hAnsi="Cambria Math"/>
                </w:rPr>
                <m:t>true</m:t>
              </m:r>
            </m:sub>
          </m:sSub>
          <m:d>
            <m:dPr>
              <m:ctrlPr>
                <w:rPr>
                  <w:rFonts w:ascii="Cambria Math" w:hAnsi="Cambria Math"/>
                </w:rPr>
              </m:ctrlPr>
            </m:dPr>
            <m:e>
              <m:r>
                <w:rPr>
                  <w:rFonts w:ascii="Cambria Math" w:hAnsi="Cambria Math"/>
                </w:rPr>
                <m:t>y</m:t>
              </m:r>
            </m:e>
          </m:d>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P</m:t>
                  </m:r>
                </m:e>
                <m:sub>
                  <m:r>
                    <w:rPr>
                      <w:rFonts w:ascii="Cambria Math" w:hAnsi="Cambria Math"/>
                    </w:rPr>
                    <m:t>bal</m:t>
                  </m:r>
                </m:sub>
              </m:sSub>
              <m:d>
                <m:dPr>
                  <m:ctrlPr>
                    <w:rPr>
                      <w:rFonts w:ascii="Cambria Math" w:hAnsi="Cambria Math"/>
                    </w:rPr>
                  </m:ctrlPr>
                </m:dPr>
                <m:e>
                  <m:r>
                    <w:rPr>
                      <w:rFonts w:ascii="Cambria Math" w:hAnsi="Cambria Math"/>
                    </w:rPr>
                    <m:t>y</m:t>
                  </m:r>
                </m:e>
                <m:e>
                  <m:r>
                    <w:rPr>
                      <w:rFonts w:ascii="Cambria Math" w:hAnsi="Cambria Math"/>
                    </w:rPr>
                    <m:t>x</m:t>
                  </m:r>
                </m:e>
              </m:d>
            </m:num>
            <m:den>
              <m:sSub>
                <m:sSubPr>
                  <m:ctrlPr>
                    <w:rPr>
                      <w:rFonts w:ascii="Cambria Math" w:hAnsi="Cambria Math"/>
                    </w:rPr>
                  </m:ctrlPr>
                </m:sSubPr>
                <m:e>
                  <m:r>
                    <w:rPr>
                      <w:rFonts w:ascii="Cambria Math" w:hAnsi="Cambria Math"/>
                    </w:rPr>
                    <m:t>P</m:t>
                  </m:r>
                </m:e>
                <m:sub>
                  <m:r>
                    <w:rPr>
                      <w:rFonts w:ascii="Cambria Math" w:hAnsi="Cambria Math"/>
                    </w:rPr>
                    <m:t>bal</m:t>
                  </m:r>
                </m:sub>
              </m:sSub>
              <m:d>
                <m:dPr>
                  <m:ctrlPr>
                    <w:rPr>
                      <w:rFonts w:ascii="Cambria Math" w:hAnsi="Cambria Math"/>
                    </w:rPr>
                  </m:ctrlPr>
                </m:dPr>
                <m:e>
                  <m:r>
                    <w:rPr>
                      <w:rFonts w:ascii="Cambria Math" w:hAnsi="Cambria Math"/>
                    </w:rPr>
                    <m:t>y</m:t>
                  </m:r>
                </m:e>
              </m:d>
            </m:den>
          </m:f>
          <m:sSub>
            <m:sSubPr>
              <m:ctrlPr>
                <w:rPr>
                  <w:rFonts w:ascii="Cambria Math" w:hAnsi="Cambria Math"/>
                </w:rPr>
              </m:ctrlPr>
            </m:sSubPr>
            <m:e>
              <m:r>
                <w:rPr>
                  <w:rFonts w:ascii="Cambria Math" w:hAnsi="Cambria Math"/>
                </w:rPr>
                <m:t>P</m:t>
              </m:r>
            </m:e>
            <m:sub>
              <m:r>
                <w:rPr>
                  <w:rFonts w:ascii="Cambria Math" w:hAnsi="Cambria Math"/>
                </w:rPr>
                <m:t>true</m:t>
              </m:r>
            </m:sub>
          </m:sSub>
          <m:r>
            <m:rPr>
              <m:sty m:val="p"/>
            </m:rPr>
            <w:rPr>
              <w:rFonts w:ascii="Cambria Math" w:hAnsi="Cambria Math"/>
            </w:rPr>
            <m:t>(</m:t>
          </m:r>
          <m:r>
            <w:rPr>
              <w:rFonts w:ascii="Cambria Math" w:hAnsi="Cambria Math"/>
            </w:rPr>
            <m:t>y</m:t>
          </m:r>
          <m:r>
            <m:rPr>
              <m:sty m:val="p"/>
            </m:rPr>
            <w:rPr>
              <w:rFonts w:ascii="Cambria Math" w:hAnsi="Cambria Math"/>
            </w:rPr>
            <m:t>)</m:t>
          </m:r>
        </m:oMath>
      </m:oMathPara>
    </w:p>
    <w:p w:rsidR="00703809" w:rsidRPr="000E6017" w:rsidRDefault="00703809" w:rsidP="00703809">
      <w:pPr>
        <w:pStyle w:val="Diplomovkanormal"/>
      </w:pPr>
      <w:r w:rsidRPr="000E6017">
        <w:t>Táto konverzia pravdepodobnosti sa nazýva škálovaný pravdepodobný trik.</w:t>
      </w:r>
    </w:p>
    <w:p w:rsidR="00703809" w:rsidRPr="000E6017" w:rsidRDefault="00703809" w:rsidP="00703809">
      <w:pPr>
        <w:pStyle w:val="Diplomovkanormal"/>
        <w:numPr>
          <w:ilvl w:val="0"/>
          <w:numId w:val="10"/>
        </w:numPr>
      </w:pPr>
      <w:r w:rsidRPr="000E6017">
        <w:t>Kombinácia modelov. Ak máme dva odlišné príznakové vektory x</w:t>
      </w:r>
      <w:r w:rsidRPr="000E6017">
        <w:rPr>
          <w:vertAlign w:val="subscript"/>
        </w:rPr>
        <w:t xml:space="preserve">1 </w:t>
      </w:r>
      <w:r w:rsidRPr="000E6017">
        <w:t>a x</w:t>
      </w:r>
      <w:r w:rsidRPr="000E6017">
        <w:rPr>
          <w:vertAlign w:val="subscript"/>
        </w:rPr>
        <w:t xml:space="preserve">2  </w:t>
      </w:r>
      <w:r w:rsidRPr="000E6017">
        <w:t>(jeden zobrazuje krvné testy a ďalší zlomeniny). Oplatí sa viac spraviť dva separátne klasfikátory p(y|x</w:t>
      </w:r>
      <w:r w:rsidRPr="000E6017">
        <w:rPr>
          <w:vertAlign w:val="subscript"/>
        </w:rPr>
        <w:t>1</w:t>
      </w:r>
      <w:r w:rsidRPr="000E6017">
        <w:t>) a p(y|x</w:t>
      </w:r>
      <w:r w:rsidRPr="000E6017">
        <w:rPr>
          <w:vertAlign w:val="subscript"/>
        </w:rPr>
        <w:t>2</w:t>
      </w:r>
      <w:r w:rsidRPr="000E6017">
        <w:t>) a potom ich skombinovať. Jeden monolitický klasifikátor sa neoplatí robiť. Základ pri kombinácií výstupov z rôznych zdrojov informácií (fúzny</w:t>
      </w:r>
      <w:r w:rsidR="00D262BA" w:rsidRPr="000E6017">
        <w:t xml:space="preserve"> </w:t>
      </w:r>
      <w:r w:rsidR="00E44C5A" w:rsidRPr="000E6017">
        <w:t>senzor</w:t>
      </w:r>
      <w:r w:rsidRPr="000E6017">
        <w:t xml:space="preserve">) je vedieť ako spoľahlivý každý zdroj je. </w:t>
      </w:r>
      <w:r w:rsidR="00027C70">
        <w:t>Túto spoľahlivosť zistíme z pravdepodobnosti</w:t>
      </w:r>
      <w:r w:rsidRPr="000E6017">
        <w:t>. Jednoduchý spôsob ako skombinovať systémy je predpokladať že príznaky sú podmienkovo nezávisle poskytujúce menovky tried</w:t>
      </w:r>
      <w:r w:rsidR="00D262BA" w:rsidRPr="000E6017">
        <w:t xml:space="preserve"> [3]</w:t>
      </w:r>
      <w:r w:rsidRPr="000E6017">
        <w:t>:</w:t>
      </w:r>
    </w:p>
    <w:p w:rsidR="00703809" w:rsidRPr="000E6017" w:rsidRDefault="00703809" w:rsidP="00703809">
      <w:pPr>
        <w:pStyle w:val="Diplomovkanormal"/>
        <w:rPr>
          <w:rFonts w:eastAsiaTheme="minorEastAsia"/>
        </w:rPr>
      </w:pPr>
      <m:oMathPara>
        <m:oMath>
          <m:r>
            <w:rPr>
              <w:rFonts w:ascii="Cambria Math" w:hAnsi="Cambria Math"/>
            </w:rPr>
            <m:t>p</m:t>
          </m:r>
          <m:d>
            <m:dPr>
              <m:ctrlPr>
                <w:rPr>
                  <w:rFonts w:ascii="Cambria Math" w:hAnsi="Cambria Math"/>
                </w:rPr>
              </m:ctrlPr>
            </m:d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m:rPr>
                      <m:sty m:val="p"/>
                    </m:rPr>
                    <w:rPr>
                      <w:rFonts w:ascii="Cambria Math" w:hAnsi="Cambria Math"/>
                    </w:rPr>
                    <m:t>2</m:t>
                  </m:r>
                </m:sub>
              </m:sSub>
            </m:e>
            <m:e>
              <m:r>
                <w:rPr>
                  <w:rFonts w:ascii="Cambria Math" w:hAnsi="Cambria Math"/>
                </w:rPr>
                <m:t>y</m:t>
              </m:r>
            </m:e>
          </m:d>
          <m:r>
            <m:rPr>
              <m:sty m:val="p"/>
            </m:rPr>
            <w:rPr>
              <w:rFonts w:ascii="Cambria Math" w:hAnsi="Cambria Math"/>
            </w:rPr>
            <m:t>=</m:t>
          </m:r>
          <m:r>
            <w:rPr>
              <w:rFonts w:ascii="Cambria Math" w:hAnsi="Cambria Math"/>
            </w:rPr>
            <m:t>p</m:t>
          </m:r>
          <m:d>
            <m:dPr>
              <m:ctrlPr>
                <w:rPr>
                  <w:rFonts w:ascii="Cambria Math" w:hAnsi="Cambria Math"/>
                </w:rPr>
              </m:ctrlPr>
            </m:d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e>
              <m:r>
                <w:rPr>
                  <w:rFonts w:ascii="Cambria Math" w:hAnsi="Cambria Math"/>
                </w:rPr>
                <m:t>y</m:t>
              </m:r>
            </m:e>
          </m:d>
          <m:r>
            <w:rPr>
              <w:rFonts w:ascii="Cambria Math" w:hAnsi="Cambria Math"/>
            </w:rPr>
            <m:t>p</m:t>
          </m:r>
          <m:r>
            <m:rPr>
              <m:sty m:val="p"/>
            </m:rPr>
            <w:rPr>
              <w:rFonts w:ascii="Cambria Math" w:hAnsi="Cambria Math"/>
            </w:rPr>
            <m:t>(</m:t>
          </m:r>
          <m:sSub>
            <m:sSubPr>
              <m:ctrlPr>
                <w:rPr>
                  <w:rFonts w:ascii="Cambria Math" w:hAnsi="Cambria Math"/>
                </w:rPr>
              </m:ctrlPr>
            </m:sSubPr>
            <m:e>
              <m:r>
                <w:rPr>
                  <w:rFonts w:ascii="Cambria Math" w:hAnsi="Cambria Math"/>
                </w:rPr>
                <m:t>x</m:t>
              </m:r>
            </m:e>
            <m:sub>
              <m:r>
                <m:rPr>
                  <m:sty m:val="p"/>
                </m:rPr>
                <w:rPr>
                  <w:rFonts w:ascii="Cambria Math" w:hAnsi="Cambria Math"/>
                </w:rPr>
                <m:t>2</m:t>
              </m:r>
            </m:sub>
          </m:sSub>
          <m:r>
            <m:rPr>
              <m:sty m:val="p"/>
            </m:rPr>
            <w:rPr>
              <w:rFonts w:ascii="Cambria Math" w:hAnsi="Cambria Math"/>
            </w:rPr>
            <m:t>|</m:t>
          </m:r>
          <m:r>
            <w:rPr>
              <w:rFonts w:ascii="Cambria Math" w:hAnsi="Cambria Math"/>
            </w:rPr>
            <m:t>y</m:t>
          </m:r>
          <m:r>
            <m:rPr>
              <m:sty m:val="p"/>
            </m:rPr>
            <w:rPr>
              <w:rFonts w:ascii="Cambria Math" w:hAnsi="Cambria Math"/>
            </w:rPr>
            <m:t>)</m:t>
          </m:r>
        </m:oMath>
      </m:oMathPara>
    </w:p>
    <w:p w:rsidR="00703809" w:rsidRPr="000E6017" w:rsidRDefault="00703809" w:rsidP="00703809">
      <w:pPr>
        <w:pStyle w:val="Diplomovkanormal"/>
      </w:pPr>
      <w:r w:rsidRPr="000E6017">
        <w:t>Ide o</w:t>
      </w:r>
      <w:r w:rsidR="00D262BA" w:rsidRPr="000E6017">
        <w:t> </w:t>
      </w:r>
      <w:r w:rsidRPr="000E6017">
        <w:t>Naive</w:t>
      </w:r>
      <w:r w:rsidR="00D262BA" w:rsidRPr="000E6017">
        <w:t xml:space="preserve"> </w:t>
      </w:r>
      <w:r w:rsidRPr="000E6017">
        <w:t>Bayes predpoklad, ktorý možno vysvetliť využitím triku škálových podobností:</w:t>
      </w:r>
    </w:p>
    <w:p w:rsidR="00703809" w:rsidRPr="000E6017" w:rsidRDefault="00703809" w:rsidP="00703809">
      <w:pPr>
        <w:pStyle w:val="Diplomovkanormal"/>
        <w:rPr>
          <w:rFonts w:eastAsiaTheme="minorEastAsia"/>
        </w:rPr>
      </w:pPr>
      <m:oMathPara>
        <m:oMath>
          <m:r>
            <w:rPr>
              <w:rFonts w:ascii="Cambria Math" w:hAnsi="Cambria Math"/>
            </w:rPr>
            <m:t>p</m:t>
          </m:r>
          <m:d>
            <m:dPr>
              <m:ctrlPr>
                <w:rPr>
                  <w:rFonts w:ascii="Cambria Math" w:hAnsi="Cambria Math"/>
                </w:rPr>
              </m:ctrlPr>
            </m:d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m:rPr>
                      <m:sty m:val="p"/>
                    </m:rPr>
                    <w:rPr>
                      <w:rFonts w:ascii="Cambria Math" w:hAnsi="Cambria Math"/>
                    </w:rPr>
                    <m:t>2</m:t>
                  </m:r>
                </m:sub>
              </m:sSub>
            </m:e>
            <m:e>
              <m:r>
                <w:rPr>
                  <w:rFonts w:ascii="Cambria Math" w:hAnsi="Cambria Math"/>
                </w:rPr>
                <m:t>y</m:t>
              </m:r>
            </m:e>
          </m:d>
          <m:r>
            <m:rPr>
              <m:sty m:val="p"/>
            </m:rPr>
            <w:rPr>
              <w:rFonts w:ascii="Cambria Math" w:hAnsi="Cambria Math"/>
            </w:rPr>
            <m:t>∝</m:t>
          </m:r>
          <m:r>
            <w:rPr>
              <w:rFonts w:ascii="Cambria Math" w:hAnsi="Cambria Math"/>
            </w:rPr>
            <m:t>p</m:t>
          </m:r>
          <m:d>
            <m:dPr>
              <m:ctrlPr>
                <w:rPr>
                  <w:rFonts w:ascii="Cambria Math" w:hAnsi="Cambria Math"/>
                </w:rPr>
              </m:ctrlPr>
            </m:d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m:rPr>
                      <m:sty m:val="p"/>
                    </m:rPr>
                    <w:rPr>
                      <w:rFonts w:ascii="Cambria Math" w:hAnsi="Cambria Math"/>
                    </w:rPr>
                    <m:t>2</m:t>
                  </m:r>
                </m:sub>
              </m:sSub>
            </m:e>
            <m:e>
              <m:r>
                <w:rPr>
                  <w:rFonts w:ascii="Cambria Math" w:hAnsi="Cambria Math"/>
                </w:rPr>
                <m:t>y</m:t>
              </m:r>
            </m:e>
          </m:d>
          <m:r>
            <w:rPr>
              <w:rFonts w:ascii="Cambria Math" w:hAnsi="Cambria Math"/>
            </w:rPr>
            <m:t>p</m:t>
          </m:r>
          <m:d>
            <m:dPr>
              <m:ctrlPr>
                <w:rPr>
                  <w:rFonts w:ascii="Cambria Math" w:hAnsi="Cambria Math"/>
                </w:rPr>
              </m:ctrlPr>
            </m:dPr>
            <m:e>
              <m:r>
                <w:rPr>
                  <w:rFonts w:ascii="Cambria Math" w:hAnsi="Cambria Math"/>
                </w:rPr>
                <m:t>y</m:t>
              </m:r>
            </m:e>
          </m:d>
        </m:oMath>
      </m:oMathPara>
    </w:p>
    <w:p w:rsidR="00703809" w:rsidRPr="000E6017" w:rsidRDefault="00703809" w:rsidP="00703809">
      <w:pPr>
        <w:pStyle w:val="Diplomovkanormal"/>
      </w:pPr>
      <m:oMathPara>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e>
            <m:e>
              <m:r>
                <w:rPr>
                  <w:rFonts w:ascii="Cambria Math" w:hAnsi="Cambria Math"/>
                </w:rPr>
                <m:t>y</m:t>
              </m:r>
            </m:e>
          </m:d>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2</m:t>
                  </m:r>
                </m:sub>
              </m:sSub>
            </m:e>
            <m:e>
              <m:r>
                <w:rPr>
                  <w:rFonts w:ascii="Cambria Math" w:hAnsi="Cambria Math"/>
                </w:rPr>
                <m:t>y</m:t>
              </m:r>
            </m:e>
          </m:d>
          <m:r>
            <w:rPr>
              <w:rFonts w:ascii="Cambria Math" w:hAnsi="Cambria Math"/>
            </w:rPr>
            <m:t>p</m:t>
          </m:r>
          <m:d>
            <m:dPr>
              <m:ctrlPr>
                <w:rPr>
                  <w:rFonts w:ascii="Cambria Math" w:hAnsi="Cambria Math"/>
                  <w:i/>
                </w:rPr>
              </m:ctrlPr>
            </m:dPr>
            <m:e>
              <m:r>
                <w:rPr>
                  <w:rFonts w:ascii="Cambria Math" w:hAnsi="Cambria Math"/>
                </w:rPr>
                <m:t>y</m:t>
              </m:r>
            </m:e>
          </m:d>
        </m:oMath>
      </m:oMathPara>
    </w:p>
    <w:p w:rsidR="00703809" w:rsidRPr="000E6017" w:rsidRDefault="00703809" w:rsidP="00703809">
      <w:pPr>
        <w:pStyle w:val="Diplomovkanormal"/>
        <w:rPr>
          <w:rFonts w:eastAsiaTheme="minorEastAsia"/>
        </w:rPr>
      </w:pPr>
      <m:oMathPara>
        <m:oMath>
          <m:r>
            <m:rPr>
              <m:sty m:val="p"/>
            </m:rPr>
            <w:rPr>
              <w:rFonts w:ascii="Cambria Math" w:hAnsi="Cambria Math"/>
            </w:rPr>
            <m:t>∝</m:t>
          </m:r>
          <m:f>
            <m:fPr>
              <m:ctrlPr>
                <w:rPr>
                  <w:rFonts w:ascii="Cambria Math" w:hAnsi="Cambria Math"/>
                </w:rPr>
              </m:ctrlPr>
            </m:fPr>
            <m:num>
              <m:r>
                <w:rPr>
                  <w:rFonts w:ascii="Cambria Math" w:hAnsi="Cambria Math"/>
                </w:rPr>
                <m:t>p</m:t>
              </m:r>
              <m:d>
                <m:dPr>
                  <m:ctrlPr>
                    <w:rPr>
                      <w:rFonts w:ascii="Cambria Math" w:hAnsi="Cambria Math"/>
                    </w:rPr>
                  </m:ctrlPr>
                </m:dPr>
                <m:e>
                  <m:r>
                    <w:rPr>
                      <w:rFonts w:ascii="Cambria Math" w:hAnsi="Cambria Math"/>
                    </w:rPr>
                    <m:t>y</m:t>
                  </m:r>
                </m:e>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d>
            </m:num>
            <m:den>
              <m:r>
                <w:rPr>
                  <w:rFonts w:ascii="Cambria Math" w:hAnsi="Cambria Math"/>
                </w:rPr>
                <m:t>p</m:t>
              </m:r>
              <m:d>
                <m:dPr>
                  <m:ctrlPr>
                    <w:rPr>
                      <w:rFonts w:ascii="Cambria Math" w:hAnsi="Cambria Math"/>
                    </w:rPr>
                  </m:ctrlPr>
                </m:dPr>
                <m:e>
                  <m:r>
                    <w:rPr>
                      <w:rFonts w:ascii="Cambria Math" w:hAnsi="Cambria Math"/>
                    </w:rPr>
                    <m:t>y</m:t>
                  </m:r>
                </m:e>
              </m:d>
            </m:den>
          </m:f>
          <m:f>
            <m:fPr>
              <m:ctrlPr>
                <w:rPr>
                  <w:rFonts w:ascii="Cambria Math" w:hAnsi="Cambria Math"/>
                </w:rPr>
              </m:ctrlPr>
            </m:fPr>
            <m:num>
              <m:r>
                <w:rPr>
                  <w:rFonts w:ascii="Cambria Math" w:hAnsi="Cambria Math"/>
                </w:rPr>
                <m:t>p</m:t>
              </m:r>
              <m:d>
                <m:dPr>
                  <m:ctrlPr>
                    <w:rPr>
                      <w:rFonts w:ascii="Cambria Math" w:hAnsi="Cambria Math"/>
                    </w:rPr>
                  </m:ctrlPr>
                </m:dPr>
                <m:e>
                  <m:r>
                    <w:rPr>
                      <w:rFonts w:ascii="Cambria Math" w:hAnsi="Cambria Math"/>
                    </w:rPr>
                    <m:t>y</m:t>
                  </m:r>
                </m:e>
                <m:e>
                  <m:sSub>
                    <m:sSubPr>
                      <m:ctrlPr>
                        <w:rPr>
                          <w:rFonts w:ascii="Cambria Math" w:hAnsi="Cambria Math"/>
                        </w:rPr>
                      </m:ctrlPr>
                    </m:sSubPr>
                    <m:e>
                      <m:r>
                        <w:rPr>
                          <w:rFonts w:ascii="Cambria Math" w:hAnsi="Cambria Math"/>
                        </w:rPr>
                        <m:t>x</m:t>
                      </m:r>
                    </m:e>
                    <m:sub>
                      <m:r>
                        <m:rPr>
                          <m:sty m:val="p"/>
                        </m:rPr>
                        <w:rPr>
                          <w:rFonts w:ascii="Cambria Math" w:hAnsi="Cambria Math"/>
                        </w:rPr>
                        <m:t>2</m:t>
                      </m:r>
                    </m:sub>
                  </m:sSub>
                </m:e>
              </m:d>
            </m:num>
            <m:den>
              <m:r>
                <w:rPr>
                  <w:rFonts w:ascii="Cambria Math" w:hAnsi="Cambria Math"/>
                </w:rPr>
                <m:t>p</m:t>
              </m:r>
              <m:d>
                <m:dPr>
                  <m:ctrlPr>
                    <w:rPr>
                      <w:rFonts w:ascii="Cambria Math" w:hAnsi="Cambria Math"/>
                    </w:rPr>
                  </m:ctrlPr>
                </m:dPr>
                <m:e>
                  <m:r>
                    <w:rPr>
                      <w:rFonts w:ascii="Cambria Math" w:hAnsi="Cambria Math"/>
                    </w:rPr>
                    <m:t>y</m:t>
                  </m:r>
                </m:e>
              </m:d>
            </m:den>
          </m:f>
          <m:r>
            <w:rPr>
              <w:rFonts w:ascii="Cambria Math" w:hAnsi="Cambria Math"/>
            </w:rPr>
            <m:t>p</m:t>
          </m:r>
          <m:d>
            <m:dPr>
              <m:ctrlPr>
                <w:rPr>
                  <w:rFonts w:ascii="Cambria Math" w:hAnsi="Cambria Math"/>
                </w:rPr>
              </m:ctrlPr>
            </m:dPr>
            <m:e>
              <m:r>
                <w:rPr>
                  <w:rFonts w:ascii="Cambria Math" w:hAnsi="Cambria Math"/>
                </w:rPr>
                <m:t>y</m:t>
              </m:r>
            </m:e>
          </m:d>
        </m:oMath>
      </m:oMathPara>
    </w:p>
    <w:p w:rsidR="00703809" w:rsidRPr="000E6017" w:rsidRDefault="00703809" w:rsidP="00703809">
      <w:pPr>
        <w:pStyle w:val="Diplomovkanormal"/>
        <w:rPr>
          <w:rFonts w:eastAsiaTheme="minorEastAsia"/>
        </w:rPr>
      </w:pPr>
      <m:oMathPara>
        <m:oMath>
          <m:r>
            <m:rPr>
              <m:sty m:val="p"/>
            </m:rPr>
            <w:rPr>
              <w:rFonts w:ascii="Cambria Math" w:hAnsi="Cambria Math"/>
            </w:rPr>
            <m:t>∝</m:t>
          </m:r>
          <m:f>
            <m:fPr>
              <m:ctrlPr>
                <w:rPr>
                  <w:rFonts w:ascii="Cambria Math" w:hAnsi="Cambria Math"/>
                </w:rPr>
              </m:ctrlPr>
            </m:fPr>
            <m:num>
              <m:r>
                <w:rPr>
                  <w:rFonts w:ascii="Cambria Math" w:hAnsi="Cambria Math"/>
                </w:rPr>
                <m:t>p</m:t>
              </m:r>
              <m:d>
                <m:dPr>
                  <m:ctrlPr>
                    <w:rPr>
                      <w:rFonts w:ascii="Cambria Math" w:hAnsi="Cambria Math"/>
                    </w:rPr>
                  </m:ctrlPr>
                </m:dPr>
                <m:e>
                  <m:r>
                    <w:rPr>
                      <w:rFonts w:ascii="Cambria Math" w:hAnsi="Cambria Math"/>
                    </w:rPr>
                    <m:t>y</m:t>
                  </m:r>
                </m:e>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d>
              <m:r>
                <w:rPr>
                  <w:rFonts w:ascii="Cambria Math" w:hAnsi="Cambria Math"/>
                </w:rPr>
                <m:t>p</m:t>
              </m:r>
              <m:d>
                <m:dPr>
                  <m:ctrlPr>
                    <w:rPr>
                      <w:rFonts w:ascii="Cambria Math" w:hAnsi="Cambria Math"/>
                    </w:rPr>
                  </m:ctrlPr>
                </m:dPr>
                <m:e>
                  <m:r>
                    <w:rPr>
                      <w:rFonts w:ascii="Cambria Math" w:hAnsi="Cambria Math"/>
                    </w:rPr>
                    <m:t>y</m:t>
                  </m:r>
                </m:e>
                <m:e>
                  <m:sSub>
                    <m:sSubPr>
                      <m:ctrlPr>
                        <w:rPr>
                          <w:rFonts w:ascii="Cambria Math" w:hAnsi="Cambria Math"/>
                        </w:rPr>
                      </m:ctrlPr>
                    </m:sSubPr>
                    <m:e>
                      <m:r>
                        <w:rPr>
                          <w:rFonts w:ascii="Cambria Math" w:hAnsi="Cambria Math"/>
                        </w:rPr>
                        <m:t>x</m:t>
                      </m:r>
                    </m:e>
                    <m:sub>
                      <m:r>
                        <m:rPr>
                          <m:sty m:val="p"/>
                        </m:rPr>
                        <w:rPr>
                          <w:rFonts w:ascii="Cambria Math" w:hAnsi="Cambria Math"/>
                        </w:rPr>
                        <m:t>2</m:t>
                      </m:r>
                    </m:sub>
                  </m:sSub>
                </m:e>
              </m:d>
            </m:num>
            <m:den>
              <m:r>
                <w:rPr>
                  <w:rFonts w:ascii="Cambria Math" w:hAnsi="Cambria Math"/>
                </w:rPr>
                <m:t>p</m:t>
              </m:r>
              <m:d>
                <m:dPr>
                  <m:ctrlPr>
                    <w:rPr>
                      <w:rFonts w:ascii="Cambria Math" w:hAnsi="Cambria Math"/>
                    </w:rPr>
                  </m:ctrlPr>
                </m:dPr>
                <m:e>
                  <m:r>
                    <w:rPr>
                      <w:rFonts w:ascii="Cambria Math" w:hAnsi="Cambria Math"/>
                    </w:rPr>
                    <m:t>y</m:t>
                  </m:r>
                </m:e>
              </m:d>
            </m:den>
          </m:f>
        </m:oMath>
      </m:oMathPara>
    </w:p>
    <w:p w:rsidR="00703809" w:rsidRPr="000E6017" w:rsidRDefault="00703809" w:rsidP="00703809">
      <w:pPr>
        <w:pStyle w:val="Diplomovkanadpis"/>
      </w:pPr>
      <w:r w:rsidRPr="000E6017">
        <w:br w:type="page"/>
      </w:r>
    </w:p>
    <w:p w:rsidR="00703809" w:rsidRPr="000E6017" w:rsidRDefault="00703809" w:rsidP="00F24F8F">
      <w:pPr>
        <w:pStyle w:val="Diplomovkapodkapitola"/>
        <w:numPr>
          <w:ilvl w:val="2"/>
          <w:numId w:val="20"/>
        </w:numPr>
      </w:pPr>
      <w:bookmarkStart w:id="62" w:name="_Toc387588266"/>
      <w:bookmarkStart w:id="63" w:name="_Toc387588553"/>
      <w:bookmarkStart w:id="64" w:name="_Toc387607387"/>
      <w:bookmarkStart w:id="65" w:name="_Toc387607624"/>
      <w:bookmarkStart w:id="66" w:name="_Toc419324069"/>
      <w:r w:rsidRPr="000E6017">
        <w:lastRenderedPageBreak/>
        <w:t>Generatívny klasifikátor -Trieda priorít</w:t>
      </w:r>
      <w:bookmarkEnd w:id="62"/>
      <w:bookmarkEnd w:id="63"/>
      <w:bookmarkEnd w:id="64"/>
      <w:bookmarkEnd w:id="65"/>
      <w:bookmarkEnd w:id="66"/>
    </w:p>
    <w:p w:rsidR="00703809" w:rsidRPr="000E6017" w:rsidRDefault="00703809" w:rsidP="00703809">
      <w:pPr>
        <w:pStyle w:val="Diplomovkanormal"/>
      </w:pPr>
    </w:p>
    <w:p w:rsidR="00703809" w:rsidRPr="000E6017" w:rsidRDefault="00703809" w:rsidP="00703809">
      <w:pPr>
        <w:pStyle w:val="Diplomovkanormal"/>
        <w:rPr>
          <w:rFonts w:eastAsiaTheme="minorEastAsia"/>
        </w:rPr>
      </w:pPr>
      <w:r w:rsidRPr="000E6017">
        <w:t xml:space="preserve">Pri predpoklade že počet tried C je malý, môžeme jednoducho zistiť prioritnú triedu </w:t>
      </w:r>
      <m:oMath>
        <m:r>
          <w:rPr>
            <w:rFonts w:ascii="Cambria Math" w:hAnsi="Cambria Math"/>
          </w:rPr>
          <m:t>p(y)</m:t>
        </m:r>
      </m:oMath>
      <w:r w:rsidRPr="000E6017">
        <w:rPr>
          <w:rFonts w:eastAsiaTheme="minorEastAsia"/>
        </w:rPr>
        <w:t xml:space="preserve"> pri použití y ako multinominálnej náhodnej premennej</w:t>
      </w:r>
      <w:r w:rsidR="00D262BA" w:rsidRPr="000E6017">
        <w:rPr>
          <w:rFonts w:eastAsiaTheme="minorEastAsia"/>
        </w:rPr>
        <w:t xml:space="preserve"> [3]</w:t>
      </w:r>
      <w:r w:rsidRPr="000E6017">
        <w:rPr>
          <w:rFonts w:eastAsiaTheme="minorEastAsia"/>
        </w:rPr>
        <w:t>:</w:t>
      </w:r>
    </w:p>
    <w:p w:rsidR="00703809" w:rsidRPr="000E6017" w:rsidRDefault="00703809" w:rsidP="00703809">
      <w:pPr>
        <w:pStyle w:val="Diplomovkanormal"/>
        <w:rPr>
          <w:rFonts w:eastAsiaTheme="minorEastAsia"/>
        </w:rPr>
      </w:pPr>
      <m:oMathPara>
        <m:oMath>
          <m:r>
            <w:rPr>
              <w:rFonts w:ascii="Cambria Math" w:hAnsi="Cambria Math"/>
            </w:rPr>
            <m:t>p</m:t>
          </m:r>
          <m:d>
            <m:dPr>
              <m:ctrlPr>
                <w:rPr>
                  <w:rFonts w:ascii="Cambria Math" w:hAnsi="Cambria Math"/>
                </w:rPr>
              </m:ctrlPr>
            </m:dPr>
            <m:e>
              <m:r>
                <w:rPr>
                  <w:rFonts w:ascii="Cambria Math" w:hAnsi="Cambria Math"/>
                </w:rPr>
                <m:t>y</m:t>
              </m:r>
              <m:r>
                <m:rPr>
                  <m:sty m:val="p"/>
                </m:rPr>
                <w:rPr>
                  <w:rFonts w:ascii="Cambria Math" w:hAnsi="Cambria Math"/>
                </w:rPr>
                <m:t>=</m:t>
              </m:r>
              <m:r>
                <w:rPr>
                  <w:rFonts w:ascii="Cambria Math" w:hAnsi="Cambria Math"/>
                </w:rPr>
                <m:t>c</m:t>
              </m:r>
            </m:e>
            <m:e>
              <m:r>
                <w:rPr>
                  <w:rFonts w:ascii="Cambria Math" w:hAnsi="Cambria Math"/>
                </w:rPr>
                <m:t>π</m:t>
              </m:r>
            </m:e>
          </m:d>
          <m:r>
            <m:rPr>
              <m:sty m:val="p"/>
            </m:rPr>
            <w:rPr>
              <w:rFonts w:ascii="Cambria Math" w:hAnsi="Cambria Math"/>
            </w:rPr>
            <m:t>=</m:t>
          </m:r>
          <m:sSub>
            <m:sSubPr>
              <m:ctrlPr>
                <w:rPr>
                  <w:rFonts w:ascii="Cambria Math" w:hAnsi="Cambria Math"/>
                </w:rPr>
              </m:ctrlPr>
            </m:sSubPr>
            <m:e>
              <m:r>
                <w:rPr>
                  <w:rFonts w:ascii="Cambria Math" w:hAnsi="Cambria Math"/>
                </w:rPr>
                <m:t>π</m:t>
              </m:r>
            </m:e>
            <m:sub>
              <m:r>
                <w:rPr>
                  <w:rFonts w:ascii="Cambria Math" w:hAnsi="Cambria Math"/>
                </w:rPr>
                <m:t>c</m:t>
              </m:r>
            </m:sub>
          </m:sSub>
        </m:oMath>
      </m:oMathPara>
    </w:p>
    <w:p w:rsidR="00703809" w:rsidRPr="000E6017" w:rsidRDefault="00703809" w:rsidP="00703809">
      <w:pPr>
        <w:pStyle w:val="Diplomovkanormal"/>
      </w:pPr>
      <w:r w:rsidRPr="000E6017">
        <w:t xml:space="preserve">Kde </w:t>
      </w:r>
      <m:oMath>
        <m:r>
          <w:rPr>
            <w:rFonts w:ascii="Cambria Math" w:hAnsi="Cambria Math"/>
          </w:rPr>
          <m:t>π</m:t>
        </m:r>
      </m:oMath>
      <w:r w:rsidRPr="000E6017">
        <w:t xml:space="preserve"> je vektor tried pravdepodobnosti. MLE </w:t>
      </w:r>
      <w:r w:rsidR="00D262BA" w:rsidRPr="000E6017">
        <w:t>je [3]:</w:t>
      </w:r>
    </w:p>
    <w:p w:rsidR="00703809" w:rsidRPr="000E6017" w:rsidRDefault="000A45F6" w:rsidP="00703809">
      <w:pPr>
        <w:pStyle w:val="Diplomovkanormal"/>
        <w:rPr>
          <w:rFonts w:eastAsiaTheme="minorEastAsia"/>
        </w:rPr>
      </w:pPr>
      <m:oMathPara>
        <m:oMath>
          <m:sSubSup>
            <m:sSubSupPr>
              <m:ctrlPr>
                <w:rPr>
                  <w:rFonts w:ascii="Cambria Math" w:hAnsi="Cambria Math"/>
                </w:rPr>
              </m:ctrlPr>
            </m:sSubSupPr>
            <m:e>
              <m:r>
                <w:rPr>
                  <w:rFonts w:ascii="Cambria Math" w:hAnsi="Cambria Math"/>
                </w:rPr>
                <m:t>π</m:t>
              </m:r>
            </m:e>
            <m:sub>
              <m:r>
                <w:rPr>
                  <w:rFonts w:ascii="Cambria Math" w:hAnsi="Cambria Math"/>
                </w:rPr>
                <m:t>C</m:t>
              </m:r>
            </m:sub>
            <m:sup>
              <m:r>
                <w:rPr>
                  <w:rFonts w:ascii="Cambria Math" w:hAnsi="Cambria Math"/>
                </w:rPr>
                <m:t>MLE</m:t>
              </m:r>
            </m:sup>
          </m:sSubSup>
          <m:r>
            <m:rPr>
              <m:sty m:val="p"/>
            </m:rPr>
            <w:rPr>
              <w:rFonts w:ascii="Cambria Math" w:hAnsi="Cambria Math"/>
            </w:rPr>
            <m:t>=</m:t>
          </m:r>
          <m:f>
            <m:fPr>
              <m:ctrlPr>
                <w:rPr>
                  <w:rFonts w:ascii="Cambria Math" w:hAnsi="Cambria Math"/>
                </w:rPr>
              </m:ctrlPr>
            </m:fPr>
            <m:num>
              <m:nary>
                <m:naryPr>
                  <m:chr m:val="∑"/>
                  <m:limLoc m:val="subSup"/>
                  <m:ctrlPr>
                    <w:rPr>
                      <w:rFonts w:ascii="Cambria Math" w:hAnsi="Cambria Math"/>
                    </w:rPr>
                  </m:ctrlPr>
                </m:naryPr>
                <m:sub>
                  <m:r>
                    <w:rPr>
                      <w:rFonts w:ascii="Cambria Math" w:hAnsi="Cambria Math"/>
                    </w:rPr>
                    <m:t>n</m:t>
                  </m:r>
                  <m:r>
                    <m:rPr>
                      <m:sty m:val="p"/>
                    </m:rPr>
                    <w:rPr>
                      <w:rFonts w:ascii="Cambria Math" w:hAnsi="Cambria Math"/>
                    </w:rPr>
                    <m:t>-1</m:t>
                  </m:r>
                </m:sub>
                <m:sup>
                  <m:r>
                    <m:rPr>
                      <m:sty m:val="p"/>
                    </m:rPr>
                    <w:rPr>
                      <w:rFonts w:ascii="Cambria Math" w:hAnsi="Cambria Math"/>
                    </w:rPr>
                    <m:t>ℵ</m:t>
                  </m:r>
                </m:sup>
                <m:e>
                  <m:r>
                    <w:rPr>
                      <w:rFonts w:ascii="Cambria Math" w:hAnsi="Cambria Math"/>
                    </w:rPr>
                    <m:t>I</m:t>
                  </m:r>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n</m:t>
                      </m:r>
                    </m:sub>
                  </m:sSub>
                  <m:r>
                    <m:rPr>
                      <m:sty m:val="p"/>
                    </m:rPr>
                    <w:rPr>
                      <w:rFonts w:ascii="Cambria Math" w:hAnsi="Cambria Math"/>
                    </w:rPr>
                    <m:t>=</m:t>
                  </m:r>
                  <m:r>
                    <w:rPr>
                      <w:rFonts w:ascii="Cambria Math" w:hAnsi="Cambria Math"/>
                    </w:rPr>
                    <m:t>c</m:t>
                  </m:r>
                  <m:r>
                    <m:rPr>
                      <m:sty m:val="p"/>
                    </m:rPr>
                    <w:rPr>
                      <w:rFonts w:ascii="Cambria Math" w:hAnsi="Cambria Math"/>
                    </w:rPr>
                    <m:t>)</m:t>
                  </m:r>
                </m:e>
              </m:nary>
            </m:num>
            <m:den>
              <m:r>
                <w:rPr>
                  <w:rFonts w:ascii="Cambria Math" w:hAnsi="Cambria Math"/>
                </w:rPr>
                <m:t>N</m:t>
              </m:r>
            </m:den>
          </m:f>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N</m:t>
                  </m:r>
                </m:e>
                <m:sub>
                  <m:r>
                    <w:rPr>
                      <w:rFonts w:ascii="Cambria Math" w:hAnsi="Cambria Math"/>
                    </w:rPr>
                    <m:t>c</m:t>
                  </m:r>
                </m:sub>
              </m:sSub>
            </m:num>
            <m:den>
              <m:r>
                <w:rPr>
                  <w:rFonts w:ascii="Cambria Math" w:hAnsi="Cambria Math"/>
                </w:rPr>
                <m:t>N</m:t>
              </m:r>
            </m:den>
          </m:f>
        </m:oMath>
      </m:oMathPara>
    </w:p>
    <w:p w:rsidR="00703809" w:rsidRPr="000E6017" w:rsidRDefault="00703809" w:rsidP="00703809">
      <w:pPr>
        <w:pStyle w:val="Diplomovkanormal"/>
      </w:pPr>
      <w:r w:rsidRPr="000E6017">
        <w:t xml:space="preserve">Pričom </w:t>
      </w:r>
      <m:oMath>
        <m:sSub>
          <m:sSubPr>
            <m:ctrlPr>
              <w:rPr>
                <w:rFonts w:ascii="Cambria Math" w:hAnsi="Cambria Math"/>
                <w:i/>
              </w:rPr>
            </m:ctrlPr>
          </m:sSubPr>
          <m:e>
            <m:r>
              <w:rPr>
                <w:rFonts w:ascii="Cambria Math" w:hAnsi="Cambria Math"/>
              </w:rPr>
              <m:t>N</m:t>
            </m:r>
          </m:e>
          <m:sub>
            <m:r>
              <w:rPr>
                <w:rFonts w:ascii="Cambria Math" w:hAnsi="Cambria Math"/>
              </w:rPr>
              <m:t>c</m:t>
            </m:r>
          </m:sub>
        </m:sSub>
      </m:oMath>
      <w:r w:rsidRPr="000E6017">
        <w:t xml:space="preserve"> je veľkosť trénovacej množiny ktoré majú menovku c. Ak sa použije Dirichletova priorita potom stredná hodnota bude</w:t>
      </w:r>
      <w:r w:rsidR="00A120B1" w:rsidRPr="000E6017">
        <w:fldChar w:fldCharType="begin" w:fldLock="1"/>
      </w:r>
      <w:r w:rsidRPr="000E6017">
        <w:instrText>ADDIN CSL_CITATION { "citationItems" : [ { "id" : "ITEM-1", "itemData" : { "author" : [ { "dropping-particle" : "", "family" : "Murphy", "given" : "Kevin P", "non-dropping-particle" : "", "parse-names" : false, "suffix" : "" } ], "id" : "ITEM-1", "issued" : { "date-parts" : [ [ "2006" ] ] }, "page" : "1-8", "title" : "Naive Bayes classifiers Generative classifiers", "type" : "article-journal" }, "uris" : [ "http://www.mendeley.com/documents/?uuid=960887ed-556f-48a8-9f15-ebc52c0eadfe" ] } ], "mendeley" : { "previouslyFormattedCitation" : "[3]" }, "properties" : { "noteIndex" : 0 }, "schema" : "https://github.com/citation-style-language/schema/raw/master/csl-citation.json" }</w:instrText>
      </w:r>
      <w:r w:rsidR="00A120B1" w:rsidRPr="000E6017">
        <w:fldChar w:fldCharType="separate"/>
      </w:r>
      <w:r w:rsidRPr="000E6017">
        <w:t>[3]</w:t>
      </w:r>
      <w:r w:rsidR="00A120B1" w:rsidRPr="000E6017">
        <w:fldChar w:fldCharType="end"/>
      </w:r>
      <w:r w:rsidRPr="000E6017">
        <w:t>:</w:t>
      </w:r>
    </w:p>
    <w:p w:rsidR="00703809" w:rsidRPr="000E6017" w:rsidRDefault="000A45F6" w:rsidP="00703809">
      <w:pPr>
        <w:pStyle w:val="Diplomovkanormal"/>
      </w:pPr>
      <m:oMathPara>
        <m:oMath>
          <m:sSubSup>
            <m:sSubSupPr>
              <m:ctrlPr>
                <w:rPr>
                  <w:rFonts w:ascii="Cambria Math" w:hAnsi="Cambria Math"/>
                </w:rPr>
              </m:ctrlPr>
            </m:sSubSupPr>
            <m:e>
              <m:r>
                <w:rPr>
                  <w:rFonts w:ascii="Cambria Math" w:hAnsi="Cambria Math"/>
                </w:rPr>
                <m:t>π</m:t>
              </m:r>
            </m:e>
            <m:sub>
              <m:r>
                <w:rPr>
                  <w:rFonts w:ascii="Cambria Math" w:hAnsi="Cambria Math"/>
                </w:rPr>
                <m:t>c</m:t>
              </m:r>
            </m:sub>
            <m:sup>
              <m:r>
                <w:rPr>
                  <w:rFonts w:ascii="Cambria Math" w:hAnsi="Cambria Math"/>
                </w:rPr>
                <m:t>mean</m:t>
              </m:r>
            </m:sup>
          </m:sSubSup>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N</m:t>
                  </m:r>
                </m:e>
                <m:sub>
                  <m:r>
                    <w:rPr>
                      <w:rFonts w:ascii="Cambria Math" w:hAnsi="Cambria Math"/>
                    </w:rPr>
                    <m:t>c</m:t>
                  </m:r>
                </m:sub>
              </m:sSub>
              <m:r>
                <m:rPr>
                  <m:sty m:val="p"/>
                </m:rP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c</m:t>
                  </m:r>
                </m:sub>
              </m:sSub>
            </m:num>
            <m:den>
              <m:r>
                <w:rPr>
                  <w:rFonts w:ascii="Cambria Math" w:hAnsi="Cambria Math"/>
                </w:rPr>
                <m:t>N</m:t>
              </m:r>
              <m:r>
                <m:rPr>
                  <m:sty m:val="p"/>
                </m:rPr>
                <w:rPr>
                  <w:rFonts w:ascii="Cambria Math" w:hAnsi="Cambria Math"/>
                </w:rPr>
                <m:t xml:space="preserve">+ </m:t>
              </m:r>
              <m:r>
                <w:rPr>
                  <w:rFonts w:ascii="Cambria Math" w:hAnsi="Cambria Math"/>
                </w:rPr>
                <m:t>α</m:t>
              </m:r>
            </m:den>
          </m:f>
        </m:oMath>
      </m:oMathPara>
    </w:p>
    <w:p w:rsidR="00703809" w:rsidRPr="000E6017" w:rsidRDefault="00703809" w:rsidP="00703809">
      <w:pPr>
        <w:pStyle w:val="Diplomovkanormal"/>
        <w:jc w:val="center"/>
      </w:pPr>
      <w:r w:rsidRPr="000E6017">
        <w:rPr>
          <w:noProof/>
          <w:lang w:val="en-US"/>
        </w:rPr>
        <w:drawing>
          <wp:inline distT="0" distB="0" distL="0" distR="0" wp14:anchorId="24A737AC" wp14:editId="3E0F9687">
            <wp:extent cx="3459136" cy="2609850"/>
            <wp:effectExtent l="0" t="0" r="8255" b="0"/>
            <wp:docPr id="10" name="Obrázo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3459136" cy="2609850"/>
                    </a:xfrm>
                    <a:prstGeom prst="rect">
                      <a:avLst/>
                    </a:prstGeom>
                    <a:noFill/>
                    <a:ln>
                      <a:noFill/>
                    </a:ln>
                  </pic:spPr>
                </pic:pic>
              </a:graphicData>
            </a:graphic>
          </wp:inline>
        </w:drawing>
      </w:r>
    </w:p>
    <w:p w:rsidR="00703809" w:rsidRPr="000E6017" w:rsidRDefault="00703809" w:rsidP="00703809">
      <w:pPr>
        <w:pStyle w:val="Caption"/>
        <w:jc w:val="center"/>
      </w:pPr>
      <w:r w:rsidRPr="000E6017">
        <w:t xml:space="preserve">Obrázok </w:t>
      </w:r>
      <w:r w:rsidR="0022583B">
        <w:t>8</w:t>
      </w:r>
      <w:r w:rsidRPr="000E6017">
        <w:t xml:space="preserve">: Príklad </w:t>
      </w:r>
      <w:r w:rsidR="006B2D4A">
        <w:t>G</w:t>
      </w:r>
      <w:r w:rsidR="006B2D4A" w:rsidRPr="000E6017">
        <w:t xml:space="preserve">ausovské </w:t>
      </w:r>
      <w:r w:rsidRPr="000E6017">
        <w:t>rozloženie dvoch čŕt(výška a váha u žien a mužov)</w:t>
      </w:r>
      <w:r w:rsidR="00A120B1" w:rsidRPr="000E6017">
        <w:fldChar w:fldCharType="begin" w:fldLock="1"/>
      </w:r>
      <w:r w:rsidRPr="000E6017">
        <w:instrText>ADDIN CSL_CITATION { "citationItems" : [ { "id" : "ITEM-1", "itemData" : { "author" : [ { "dropping-particle" : "", "family" : "Murphy", "given" : "Kevin P", "non-dropping-particle" : "", "parse-names" : false, "suffix" : "" } ], "id" : "ITEM-1", "issued" : { "date-parts" : [ [ "2006" ] ] }, "page" : "1-8", "title" : "Naive Bayes classifiers Generative classifiers", "type" : "article-journal" }, "uris" : [ "http://www.mendeley.com/documents/?uuid=960887ed-556f-48a8-9f15-ebc52c0eadfe" ] } ], "mendeley" : { "previouslyFormattedCitation" : "[3]" }, "properties" : { "noteIndex" : 0 }, "schema" : "https://github.com/citation-style-language/schema/raw/master/csl-citation.json" }</w:instrText>
      </w:r>
      <w:r w:rsidR="00A120B1" w:rsidRPr="000E6017">
        <w:fldChar w:fldCharType="separate"/>
      </w:r>
      <w:r w:rsidRPr="000E6017">
        <w:rPr>
          <w:b w:val="0"/>
        </w:rPr>
        <w:t>[3]</w:t>
      </w:r>
      <w:r w:rsidR="00A120B1" w:rsidRPr="000E6017">
        <w:fldChar w:fldCharType="end"/>
      </w:r>
    </w:p>
    <w:p w:rsidR="00703809" w:rsidRPr="000E6017" w:rsidRDefault="00703809" w:rsidP="00703809">
      <w:pPr>
        <w:rPr>
          <w:rFonts w:ascii="Times New Roman" w:hAnsi="Times New Roman" w:cs="Times New Roman"/>
          <w:b/>
          <w:sz w:val="52"/>
          <w:szCs w:val="52"/>
        </w:rPr>
      </w:pPr>
      <w:r w:rsidRPr="000E6017">
        <w:br w:type="page"/>
      </w:r>
    </w:p>
    <w:p w:rsidR="00703809" w:rsidRPr="000E6017" w:rsidRDefault="00703809" w:rsidP="00F24F8F">
      <w:pPr>
        <w:pStyle w:val="Diplomovkapodkapitola"/>
        <w:numPr>
          <w:ilvl w:val="2"/>
          <w:numId w:val="20"/>
        </w:numPr>
      </w:pPr>
      <w:bookmarkStart w:id="67" w:name="_Toc387588267"/>
      <w:bookmarkStart w:id="68" w:name="_Toc387588554"/>
      <w:bookmarkStart w:id="69" w:name="_Toc387607388"/>
      <w:bookmarkStart w:id="70" w:name="_Toc387607625"/>
      <w:bookmarkStart w:id="71" w:name="_Toc419324070"/>
      <w:r w:rsidRPr="000E6017">
        <w:lastRenderedPageBreak/>
        <w:t>Naive Bayes predpoklad</w:t>
      </w:r>
      <w:bookmarkEnd w:id="67"/>
      <w:bookmarkEnd w:id="68"/>
      <w:bookmarkEnd w:id="69"/>
      <w:bookmarkEnd w:id="70"/>
      <w:bookmarkEnd w:id="71"/>
    </w:p>
    <w:p w:rsidR="00703809" w:rsidRPr="000E6017" w:rsidRDefault="00703809" w:rsidP="00703809">
      <w:pPr>
        <w:pStyle w:val="Diplomovkanormal"/>
      </w:pPr>
    </w:p>
    <w:p w:rsidR="00703809" w:rsidRPr="000E6017" w:rsidRDefault="00703809" w:rsidP="00703809">
      <w:pPr>
        <w:pStyle w:val="Diplomovkanormal"/>
      </w:pPr>
      <w:r w:rsidRPr="000E6017">
        <w:t>Naive</w:t>
      </w:r>
      <w:r w:rsidR="00D262BA" w:rsidRPr="000E6017">
        <w:t xml:space="preserve"> </w:t>
      </w:r>
      <w:r w:rsidRPr="000E6017">
        <w:t>Bayes predpoklad alebo idiot Bayes</w:t>
      </w:r>
      <w:r w:rsidR="00D262BA" w:rsidRPr="000E6017">
        <w:t xml:space="preserve"> </w:t>
      </w:r>
      <w:r w:rsidRPr="000E6017">
        <w:t>[3] predpoklad je že všetky príznaky sú podmienkovo nezávislé:</w:t>
      </w:r>
    </w:p>
    <w:p w:rsidR="00703809" w:rsidRPr="000E6017" w:rsidRDefault="00703809" w:rsidP="00703809">
      <w:pPr>
        <w:pStyle w:val="Diplomovkanormal"/>
        <w:rPr>
          <w:rFonts w:eastAsiaTheme="minorEastAsia"/>
        </w:rPr>
      </w:pPr>
      <m:oMathPara>
        <m:oMath>
          <m:r>
            <w:rPr>
              <w:rFonts w:ascii="Cambria Math" w:hAnsi="Cambria Math"/>
            </w:rPr>
            <m:t>p</m:t>
          </m:r>
          <m:d>
            <m:dPr>
              <m:ctrlPr>
                <w:rPr>
                  <w:rFonts w:ascii="Cambria Math" w:hAnsi="Cambria Math"/>
                </w:rPr>
              </m:ctrlPr>
            </m:dPr>
            <m:e>
              <m:r>
                <w:rPr>
                  <w:rFonts w:ascii="Cambria Math" w:hAnsi="Cambria Math"/>
                </w:rPr>
                <m:t>x</m:t>
              </m:r>
            </m:e>
            <m:e>
              <m:r>
                <w:rPr>
                  <w:rFonts w:ascii="Cambria Math" w:hAnsi="Cambria Math"/>
                </w:rPr>
                <m:t>y</m:t>
              </m:r>
              <m:r>
                <m:rPr>
                  <m:sty m:val="p"/>
                </m:rPr>
                <w:rPr>
                  <w:rFonts w:ascii="Cambria Math" w:hAnsi="Cambria Math"/>
                </w:rPr>
                <m:t>=</m:t>
              </m:r>
              <m:r>
                <w:rPr>
                  <w:rFonts w:ascii="Cambria Math" w:hAnsi="Cambria Math"/>
                </w:rPr>
                <m:t>c</m:t>
              </m:r>
            </m:e>
          </m:d>
          <m:r>
            <m:rPr>
              <m:sty m:val="p"/>
            </m:rPr>
            <w:rPr>
              <w:rFonts w:ascii="Cambria Math" w:hAnsi="Cambria Math"/>
            </w:rPr>
            <m:t>=</m:t>
          </m:r>
          <m:nary>
            <m:naryPr>
              <m:chr m:val="∏"/>
              <m:limLoc m:val="undOvr"/>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D</m:t>
              </m:r>
            </m:sup>
            <m:e>
              <m:r>
                <w:rPr>
                  <w:rFonts w:ascii="Cambria Math" w:hAnsi="Cambria Math"/>
                </w:rPr>
                <m:t>p</m:t>
              </m:r>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c</m:t>
              </m:r>
              <m:r>
                <m:rPr>
                  <m:sty m:val="p"/>
                </m:rPr>
                <w:rPr>
                  <w:rFonts w:ascii="Cambria Math" w:hAnsi="Cambria Math"/>
                </w:rPr>
                <m:t>)</m:t>
              </m:r>
            </m:e>
          </m:nary>
        </m:oMath>
      </m:oMathPara>
    </w:p>
    <w:p w:rsidR="00703809" w:rsidRPr="000E6017" w:rsidRDefault="00703809" w:rsidP="00703809">
      <w:pPr>
        <w:pStyle w:val="Diplomovkanormal"/>
      </w:pPr>
      <w:r w:rsidRPr="000E6017">
        <w:t>Hoci toto tvrdenie je zvyčajne nepravdivé (keďže príznaky sú väčšinou závislé na sebe), výsledný model v prípade Gaussovských dát má tvar [3]:</w:t>
      </w:r>
    </w:p>
    <w:p w:rsidR="00703809" w:rsidRPr="000E6017" w:rsidRDefault="000A45F6" w:rsidP="00703809">
      <w:pPr>
        <w:pStyle w:val="Diplomovkanormal"/>
        <w:rPr>
          <w:rFonts w:eastAsiaTheme="minorEastAsia"/>
        </w:rPr>
      </w:pPr>
      <m:oMathPara>
        <m:oMath>
          <m:d>
            <m:dPr>
              <m:ctrlPr>
                <w:rPr>
                  <w:rFonts w:ascii="Cambria Math" w:hAnsi="Cambria Math"/>
                </w:rPr>
              </m:ctrlPr>
            </m:dPr>
            <m:e>
              <m:r>
                <w:rPr>
                  <w:rFonts w:ascii="Cambria Math" w:hAnsi="Cambria Math"/>
                </w:rPr>
                <m:t>x</m:t>
              </m:r>
            </m:e>
            <m:e>
              <m:r>
                <w:rPr>
                  <w:rFonts w:ascii="Cambria Math" w:hAnsi="Cambria Math"/>
                </w:rPr>
                <m:t>y</m:t>
              </m:r>
              <m:r>
                <m:rPr>
                  <m:sty m:val="p"/>
                </m:rPr>
                <w:rPr>
                  <w:rFonts w:ascii="Cambria Math" w:hAnsi="Cambria Math"/>
                </w:rPr>
                <m:t>=</m:t>
              </m:r>
              <m:r>
                <w:rPr>
                  <w:rFonts w:ascii="Cambria Math" w:hAnsi="Cambria Math"/>
                </w:rPr>
                <m:t>c</m:t>
              </m:r>
              <m:r>
                <m:rPr>
                  <m:sty m:val="p"/>
                </m:rPr>
                <w:rPr>
                  <w:rFonts w:ascii="Cambria Math" w:hAnsi="Cambria Math"/>
                </w:rPr>
                <m:t>,</m:t>
              </m:r>
              <m:sSub>
                <m:sSubPr>
                  <m:ctrlPr>
                    <w:rPr>
                      <w:rFonts w:ascii="Cambria Math" w:hAnsi="Cambria Math"/>
                    </w:rPr>
                  </m:ctrlPr>
                </m:sSubPr>
                <m:e>
                  <m:r>
                    <w:rPr>
                      <w:rFonts w:ascii="Cambria Math" w:hAnsi="Cambria Math"/>
                    </w:rPr>
                    <m:t>θ</m:t>
                  </m:r>
                </m:e>
                <m:sub>
                  <m:r>
                    <w:rPr>
                      <w:rFonts w:ascii="Cambria Math" w:hAnsi="Cambria Math"/>
                    </w:rPr>
                    <m:t>c</m:t>
                  </m:r>
                </m:sub>
              </m:sSub>
            </m:e>
          </m:d>
          <m:r>
            <m:rPr>
              <m:sty m:val="p"/>
            </m:rPr>
            <w:rPr>
              <w:rFonts w:ascii="Cambria Math" w:hAnsi="Cambria Math"/>
            </w:rPr>
            <m:t>=</m:t>
          </m:r>
          <m:nary>
            <m:naryPr>
              <m:chr m:val="∏"/>
              <m:limLoc m:val="undOvr"/>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D</m:t>
              </m:r>
            </m:sup>
            <m:e>
              <m:r>
                <m:rPr>
                  <m:sty m:val="p"/>
                </m:rPr>
                <w:rPr>
                  <w:rFonts w:ascii="Cambria Math" w:hAnsi="Cambria Math"/>
                </w:rPr>
                <m:t>ℵ(</m:t>
              </m:r>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μ</m:t>
                  </m:r>
                </m:e>
                <m:sub>
                  <m:r>
                    <w:rPr>
                      <w:rFonts w:ascii="Cambria Math" w:hAnsi="Cambria Math"/>
                    </w:rPr>
                    <m:t>ic</m:t>
                  </m:r>
                </m:sub>
              </m:sSub>
              <m:r>
                <m:rPr>
                  <m:sty m:val="p"/>
                </m:rPr>
                <w:rPr>
                  <w:rFonts w:ascii="Cambria Math" w:hAnsi="Cambria Math"/>
                </w:rPr>
                <m:t>,</m:t>
              </m:r>
              <m:sSub>
                <m:sSubPr>
                  <m:ctrlPr>
                    <w:rPr>
                      <w:rFonts w:ascii="Cambria Math" w:hAnsi="Cambria Math"/>
                    </w:rPr>
                  </m:ctrlPr>
                </m:sSubPr>
                <m:e>
                  <m:r>
                    <w:rPr>
                      <w:rFonts w:ascii="Cambria Math" w:hAnsi="Cambria Math"/>
                    </w:rPr>
                    <m:t>σ</m:t>
                  </m:r>
                </m:e>
                <m:sub>
                  <m:r>
                    <w:rPr>
                      <w:rFonts w:ascii="Cambria Math" w:hAnsi="Cambria Math"/>
                    </w:rPr>
                    <m:t>ic</m:t>
                  </m:r>
                </m:sub>
              </m:sSub>
              <m:r>
                <m:rPr>
                  <m:sty m:val="p"/>
                </m:rPr>
                <w:rPr>
                  <w:rFonts w:ascii="Cambria Math" w:hAnsi="Cambria Math"/>
                </w:rPr>
                <m:t>)</m:t>
              </m:r>
            </m:e>
          </m:nary>
        </m:oMath>
      </m:oMathPara>
    </w:p>
    <w:p w:rsidR="00703809" w:rsidRPr="000E6017" w:rsidRDefault="00703809" w:rsidP="00703809">
      <w:pPr>
        <w:pStyle w:val="Diplomovkanormal"/>
      </w:pPr>
      <w:r w:rsidRPr="000E6017">
        <w:t xml:space="preserve">Takže treba len odhadnúť </w:t>
      </w:r>
      <m:oMath>
        <m:r>
          <w:rPr>
            <w:rFonts w:ascii="Cambria Math" w:hAnsi="Cambria Math"/>
          </w:rPr>
          <m:t>C x D</m:t>
        </m:r>
      </m:oMath>
      <w:r w:rsidRPr="000E6017">
        <w:t xml:space="preserve"> Gaussovské parametre</w:t>
      </w:r>
      <m:oMath>
        <m:sSub>
          <m:sSubPr>
            <m:ctrlPr>
              <w:rPr>
                <w:rFonts w:ascii="Cambria Math" w:hAnsi="Cambria Math"/>
                <w:i/>
              </w:rPr>
            </m:ctrlPr>
          </m:sSubPr>
          <m:e>
            <m:r>
              <w:rPr>
                <w:rFonts w:ascii="Cambria Math" w:hAnsi="Cambria Math"/>
              </w:rPr>
              <m:t>μ</m:t>
            </m:r>
          </m:e>
          <m:sub>
            <m:r>
              <w:rPr>
                <w:rFonts w:ascii="Cambria Math" w:hAnsi="Cambria Math"/>
              </w:rPr>
              <m:t>ic</m:t>
            </m:r>
          </m:sub>
        </m:sSub>
        <m:r>
          <w:rPr>
            <w:rFonts w:ascii="Cambria Math" w:hAnsi="Cambria Math"/>
          </w:rPr>
          <m:t>,</m:t>
        </m:r>
        <m:sSub>
          <m:sSubPr>
            <m:ctrlPr>
              <w:rPr>
                <w:rFonts w:ascii="Cambria Math" w:hAnsi="Cambria Math"/>
                <w:i/>
              </w:rPr>
            </m:ctrlPr>
          </m:sSubPr>
          <m:e>
            <m:r>
              <w:rPr>
                <w:rFonts w:ascii="Cambria Math" w:hAnsi="Cambria Math"/>
              </w:rPr>
              <m:t>σ</m:t>
            </m:r>
          </m:e>
          <m:sub>
            <m:r>
              <w:rPr>
                <w:rFonts w:ascii="Cambria Math" w:hAnsi="Cambria Math"/>
              </w:rPr>
              <m:t>ic</m:t>
            </m:r>
          </m:sub>
        </m:sSub>
      </m:oMath>
      <w:r w:rsidRPr="000E6017">
        <w:t>. V prípade binárnych dát dostaneme [3]:</w:t>
      </w:r>
    </w:p>
    <w:p w:rsidR="00703809" w:rsidRPr="000E6017" w:rsidRDefault="000A45F6" w:rsidP="00703809">
      <w:pPr>
        <w:pStyle w:val="Diplomovkanormal"/>
        <w:rPr>
          <w:rFonts w:eastAsiaTheme="minorEastAsia"/>
        </w:rPr>
      </w:pPr>
      <m:oMathPara>
        <m:oMath>
          <m:d>
            <m:dPr>
              <m:ctrlPr>
                <w:rPr>
                  <w:rFonts w:ascii="Cambria Math" w:hAnsi="Cambria Math"/>
                </w:rPr>
              </m:ctrlPr>
            </m:dPr>
            <m:e>
              <m:r>
                <w:rPr>
                  <w:rFonts w:ascii="Cambria Math" w:hAnsi="Cambria Math"/>
                </w:rPr>
                <m:t>x</m:t>
              </m:r>
            </m:e>
            <m:e>
              <m:r>
                <w:rPr>
                  <w:rFonts w:ascii="Cambria Math" w:hAnsi="Cambria Math"/>
                </w:rPr>
                <m:t>y</m:t>
              </m:r>
              <m:r>
                <m:rPr>
                  <m:sty m:val="p"/>
                </m:rPr>
                <w:rPr>
                  <w:rFonts w:ascii="Cambria Math" w:hAnsi="Cambria Math"/>
                </w:rPr>
                <m:t>=</m:t>
              </m:r>
              <m:r>
                <w:rPr>
                  <w:rFonts w:ascii="Cambria Math" w:hAnsi="Cambria Math"/>
                </w:rPr>
                <m:t>c</m:t>
              </m:r>
              <m:r>
                <m:rPr>
                  <m:sty m:val="p"/>
                </m:rPr>
                <w:rPr>
                  <w:rFonts w:ascii="Cambria Math" w:hAnsi="Cambria Math"/>
                </w:rPr>
                <m:t>,</m:t>
              </m:r>
              <m:sSub>
                <m:sSubPr>
                  <m:ctrlPr>
                    <w:rPr>
                      <w:rFonts w:ascii="Cambria Math" w:hAnsi="Cambria Math"/>
                    </w:rPr>
                  </m:ctrlPr>
                </m:sSubPr>
                <m:e>
                  <m:r>
                    <w:rPr>
                      <w:rFonts w:ascii="Cambria Math" w:hAnsi="Cambria Math"/>
                    </w:rPr>
                    <m:t>θ</m:t>
                  </m:r>
                </m:e>
                <m:sub>
                  <m:r>
                    <w:rPr>
                      <w:rFonts w:ascii="Cambria Math" w:hAnsi="Cambria Math"/>
                    </w:rPr>
                    <m:t>c</m:t>
                  </m:r>
                </m:sub>
              </m:sSub>
            </m:e>
          </m:d>
          <m:r>
            <m:rPr>
              <m:sty m:val="p"/>
            </m:rPr>
            <w:rPr>
              <w:rFonts w:ascii="Cambria Math" w:hAnsi="Cambria Math"/>
            </w:rPr>
            <m:t>=</m:t>
          </m:r>
          <m:nary>
            <m:naryPr>
              <m:chr m:val="∏"/>
              <m:limLoc m:val="undOvr"/>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D</m:t>
              </m:r>
            </m:sup>
            <m:e>
              <m:r>
                <w:rPr>
                  <w:rFonts w:ascii="Cambria Math" w:hAnsi="Cambria Math"/>
                </w:rPr>
                <m:t>Be</m:t>
              </m:r>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θ</m:t>
                  </m:r>
                </m:e>
                <m:sub>
                  <m:r>
                    <w:rPr>
                      <w:rFonts w:ascii="Cambria Math" w:hAnsi="Cambria Math"/>
                    </w:rPr>
                    <m:t>ic</m:t>
                  </m:r>
                </m:sub>
              </m:sSub>
              <m:r>
                <m:rPr>
                  <m:sty m:val="p"/>
                </m:rPr>
                <w:rPr>
                  <w:rFonts w:ascii="Cambria Math" w:hAnsi="Cambria Math"/>
                </w:rPr>
                <m:t>)</m:t>
              </m:r>
            </m:e>
          </m:nary>
        </m:oMath>
      </m:oMathPara>
    </w:p>
    <w:p w:rsidR="00703809" w:rsidRPr="000E6017" w:rsidRDefault="00703809" w:rsidP="00703809">
      <w:pPr>
        <w:pStyle w:val="Diplomovkanormal"/>
        <w:rPr>
          <w:color w:val="FF0000"/>
        </w:rPr>
      </w:pPr>
      <w:r w:rsidRPr="000E6017">
        <w:t xml:space="preserve">A v tomto prípade treba odhadnúť </w:t>
      </w:r>
      <m:oMath>
        <m:r>
          <w:rPr>
            <w:rFonts w:ascii="Cambria Math" w:hAnsi="Cambria Math"/>
          </w:rPr>
          <m:t>C x D</m:t>
        </m:r>
      </m:oMath>
      <w:r w:rsidRPr="000E6017">
        <w:t xml:space="preserve">separátnyBernoulliho parameter </w:t>
      </w:r>
      <m:oMath>
        <m:sSub>
          <m:sSubPr>
            <m:ctrlPr>
              <w:rPr>
                <w:rFonts w:ascii="Cambria Math" w:hAnsi="Cambria Math"/>
                <w:i/>
              </w:rPr>
            </m:ctrlPr>
          </m:sSubPr>
          <m:e>
            <m:r>
              <w:rPr>
                <w:rFonts w:ascii="Cambria Math" w:hAnsi="Cambria Math"/>
              </w:rPr>
              <m:t>θ</m:t>
            </m:r>
          </m:e>
          <m:sub>
            <m:r>
              <w:rPr>
                <w:rFonts w:ascii="Cambria Math" w:hAnsi="Cambria Math"/>
              </w:rPr>
              <m:t>ic</m:t>
            </m:r>
          </m:sub>
        </m:sSub>
      </m:oMath>
      <w:r w:rsidRPr="000E6017">
        <w:t>. [3]</w:t>
      </w:r>
    </w:p>
    <w:p w:rsidR="00703809" w:rsidRPr="000E6017" w:rsidRDefault="00703809" w:rsidP="00703809">
      <w:pPr>
        <w:pStyle w:val="Diplomovkanormal"/>
      </w:pPr>
    </w:p>
    <w:p w:rsidR="00703809" w:rsidRPr="000E6017" w:rsidRDefault="00703809" w:rsidP="00703809">
      <w:pPr>
        <w:pStyle w:val="Diplomovkanormal"/>
      </w:pPr>
      <w:r w:rsidRPr="000E6017">
        <w:t>Celá</w:t>
      </w:r>
      <w:r w:rsidR="00EC79CF" w:rsidRPr="000E6017">
        <w:t xml:space="preserve"> </w:t>
      </w:r>
      <w:r w:rsidRPr="000E6017">
        <w:t>Bayesovská</w:t>
      </w:r>
      <w:r w:rsidR="00EC79CF" w:rsidRPr="000E6017">
        <w:t xml:space="preserve"> </w:t>
      </w:r>
      <w:r w:rsidRPr="000E6017">
        <w:t>pravdepodobnosť je</w:t>
      </w:r>
      <w:r w:rsidR="00EC79CF" w:rsidRPr="000E6017">
        <w:t xml:space="preserve"> </w:t>
      </w:r>
      <w:r w:rsidR="00490C95" w:rsidRPr="000E6017">
        <w:t>predpovedanie</w:t>
      </w:r>
      <w:r w:rsidR="00EC79CF" w:rsidRPr="000E6017">
        <w:t xml:space="preserve"> </w:t>
      </w:r>
      <w:r w:rsidRPr="000E6017">
        <w:t>hustoty na triedu s menovkou Y so vstupom X a trénovacou množinou D. Toto je dané nasledujúcim vzorcom[3]:</w:t>
      </w:r>
    </w:p>
    <w:p w:rsidR="00703809" w:rsidRPr="000E6017" w:rsidRDefault="00703809" w:rsidP="00703809">
      <w:pPr>
        <w:pStyle w:val="Diplomovkanormal"/>
        <w:rPr>
          <w:rFonts w:eastAsiaTheme="minorEastAsia"/>
        </w:rPr>
      </w:pPr>
      <m:oMathPara>
        <m:oMath>
          <m:r>
            <w:rPr>
              <w:rFonts w:ascii="Cambria Math" w:hAnsi="Cambria Math"/>
            </w:rPr>
            <m:t>p</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c</m:t>
          </m:r>
          <m:r>
            <m:rPr>
              <m:sty m:val="p"/>
            </m:rPr>
            <w:rPr>
              <w:rFonts w:ascii="Cambria Math" w:hAnsi="Cambria Math"/>
            </w:rPr>
            <m:t>|</m:t>
          </m:r>
          <m:r>
            <w:rPr>
              <w:rFonts w:ascii="Cambria Math" w:hAnsi="Cambria Math"/>
            </w:rPr>
            <m:t>x</m:t>
          </m:r>
          <m:r>
            <m:rPr>
              <m:sty m:val="p"/>
            </m:rPr>
            <w:rPr>
              <w:rFonts w:ascii="Cambria Math" w:hAnsi="Cambria Math"/>
            </w:rPr>
            <m:t>,</m:t>
          </m:r>
          <m:r>
            <w:rPr>
              <w:rFonts w:ascii="Cambria Math" w:hAnsi="Cambria Math"/>
            </w:rPr>
            <m:t>D</m:t>
          </m:r>
          <m:r>
            <m:rPr>
              <m:sty m:val="p"/>
            </m:rPr>
            <w:rPr>
              <w:rFonts w:ascii="Cambria Math" w:hAnsi="Cambria Math"/>
            </w:rPr>
            <m:t>)∝</m:t>
          </m:r>
          <m:nary>
            <m:naryPr>
              <m:chr m:val="∬"/>
              <m:limLoc m:val="undOvr"/>
              <m:subHide m:val="1"/>
              <m:supHide m:val="1"/>
              <m:ctrlPr>
                <w:rPr>
                  <w:rFonts w:ascii="Cambria Math" w:hAnsi="Cambria Math"/>
                </w:rPr>
              </m:ctrlPr>
            </m:naryPr>
            <m:sub/>
            <m:sup/>
            <m:e>
              <m:r>
                <w:rPr>
                  <w:rFonts w:ascii="Cambria Math" w:hAnsi="Cambria Math"/>
                </w:rPr>
                <m:t>p</m:t>
              </m:r>
              <m:r>
                <m:rPr>
                  <m:sty m:val="p"/>
                </m:rPr>
                <w:rPr>
                  <w:rFonts w:ascii="Cambria Math" w:hAnsi="Cambria Math"/>
                </w:rPr>
                <m:t>(</m:t>
              </m:r>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c</m:t>
              </m:r>
              <m:r>
                <m:rPr>
                  <m:sty m:val="p"/>
                </m:rPr>
                <w:rPr>
                  <w:rFonts w:ascii="Cambria Math" w:hAnsi="Cambria Math"/>
                </w:rPr>
                <m:t>,</m:t>
              </m:r>
            </m:e>
          </m:nary>
          <m:sSub>
            <m:sSubPr>
              <m:ctrlPr>
                <w:rPr>
                  <w:rFonts w:ascii="Cambria Math" w:hAnsi="Cambria Math"/>
                </w:rPr>
              </m:ctrlPr>
            </m:sSubPr>
            <m:e>
              <m:r>
                <w:rPr>
                  <w:rFonts w:ascii="Cambria Math" w:hAnsi="Cambria Math"/>
                </w:rPr>
                <m:t>θ</m:t>
              </m:r>
            </m:e>
            <m:sub>
              <m:r>
                <w:rPr>
                  <w:rFonts w:ascii="Cambria Math" w:hAnsi="Cambria Math"/>
                </w:rPr>
                <m:t>c</m:t>
              </m:r>
            </m:sub>
          </m:sSub>
          <m:r>
            <m:rPr>
              <m:sty m:val="p"/>
            </m:rPr>
            <w:rPr>
              <w:rFonts w:ascii="Cambria Math" w:hAnsi="Cambria Math"/>
            </w:rPr>
            <m:t>)</m:t>
          </m:r>
          <m:r>
            <w:rPr>
              <w:rFonts w:ascii="Cambria Math" w:hAnsi="Cambria Math"/>
            </w:rPr>
            <m:t>p</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c</m:t>
          </m:r>
          <m:r>
            <m:rPr>
              <m:sty m:val="p"/>
            </m:rPr>
            <w:rPr>
              <w:rFonts w:ascii="Cambria Math" w:hAnsi="Cambria Math"/>
            </w:rPr>
            <m:t>|</m:t>
          </m:r>
          <m:r>
            <w:rPr>
              <w:rFonts w:ascii="Cambria Math" w:hAnsi="Cambria Math"/>
            </w:rPr>
            <m:t>π</m:t>
          </m:r>
          <m:r>
            <m:rPr>
              <m:sty m:val="p"/>
            </m:rPr>
            <w:rPr>
              <w:rFonts w:ascii="Cambria Math" w:hAnsi="Cambria Math"/>
            </w:rPr>
            <m:t>)</m:t>
          </m:r>
          <m:r>
            <w:rPr>
              <w:rFonts w:ascii="Cambria Math" w:hAnsi="Cambria Math"/>
            </w:rPr>
            <m:t>p</m:t>
          </m:r>
          <m:r>
            <m:rPr>
              <m:sty m:val="p"/>
            </m:rPr>
            <w:rPr>
              <w:rFonts w:ascii="Cambria Math" w:hAnsi="Cambria Math"/>
            </w:rPr>
            <m:t>(</m:t>
          </m:r>
          <m:sSub>
            <m:sSubPr>
              <m:ctrlPr>
                <w:rPr>
                  <w:rFonts w:ascii="Cambria Math" w:hAnsi="Cambria Math"/>
                </w:rPr>
              </m:ctrlPr>
            </m:sSubPr>
            <m:e>
              <m:r>
                <w:rPr>
                  <w:rFonts w:ascii="Cambria Math" w:hAnsi="Cambria Math"/>
                </w:rPr>
                <m:t>θ</m:t>
              </m:r>
            </m:e>
            <m:sub>
              <m:r>
                <w:rPr>
                  <w:rFonts w:ascii="Cambria Math" w:hAnsi="Cambria Math"/>
                </w:rPr>
                <m:t>c</m:t>
              </m:r>
            </m:sub>
          </m:sSub>
          <m:r>
            <m:rPr>
              <m:sty m:val="p"/>
            </m:rPr>
            <w:rPr>
              <w:rFonts w:ascii="Cambria Math" w:hAnsi="Cambria Math"/>
            </w:rPr>
            <m:t>)</m:t>
          </m:r>
          <m:r>
            <w:rPr>
              <w:rFonts w:ascii="Cambria Math" w:hAnsi="Cambria Math"/>
            </w:rPr>
            <m:t>p</m:t>
          </m:r>
          <m:r>
            <m:rPr>
              <m:sty m:val="p"/>
            </m:rPr>
            <w:rPr>
              <w:rFonts w:ascii="Cambria Math" w:hAnsi="Cambria Math"/>
            </w:rPr>
            <m:t>(</m:t>
          </m:r>
          <m:r>
            <w:rPr>
              <w:rFonts w:ascii="Cambria Math" w:hAnsi="Cambria Math"/>
            </w:rPr>
            <m:t>π</m:t>
          </m:r>
          <m:r>
            <m:rPr>
              <m:sty m:val="p"/>
            </m:rPr>
            <w:rPr>
              <w:rFonts w:ascii="Cambria Math" w:hAnsi="Cambria Math"/>
            </w:rPr>
            <m:t>)</m:t>
          </m:r>
          <m:r>
            <w:rPr>
              <w:rFonts w:ascii="Cambria Math" w:hAnsi="Cambria Math"/>
            </w:rPr>
            <m:t>d</m:t>
          </m:r>
          <m:sSub>
            <m:sSubPr>
              <m:ctrlPr>
                <w:rPr>
                  <w:rFonts w:ascii="Cambria Math" w:hAnsi="Cambria Math"/>
                </w:rPr>
              </m:ctrlPr>
            </m:sSubPr>
            <m:e>
              <m:r>
                <w:rPr>
                  <w:rFonts w:ascii="Cambria Math" w:hAnsi="Cambria Math"/>
                </w:rPr>
                <m:t>θ</m:t>
              </m:r>
            </m:e>
            <m:sub>
              <m:r>
                <w:rPr>
                  <w:rFonts w:ascii="Cambria Math" w:hAnsi="Cambria Math"/>
                </w:rPr>
                <m:t>c</m:t>
              </m:r>
            </m:sub>
          </m:sSub>
          <m:r>
            <w:rPr>
              <w:rFonts w:ascii="Cambria Math" w:hAnsi="Cambria Math"/>
            </w:rPr>
            <m:t>dπ</m:t>
          </m:r>
        </m:oMath>
      </m:oMathPara>
    </w:p>
    <w:p w:rsidR="00703809" w:rsidRPr="000E6017" w:rsidRDefault="00703809" w:rsidP="00703809">
      <w:pPr>
        <w:pStyle w:val="Diplomovkanormal"/>
      </w:pPr>
      <w:r w:rsidRPr="000E6017">
        <w:t>Čo je často približne:</w:t>
      </w:r>
    </w:p>
    <w:p w:rsidR="00703809" w:rsidRPr="000E6017" w:rsidRDefault="00703809" w:rsidP="00703809">
      <w:pPr>
        <w:pStyle w:val="Diplomovkanormal"/>
        <w:rPr>
          <w:rFonts w:eastAsiaTheme="minorEastAsia"/>
        </w:rPr>
      </w:pPr>
      <m:oMathPara>
        <m:oMath>
          <m:r>
            <w:rPr>
              <w:rFonts w:ascii="Cambria Math" w:hAnsi="Cambria Math"/>
            </w:rPr>
            <m:t>p</m:t>
          </m:r>
          <m:d>
            <m:dPr>
              <m:ctrlPr>
                <w:rPr>
                  <w:rFonts w:ascii="Cambria Math" w:hAnsi="Cambria Math"/>
                </w:rPr>
              </m:ctrlPr>
            </m:dPr>
            <m:e>
              <m:r>
                <w:rPr>
                  <w:rFonts w:ascii="Cambria Math" w:hAnsi="Cambria Math"/>
                </w:rPr>
                <m:t>y</m:t>
              </m:r>
              <m:r>
                <m:rPr>
                  <m:sty m:val="p"/>
                </m:rPr>
                <w:rPr>
                  <w:rFonts w:ascii="Cambria Math" w:hAnsi="Cambria Math"/>
                </w:rPr>
                <m:t>=</m:t>
              </m:r>
              <m:r>
                <w:rPr>
                  <w:rFonts w:ascii="Cambria Math" w:hAnsi="Cambria Math"/>
                </w:rPr>
                <m:t>c</m:t>
              </m:r>
            </m:e>
            <m:e>
              <m:r>
                <w:rPr>
                  <w:rFonts w:ascii="Cambria Math" w:hAnsi="Cambria Math"/>
                </w:rPr>
                <m:t>x</m:t>
              </m:r>
              <m:r>
                <m:rPr>
                  <m:sty m:val="p"/>
                </m:rPr>
                <w:rPr>
                  <w:rFonts w:ascii="Cambria Math" w:hAnsi="Cambria Math"/>
                </w:rPr>
                <m:t>,</m:t>
              </m:r>
              <m:r>
                <w:rPr>
                  <w:rFonts w:ascii="Cambria Math" w:hAnsi="Cambria Math"/>
                </w:rPr>
                <m:t>D</m:t>
              </m:r>
            </m:e>
          </m:d>
          <m:r>
            <m:rPr>
              <m:sty m:val="p"/>
            </m:rPr>
            <w:rPr>
              <w:rFonts w:ascii="Cambria Math" w:hAnsi="Cambria Math"/>
            </w:rPr>
            <m:t>≈</m:t>
          </m:r>
          <m:r>
            <w:rPr>
              <w:rFonts w:ascii="Cambria Math" w:hAnsi="Cambria Math"/>
            </w:rPr>
            <m:t>p</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c</m:t>
          </m:r>
          <m:r>
            <m:rPr>
              <m:sty m:val="p"/>
            </m:rPr>
            <w:rPr>
              <w:rFonts w:ascii="Cambria Math" w:hAnsi="Cambria Math"/>
            </w:rPr>
            <m:t>|</m:t>
          </m:r>
          <m:r>
            <w:rPr>
              <w:rFonts w:ascii="Cambria Math" w:hAnsi="Cambria Math"/>
            </w:rPr>
            <m:t>x</m:t>
          </m:r>
          <m:r>
            <m:rPr>
              <m:sty m:val="p"/>
            </m:rPr>
            <w:rPr>
              <w:rFonts w:ascii="Cambria Math" w:hAnsi="Cambria Math"/>
            </w:rPr>
            <m:t>,</m:t>
          </m:r>
          <m:acc>
            <m:accPr>
              <m:ctrlPr>
                <w:rPr>
                  <w:rFonts w:ascii="Cambria Math" w:hAnsi="Cambria Math"/>
                </w:rPr>
              </m:ctrlPr>
            </m:accPr>
            <m:e>
              <m:r>
                <w:rPr>
                  <w:rFonts w:ascii="Cambria Math" w:hAnsi="Cambria Math"/>
                </w:rPr>
                <m:t>θ</m:t>
              </m:r>
            </m:e>
          </m:acc>
          <m:r>
            <m:rPr>
              <m:sty m:val="p"/>
            </m:rPr>
            <w:rPr>
              <w:rFonts w:ascii="Cambria Math" w:hAnsi="Cambria Math"/>
            </w:rPr>
            <m:t>,</m:t>
          </m:r>
          <m:acc>
            <m:accPr>
              <m:ctrlPr>
                <w:rPr>
                  <w:rFonts w:ascii="Cambria Math" w:hAnsi="Cambria Math"/>
                </w:rPr>
              </m:ctrlPr>
            </m:accPr>
            <m:e>
              <m:r>
                <w:rPr>
                  <w:rFonts w:ascii="Cambria Math" w:hAnsi="Cambria Math"/>
                </w:rPr>
                <m:t>π</m:t>
              </m:r>
            </m:e>
          </m:acc>
          <m:r>
            <m:rPr>
              <m:sty m:val="p"/>
            </m:rPr>
            <w:rPr>
              <w:rFonts w:ascii="Cambria Math" w:hAnsi="Cambria Math"/>
            </w:rPr>
            <m:t>)∝</m:t>
          </m:r>
          <m:r>
            <w:rPr>
              <w:rFonts w:ascii="Cambria Math" w:hAnsi="Cambria Math"/>
            </w:rPr>
            <m:t>p</m:t>
          </m:r>
          <m:d>
            <m:dPr>
              <m:ctrlPr>
                <w:rPr>
                  <w:rFonts w:ascii="Cambria Math" w:hAnsi="Cambria Math"/>
                </w:rPr>
              </m:ctrlPr>
            </m:dPr>
            <m:e>
              <m:r>
                <w:rPr>
                  <w:rFonts w:ascii="Cambria Math" w:hAnsi="Cambria Math"/>
                </w:rPr>
                <m:t>x</m:t>
              </m:r>
            </m:e>
            <m:e>
              <m:r>
                <w:rPr>
                  <w:rFonts w:ascii="Cambria Math" w:hAnsi="Cambria Math"/>
                </w:rPr>
                <m:t>y</m:t>
              </m:r>
              <m:r>
                <m:rPr>
                  <m:sty m:val="p"/>
                </m:rPr>
                <w:rPr>
                  <w:rFonts w:ascii="Cambria Math" w:hAnsi="Cambria Math"/>
                </w:rPr>
                <m:t>=</m:t>
              </m:r>
              <m:r>
                <w:rPr>
                  <w:rFonts w:ascii="Cambria Math" w:hAnsi="Cambria Math"/>
                </w:rPr>
                <m:t>c</m:t>
              </m:r>
              <m:r>
                <m:rPr>
                  <m:sty m:val="p"/>
                </m:rPr>
                <w:rPr>
                  <w:rFonts w:ascii="Cambria Math" w:hAnsi="Cambria Math"/>
                </w:rPr>
                <m:t>,</m:t>
              </m:r>
              <m:sSub>
                <m:sSubPr>
                  <m:ctrlPr>
                    <w:rPr>
                      <w:rFonts w:ascii="Cambria Math" w:hAnsi="Cambria Math"/>
                    </w:rPr>
                  </m:ctrlPr>
                </m:sSubPr>
                <m:e>
                  <m:r>
                    <w:rPr>
                      <w:rFonts w:ascii="Cambria Math" w:hAnsi="Cambria Math"/>
                    </w:rPr>
                    <m:t>θ</m:t>
                  </m:r>
                </m:e>
                <m:sub>
                  <m:r>
                    <w:rPr>
                      <w:rFonts w:ascii="Cambria Math" w:hAnsi="Cambria Math"/>
                    </w:rPr>
                    <m:t>c</m:t>
                  </m:r>
                </m:sub>
              </m:sSub>
            </m:e>
          </m:d>
          <m:r>
            <w:rPr>
              <w:rFonts w:ascii="Cambria Math" w:hAnsi="Cambria Math"/>
            </w:rPr>
            <m:t>p</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c</m:t>
          </m:r>
          <m:r>
            <m:rPr>
              <m:sty m:val="p"/>
            </m:rPr>
            <w:rPr>
              <w:rFonts w:ascii="Cambria Math" w:hAnsi="Cambria Math"/>
            </w:rPr>
            <m:t>|</m:t>
          </m:r>
          <m:acc>
            <m:accPr>
              <m:ctrlPr>
                <w:rPr>
                  <w:rFonts w:ascii="Cambria Math" w:hAnsi="Cambria Math"/>
                </w:rPr>
              </m:ctrlPr>
            </m:accPr>
            <m:e>
              <m:r>
                <w:rPr>
                  <w:rFonts w:ascii="Cambria Math" w:hAnsi="Cambria Math"/>
                </w:rPr>
                <m:t>π</m:t>
              </m:r>
            </m:e>
          </m:acc>
          <m:r>
            <m:rPr>
              <m:sty m:val="p"/>
            </m:rPr>
            <w:rPr>
              <w:rFonts w:ascii="Cambria Math" w:hAnsi="Cambria Math"/>
            </w:rPr>
            <m:t>)</m:t>
          </m:r>
        </m:oMath>
      </m:oMathPara>
    </w:p>
    <w:p w:rsidR="00703809" w:rsidRPr="000E6017" w:rsidRDefault="00703809" w:rsidP="00703809">
      <w:pPr>
        <w:pStyle w:val="Diplomovkanormal"/>
      </w:pPr>
      <w:r w:rsidRPr="000E6017">
        <w:t>V prípade kde všetky premenné majú</w:t>
      </w:r>
      <w:r w:rsidR="00D262BA" w:rsidRPr="000E6017">
        <w:t xml:space="preserve"> </w:t>
      </w:r>
      <w:r w:rsidRPr="000E6017">
        <w:t>multinominálnu distribúciu s </w:t>
      </w:r>
      <w:r w:rsidR="000A45F6" w:rsidRPr="000A45F6">
        <w:t>Dirichletovými</w:t>
      </w:r>
      <w:r w:rsidR="000A45F6">
        <w:t xml:space="preserve"> </w:t>
      </w:r>
      <w:r w:rsidRPr="000E6017">
        <w:t>prioritami, použitím stredného</w:t>
      </w:r>
      <w:r w:rsidR="00D262BA" w:rsidRPr="000E6017">
        <w:t xml:space="preserve"> </w:t>
      </w:r>
      <w:r w:rsidRPr="000E6017">
        <w:t>posteriora druhá rovnica bude úplne korektná.</w:t>
      </w:r>
      <w:r w:rsidR="00A120B1" w:rsidRPr="000E6017">
        <w:fldChar w:fldCharType="begin" w:fldLock="1"/>
      </w:r>
      <w:r w:rsidRPr="000E6017">
        <w:instrText>ADDIN CSL_CITATION { "citationItems" : [ { "id" : "ITEM-1", "itemData" : { "author" : [ { "dropping-particle" : "", "family" : "Murphy", "given" : "Kevin P", "non-dropping-particle" : "", "parse-names" : false, "suffix" : "" } ], "id" : "ITEM-1", "issued" : { "date-parts" : [ [ "2006" ] ] }, "page" : "1-8", "title" : "Naive Bayes classifiers Generative classifiers", "type" : "article-journal" }, "uris" : [ "http://www.mendeley.com/documents/?uuid=960887ed-556f-48a8-9f15-ebc52c0eadfe" ] } ], "mendeley" : { "previouslyFormattedCitation" : "[3]" }, "properties" : { "noteIndex" : 0 }, "schema" : "https://github.com/citation-style-language/schema/raw/master/csl-citation.json" }</w:instrText>
      </w:r>
      <w:r w:rsidR="00A120B1" w:rsidRPr="000E6017">
        <w:fldChar w:fldCharType="separate"/>
      </w:r>
      <w:r w:rsidRPr="000E6017">
        <w:t>[3]</w:t>
      </w:r>
      <w:r w:rsidR="00A120B1" w:rsidRPr="000E6017">
        <w:fldChar w:fldCharType="end"/>
      </w:r>
    </w:p>
    <w:p w:rsidR="00703809" w:rsidRPr="000E6017" w:rsidRDefault="00703809" w:rsidP="00703809">
      <w:pPr>
        <w:rPr>
          <w:rFonts w:ascii="Times New Roman" w:hAnsi="Times New Roman" w:cs="Times New Roman"/>
          <w:sz w:val="24"/>
          <w:szCs w:val="24"/>
        </w:rPr>
      </w:pPr>
      <w:r w:rsidRPr="000E6017">
        <w:br w:type="page"/>
      </w:r>
    </w:p>
    <w:p w:rsidR="00703809" w:rsidRPr="000E6017" w:rsidRDefault="00D30E14" w:rsidP="00F24F8F">
      <w:pPr>
        <w:pStyle w:val="Diplomovkapodkapitola"/>
        <w:numPr>
          <w:ilvl w:val="2"/>
          <w:numId w:val="20"/>
        </w:numPr>
        <w:rPr>
          <w:rFonts w:asciiTheme="minorHAnsi" w:hAnsiTheme="minorHAnsi" w:cstheme="minorBidi"/>
          <w:sz w:val="22"/>
          <w:szCs w:val="22"/>
        </w:rPr>
      </w:pPr>
      <w:bookmarkStart w:id="72" w:name="_Toc419324071"/>
      <w:r w:rsidRPr="000E6017">
        <w:lastRenderedPageBreak/>
        <w:t>Prístupy Naive</w:t>
      </w:r>
      <w:r w:rsidR="00703809" w:rsidRPr="000E6017">
        <w:t xml:space="preserve"> Bayes klasifikátora</w:t>
      </w:r>
      <w:bookmarkEnd w:id="72"/>
    </w:p>
    <w:p w:rsidR="00703809" w:rsidRPr="000E6017" w:rsidRDefault="00703809" w:rsidP="00703809">
      <w:pPr>
        <w:pStyle w:val="Diplomovkanormal"/>
      </w:pPr>
    </w:p>
    <w:p w:rsidR="00703809" w:rsidRPr="000E6017" w:rsidRDefault="00703809" w:rsidP="00703809">
      <w:pPr>
        <w:pStyle w:val="Diplomovkanormal"/>
      </w:pPr>
      <w:r w:rsidRPr="000E6017">
        <w:t>Pre výpočet pravdepodobnosti pri klasifikácií, existuje viac prístu</w:t>
      </w:r>
      <w:r w:rsidR="00D262BA" w:rsidRPr="000E6017">
        <w:t>pov a modelov, ktoré možno použi</w:t>
      </w:r>
      <w:r w:rsidRPr="000E6017">
        <w:t xml:space="preserve">ť. Ide o matematické modely založené na rôznych matematických pravidlách. Známe typy sú [8]: </w:t>
      </w:r>
    </w:p>
    <w:p w:rsidR="00703809" w:rsidRPr="000E6017" w:rsidRDefault="00703809" w:rsidP="00703809">
      <w:pPr>
        <w:pStyle w:val="Diplomovkanormal"/>
        <w:numPr>
          <w:ilvl w:val="0"/>
          <w:numId w:val="23"/>
        </w:numPr>
        <w:rPr>
          <w:rFonts w:asciiTheme="minorHAnsi" w:hAnsiTheme="minorHAnsi" w:cstheme="minorBidi"/>
          <w:sz w:val="22"/>
          <w:szCs w:val="22"/>
        </w:rPr>
      </w:pPr>
      <w:r w:rsidRPr="000E6017">
        <w:t>Gaussian</w:t>
      </w:r>
      <w:r w:rsidR="00D262BA" w:rsidRPr="000E6017">
        <w:t xml:space="preserve"> </w:t>
      </w:r>
      <w:r w:rsidR="009325AC">
        <w:t>N</w:t>
      </w:r>
      <w:r w:rsidR="00D262BA" w:rsidRPr="000E6017">
        <w:t>aive</w:t>
      </w:r>
      <w:r w:rsidRPr="000E6017">
        <w:t xml:space="preserve"> </w:t>
      </w:r>
      <w:r w:rsidR="00D262BA" w:rsidRPr="000E6017">
        <w:t>B</w:t>
      </w:r>
      <w:r w:rsidRPr="000E6017">
        <w:t>ayes</w:t>
      </w:r>
    </w:p>
    <w:p w:rsidR="00703809" w:rsidRPr="000E6017" w:rsidRDefault="00703809" w:rsidP="00703809">
      <w:pPr>
        <w:pStyle w:val="Diplomovkanormal"/>
        <w:numPr>
          <w:ilvl w:val="0"/>
          <w:numId w:val="23"/>
        </w:numPr>
        <w:rPr>
          <w:rFonts w:asciiTheme="minorHAnsi" w:hAnsiTheme="minorHAnsi" w:cstheme="minorBidi"/>
          <w:sz w:val="22"/>
          <w:szCs w:val="22"/>
        </w:rPr>
      </w:pPr>
      <w:r w:rsidRPr="000E6017">
        <w:t>Multin</w:t>
      </w:r>
      <w:r w:rsidR="00D262BA" w:rsidRPr="000E6017">
        <w:t>ominal</w:t>
      </w:r>
      <w:r w:rsidRPr="000E6017">
        <w:t xml:space="preserve"> </w:t>
      </w:r>
      <w:r w:rsidR="00D262BA" w:rsidRPr="000E6017">
        <w:t>naive</w:t>
      </w:r>
      <w:r w:rsidRPr="000E6017">
        <w:t xml:space="preserve"> </w:t>
      </w:r>
      <w:r w:rsidR="00D262BA" w:rsidRPr="000E6017">
        <w:t>B</w:t>
      </w:r>
      <w:r w:rsidRPr="000E6017">
        <w:t>ayes</w:t>
      </w:r>
    </w:p>
    <w:p w:rsidR="00703809" w:rsidRPr="000E6017" w:rsidRDefault="00703809" w:rsidP="00703809">
      <w:pPr>
        <w:pStyle w:val="Diplomovkanormal"/>
        <w:numPr>
          <w:ilvl w:val="0"/>
          <w:numId w:val="23"/>
        </w:numPr>
        <w:rPr>
          <w:rFonts w:asciiTheme="minorHAnsi" w:hAnsiTheme="minorHAnsi" w:cstheme="minorBidi"/>
          <w:sz w:val="22"/>
          <w:szCs w:val="22"/>
        </w:rPr>
      </w:pPr>
      <w:r w:rsidRPr="000E6017">
        <w:t>Bern</w:t>
      </w:r>
      <w:r w:rsidR="00D262BA" w:rsidRPr="000E6017">
        <w:t>oul</w:t>
      </w:r>
      <w:r w:rsidR="003A288A">
        <w:t>l</w:t>
      </w:r>
      <w:r w:rsidR="00D262BA" w:rsidRPr="000E6017">
        <w:t>i</w:t>
      </w:r>
      <w:r w:rsidRPr="000E6017">
        <w:t xml:space="preserve"> </w:t>
      </w:r>
      <w:r w:rsidR="00D262BA" w:rsidRPr="000E6017">
        <w:t>naive</w:t>
      </w:r>
      <w:r w:rsidRPr="000E6017">
        <w:t xml:space="preserve"> </w:t>
      </w:r>
      <w:r w:rsidR="00D262BA" w:rsidRPr="000E6017">
        <w:t>B</w:t>
      </w:r>
      <w:r w:rsidRPr="000E6017">
        <w:t>ayes</w:t>
      </w:r>
    </w:p>
    <w:p w:rsidR="00703809" w:rsidRPr="000E6017" w:rsidRDefault="00703809" w:rsidP="00703809">
      <w:pPr>
        <w:pStyle w:val="Diplomovkanormal"/>
        <w:rPr>
          <w:b/>
        </w:rPr>
      </w:pPr>
      <w:r w:rsidRPr="000E6017">
        <w:rPr>
          <w:b/>
        </w:rPr>
        <w:t>Gaus</w:t>
      </w:r>
      <w:r w:rsidR="00D262BA" w:rsidRPr="000E6017">
        <w:rPr>
          <w:b/>
        </w:rPr>
        <w:t>sian</w:t>
      </w:r>
      <w:r w:rsidRPr="000E6017">
        <w:rPr>
          <w:b/>
        </w:rPr>
        <w:t xml:space="preserve"> </w:t>
      </w:r>
      <w:r w:rsidR="00D262BA" w:rsidRPr="000E6017">
        <w:rPr>
          <w:b/>
        </w:rPr>
        <w:t>naive</w:t>
      </w:r>
      <w:r w:rsidRPr="000E6017">
        <w:rPr>
          <w:b/>
        </w:rPr>
        <w:t xml:space="preserve"> </w:t>
      </w:r>
      <w:r w:rsidR="00D262BA" w:rsidRPr="000E6017">
        <w:rPr>
          <w:b/>
        </w:rPr>
        <w:t>B</w:t>
      </w:r>
      <w:r w:rsidRPr="000E6017">
        <w:rPr>
          <w:b/>
        </w:rPr>
        <w:t>ayes</w:t>
      </w:r>
    </w:p>
    <w:p w:rsidR="00703809" w:rsidRPr="000E6017" w:rsidRDefault="00703809" w:rsidP="00703809">
      <w:pPr>
        <w:pStyle w:val="Diplomovkanormal"/>
      </w:pPr>
      <w:r w:rsidRPr="000E6017">
        <w:t xml:space="preserve">Využíva sa pri práci s dátami, ktoré sú kontinuálne. Pri kontinuálnych dátach možno predpokladať že sú rozložené podľa </w:t>
      </w:r>
      <w:r w:rsidR="009325AC">
        <w:t>Ga</w:t>
      </w:r>
      <w:r w:rsidRPr="000E6017">
        <w:t>u</w:t>
      </w:r>
      <w:r w:rsidR="00D262BA" w:rsidRPr="000E6017">
        <w:t>s</w:t>
      </w:r>
      <w:r w:rsidRPr="000E6017">
        <w:t>sovského modelu. Najskôr sa vykoná segmentácia dát podľa tried a potom sa vypočíta priemer a odchýlka pre x v každej triede. Zo získaných hodnôt – priemeru a odchýlky, možno získať pravdepodobnosť po dosadení do vzorca normálového rozloženia, ktoré obsahuje parametre priemeru a odchýlky:</w:t>
      </w:r>
    </w:p>
    <w:p w:rsidR="00703809" w:rsidRPr="000E6017" w:rsidRDefault="00703809" w:rsidP="00703809">
      <w:pPr>
        <w:pStyle w:val="Diplomovkanormal"/>
        <w:rPr>
          <w:rFonts w:eastAsiaTheme="minorEastAsia"/>
        </w:rPr>
      </w:pPr>
      <w:r w:rsidRPr="000E6017">
        <w:rPr>
          <w:rFonts w:ascii="Cambria Math" w:hAnsi="Cambria Math"/>
        </w:rPr>
        <w:br/>
      </w:r>
      <m:oMathPara>
        <m:oMath>
          <m:r>
            <w:rPr>
              <w:rFonts w:ascii="Cambria Math" w:hAnsi="Cambria Math"/>
            </w:rPr>
            <m:t>p</m:t>
          </m:r>
          <m:d>
            <m:dPr>
              <m:ctrlPr>
                <w:rPr>
                  <w:rFonts w:ascii="Cambria Math" w:hAnsi="Cambria Math"/>
                  <w:i/>
                </w:rPr>
              </m:ctrlPr>
            </m:dPr>
            <m:e>
              <m:r>
                <w:rPr>
                  <w:rFonts w:ascii="Cambria Math" w:hAnsi="Cambria Math"/>
                </w:rPr>
                <m:t>x=v</m:t>
              </m:r>
            </m:e>
            <m:e>
              <m:r>
                <w:rPr>
                  <w:rFonts w:ascii="Cambria Math" w:hAnsi="Cambria Math"/>
                </w:rPr>
                <m:t>c</m:t>
              </m:r>
            </m:e>
          </m:d>
          <m:r>
            <w:rPr>
              <w:rFonts w:ascii="Cambria Math" w:hAnsi="Cambria Math"/>
            </w:rPr>
            <m:t>=</m:t>
          </m:r>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2π</m:t>
                  </m:r>
                  <m:sSubSup>
                    <m:sSubSupPr>
                      <m:ctrlPr>
                        <w:rPr>
                          <w:rFonts w:ascii="Cambria Math" w:hAnsi="Cambria Math"/>
                          <w:i/>
                        </w:rPr>
                      </m:ctrlPr>
                    </m:sSubSupPr>
                    <m:e>
                      <m:r>
                        <w:rPr>
                          <w:rFonts w:ascii="Cambria Math" w:hAnsi="Cambria Math"/>
                        </w:rPr>
                        <m:t>σ</m:t>
                      </m:r>
                    </m:e>
                    <m:sub>
                      <m:r>
                        <w:rPr>
                          <w:rFonts w:ascii="Cambria Math" w:hAnsi="Cambria Math"/>
                        </w:rPr>
                        <m:t>c</m:t>
                      </m:r>
                    </m:sub>
                    <m:sup>
                      <m:r>
                        <w:rPr>
                          <w:rFonts w:ascii="Cambria Math" w:hAnsi="Cambria Math"/>
                        </w:rPr>
                        <m:t>2</m:t>
                      </m:r>
                    </m:sup>
                  </m:sSubSup>
                </m:e>
              </m:rad>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sSup>
                    <m:sSupPr>
                      <m:ctrlPr>
                        <w:rPr>
                          <w:rFonts w:ascii="Cambria Math" w:hAnsi="Cambria Math"/>
                          <w:i/>
                        </w:rPr>
                      </m:ctrlPr>
                    </m:sSupPr>
                    <m:e>
                      <m:d>
                        <m:dPr>
                          <m:ctrlPr>
                            <w:rPr>
                              <w:rFonts w:ascii="Cambria Math" w:hAnsi="Cambria Math"/>
                              <w:i/>
                            </w:rPr>
                          </m:ctrlPr>
                        </m:dPr>
                        <m:e>
                          <m:r>
                            <w:rPr>
                              <w:rFonts w:ascii="Cambria Math" w:hAnsi="Cambria Math"/>
                            </w:rPr>
                            <m:t>v-</m:t>
                          </m:r>
                          <m:sSub>
                            <m:sSubPr>
                              <m:ctrlPr>
                                <w:rPr>
                                  <w:rFonts w:ascii="Cambria Math" w:hAnsi="Cambria Math"/>
                                  <w:i/>
                                </w:rPr>
                              </m:ctrlPr>
                            </m:sSubPr>
                            <m:e>
                              <m:r>
                                <w:rPr>
                                  <w:rFonts w:ascii="Cambria Math" w:hAnsi="Cambria Math"/>
                                </w:rPr>
                                <m:t>μ</m:t>
                              </m:r>
                            </m:e>
                            <m:sub>
                              <m:r>
                                <w:rPr>
                                  <w:rFonts w:ascii="Cambria Math" w:hAnsi="Cambria Math"/>
                                </w:rPr>
                                <m:t>c</m:t>
                              </m:r>
                            </m:sub>
                          </m:sSub>
                        </m:e>
                      </m:d>
                    </m:e>
                    <m:sup>
                      <m:r>
                        <w:rPr>
                          <w:rFonts w:ascii="Cambria Math" w:hAnsi="Cambria Math"/>
                        </w:rPr>
                        <m:t>2</m:t>
                      </m:r>
                    </m:sup>
                  </m:sSup>
                </m:num>
                <m:den>
                  <m:sSubSup>
                    <m:sSubSupPr>
                      <m:ctrlPr>
                        <w:rPr>
                          <w:rFonts w:ascii="Cambria Math" w:hAnsi="Cambria Math"/>
                          <w:i/>
                        </w:rPr>
                      </m:ctrlPr>
                    </m:sSubSupPr>
                    <m:e>
                      <m:r>
                        <w:rPr>
                          <w:rFonts w:ascii="Cambria Math" w:hAnsi="Cambria Math"/>
                        </w:rPr>
                        <m:t>2σ</m:t>
                      </m:r>
                    </m:e>
                    <m:sub>
                      <m:r>
                        <w:rPr>
                          <w:rFonts w:ascii="Cambria Math" w:hAnsi="Cambria Math"/>
                        </w:rPr>
                        <m:t>c</m:t>
                      </m:r>
                    </m:sub>
                    <m:sup>
                      <m:r>
                        <w:rPr>
                          <w:rFonts w:ascii="Cambria Math" w:hAnsi="Cambria Math"/>
                        </w:rPr>
                        <m:t>2</m:t>
                      </m:r>
                    </m:sup>
                  </m:sSubSup>
                </m:den>
              </m:f>
            </m:sup>
          </m:sSup>
        </m:oMath>
      </m:oMathPara>
    </w:p>
    <w:p w:rsidR="00703809" w:rsidRPr="000E6017" w:rsidRDefault="00703809" w:rsidP="00703809">
      <w:pPr>
        <w:pStyle w:val="Diplomovkanormal"/>
        <w:rPr>
          <w:rFonts w:eastAsiaTheme="minorEastAsia"/>
          <w:b/>
        </w:rPr>
      </w:pPr>
      <w:r w:rsidRPr="000E6017">
        <w:rPr>
          <w:rFonts w:eastAsiaTheme="minorEastAsia"/>
          <w:b/>
        </w:rPr>
        <w:t>Multinomin</w:t>
      </w:r>
      <w:r w:rsidR="00D262BA" w:rsidRPr="000E6017">
        <w:rPr>
          <w:rFonts w:eastAsiaTheme="minorEastAsia"/>
          <w:b/>
        </w:rPr>
        <w:t>al</w:t>
      </w:r>
      <w:r w:rsidRPr="000E6017">
        <w:rPr>
          <w:rFonts w:eastAsiaTheme="minorEastAsia"/>
          <w:b/>
        </w:rPr>
        <w:t xml:space="preserve"> </w:t>
      </w:r>
      <w:r w:rsidR="00D262BA" w:rsidRPr="000E6017">
        <w:rPr>
          <w:rFonts w:eastAsiaTheme="minorEastAsia"/>
          <w:b/>
        </w:rPr>
        <w:t>naive</w:t>
      </w:r>
      <w:r w:rsidRPr="000E6017">
        <w:rPr>
          <w:rFonts w:eastAsiaTheme="minorEastAsia"/>
          <w:b/>
        </w:rPr>
        <w:t xml:space="preserve"> Bayes</w:t>
      </w:r>
    </w:p>
    <w:p w:rsidR="00703809" w:rsidRPr="000E6017" w:rsidRDefault="00D262BA" w:rsidP="00703809">
      <w:pPr>
        <w:jc w:val="both"/>
        <w:rPr>
          <w:rFonts w:ascii="Times New Roman" w:hAnsi="Times New Roman" w:cs="Times New Roman"/>
          <w:sz w:val="24"/>
          <w:szCs w:val="24"/>
        </w:rPr>
      </w:pPr>
      <w:r w:rsidRPr="000E6017">
        <w:rPr>
          <w:rFonts w:ascii="Times New Roman" w:hAnsi="Times New Roman" w:cs="Times New Roman"/>
          <w:sz w:val="24"/>
          <w:szCs w:val="24"/>
        </w:rPr>
        <w:t>V</w:t>
      </w:r>
      <w:r w:rsidR="00703809" w:rsidRPr="000E6017">
        <w:rPr>
          <w:rFonts w:ascii="Times New Roman" w:hAnsi="Times New Roman" w:cs="Times New Roman"/>
          <w:sz w:val="24"/>
          <w:szCs w:val="24"/>
        </w:rPr>
        <w:t xml:space="preserve">zorky </w:t>
      </w:r>
      <w:r w:rsidR="00490C95">
        <w:rPr>
          <w:rFonts w:ascii="Times New Roman" w:hAnsi="Times New Roman" w:cs="Times New Roman"/>
          <w:sz w:val="24"/>
          <w:szCs w:val="24"/>
        </w:rPr>
        <w:t>v multinominá</w:t>
      </w:r>
      <w:r w:rsidRPr="000E6017">
        <w:rPr>
          <w:rFonts w:ascii="Times New Roman" w:hAnsi="Times New Roman" w:cs="Times New Roman"/>
          <w:sz w:val="24"/>
          <w:szCs w:val="24"/>
        </w:rPr>
        <w:t xml:space="preserve">lnom naive Bayes klasifikátore </w:t>
      </w:r>
      <w:r w:rsidR="00703809" w:rsidRPr="000E6017">
        <w:rPr>
          <w:rFonts w:ascii="Times New Roman" w:hAnsi="Times New Roman" w:cs="Times New Roman"/>
          <w:sz w:val="24"/>
          <w:szCs w:val="24"/>
        </w:rPr>
        <w:t>reprezentujú frekvenciu výskytu určitých udalosti, ktoré sú generované multinominálne(</w:t>
      </w:r>
      <m:oMath>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oMath>
      <w:r w:rsidR="00703809" w:rsidRPr="000E6017">
        <w:rPr>
          <w:rFonts w:ascii="Times New Roman" w:eastAsiaTheme="minorEastAsia" w:hAnsi="Times New Roman" w:cs="Times New Roman"/>
          <w:sz w:val="24"/>
          <w:szCs w:val="24"/>
        </w:rPr>
        <w:t>,</w:t>
      </w:r>
      <m:oMath>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2</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3</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n</m:t>
            </m:r>
          </m:sub>
        </m:sSub>
        <m:r>
          <w:rPr>
            <w:rFonts w:ascii="Cambria Math" w:hAnsi="Cambria Math" w:cs="Times New Roman"/>
            <w:sz w:val="24"/>
            <w:szCs w:val="24"/>
          </w:rPr>
          <m:t>)</m:t>
        </m:r>
      </m:oMath>
      <w:r w:rsidR="0029593C" w:rsidRPr="000E6017">
        <w:rPr>
          <w:rFonts w:ascii="Times New Roman" w:eastAsiaTheme="minorEastAsia" w:hAnsi="Times New Roman" w:cs="Times New Roman"/>
          <w:sz w:val="24"/>
          <w:szCs w:val="24"/>
        </w:rPr>
        <w:t>,</w:t>
      </w:r>
      <w:r w:rsidR="00703809" w:rsidRPr="000E6017">
        <w:rPr>
          <w:rFonts w:ascii="Times New Roman" w:eastAsiaTheme="minorEastAsia" w:hAnsi="Times New Roman" w:cs="Times New Roman"/>
          <w:sz w:val="24"/>
          <w:szCs w:val="24"/>
        </w:rPr>
        <w:t xml:space="preserve"> kde </w:t>
      </w:r>
      <m:oMath>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i</m:t>
            </m:r>
          </m:sub>
        </m:sSub>
      </m:oMath>
      <w:r w:rsidR="00703809" w:rsidRPr="000E6017">
        <w:rPr>
          <w:rFonts w:ascii="Times New Roman" w:eastAsiaTheme="minorEastAsia" w:hAnsi="Times New Roman" w:cs="Times New Roman"/>
          <w:sz w:val="24"/>
          <w:szCs w:val="24"/>
        </w:rPr>
        <w:t xml:space="preserve"> je pravdepodobnosť že udalosť i nastane.</w:t>
      </w:r>
      <w:r w:rsidR="00703809" w:rsidRPr="000E6017">
        <w:rPr>
          <w:rFonts w:ascii="Times New Roman" w:hAnsi="Times New Roman" w:cs="Times New Roman"/>
          <w:sz w:val="24"/>
          <w:szCs w:val="24"/>
        </w:rPr>
        <w:t xml:space="preserve"> Typicky sa používa pre klasifikáciu dokumentov.</w:t>
      </w:r>
    </w:p>
    <w:p w:rsidR="00703809" w:rsidRPr="000E6017" w:rsidRDefault="00D262BA" w:rsidP="00703809">
      <w:pPr>
        <w:jc w:val="both"/>
        <w:rPr>
          <w:rFonts w:ascii="Times New Roman" w:hAnsi="Times New Roman" w:cs="Times New Roman"/>
          <w:b/>
          <w:sz w:val="24"/>
          <w:szCs w:val="24"/>
        </w:rPr>
      </w:pPr>
      <w:r w:rsidRPr="000E6017">
        <w:rPr>
          <w:rFonts w:ascii="Times New Roman" w:hAnsi="Times New Roman" w:cs="Times New Roman"/>
          <w:b/>
          <w:sz w:val="24"/>
          <w:szCs w:val="24"/>
        </w:rPr>
        <w:t>Bernou</w:t>
      </w:r>
      <w:r w:rsidR="003A288A">
        <w:rPr>
          <w:rFonts w:ascii="Times New Roman" w:hAnsi="Times New Roman" w:cs="Times New Roman"/>
          <w:b/>
          <w:sz w:val="24"/>
          <w:szCs w:val="24"/>
        </w:rPr>
        <w:t>l</w:t>
      </w:r>
      <w:r w:rsidRPr="000E6017">
        <w:rPr>
          <w:rFonts w:ascii="Times New Roman" w:hAnsi="Times New Roman" w:cs="Times New Roman"/>
          <w:b/>
          <w:sz w:val="24"/>
          <w:szCs w:val="24"/>
        </w:rPr>
        <w:t>li</w:t>
      </w:r>
      <w:r w:rsidR="00703809" w:rsidRPr="000E6017">
        <w:rPr>
          <w:rFonts w:ascii="Times New Roman" w:hAnsi="Times New Roman" w:cs="Times New Roman"/>
          <w:b/>
          <w:sz w:val="24"/>
          <w:szCs w:val="24"/>
        </w:rPr>
        <w:t xml:space="preserve"> </w:t>
      </w:r>
      <w:r w:rsidRPr="000E6017">
        <w:rPr>
          <w:rFonts w:ascii="Times New Roman" w:hAnsi="Times New Roman" w:cs="Times New Roman"/>
          <w:b/>
          <w:sz w:val="24"/>
          <w:szCs w:val="24"/>
        </w:rPr>
        <w:t>naive</w:t>
      </w:r>
      <w:r w:rsidR="00703809" w:rsidRPr="000E6017">
        <w:rPr>
          <w:rFonts w:ascii="Times New Roman" w:hAnsi="Times New Roman" w:cs="Times New Roman"/>
          <w:b/>
          <w:sz w:val="24"/>
          <w:szCs w:val="24"/>
        </w:rPr>
        <w:t xml:space="preserve"> Bayes</w:t>
      </w:r>
    </w:p>
    <w:p w:rsidR="00703809" w:rsidRPr="000E6017" w:rsidRDefault="00703809" w:rsidP="00703809">
      <w:pPr>
        <w:pStyle w:val="Diplomovkanormal"/>
      </w:pPr>
      <w:r w:rsidRPr="000E6017">
        <w:t>Hodno</w:t>
      </w:r>
      <w:r w:rsidR="00490C95">
        <w:t>ty v tomto modeli, sú boolean</w:t>
      </w:r>
      <w:r w:rsidRPr="000E6017">
        <w:t>. Taktiež sa používa pre klasifikáciu dokumentov.</w:t>
      </w:r>
      <w:r w:rsidRPr="000E6017">
        <w:br w:type="page"/>
      </w:r>
    </w:p>
    <w:p w:rsidR="00703809" w:rsidRPr="000E6017" w:rsidRDefault="00703809" w:rsidP="00703809">
      <w:pPr>
        <w:pStyle w:val="Diplomovkapodkapitola"/>
      </w:pPr>
      <w:bookmarkStart w:id="73" w:name="_Toc387588268"/>
      <w:bookmarkStart w:id="74" w:name="_Toc387588555"/>
      <w:bookmarkStart w:id="75" w:name="_Toc387607389"/>
      <w:bookmarkStart w:id="76" w:name="_Toc387607626"/>
      <w:bookmarkStart w:id="77" w:name="_Toc419324072"/>
      <w:r w:rsidRPr="000E6017">
        <w:lastRenderedPageBreak/>
        <w:t>Semi-Naive</w:t>
      </w:r>
      <w:r w:rsidR="0029593C" w:rsidRPr="000E6017">
        <w:t xml:space="preserve"> </w:t>
      </w:r>
      <w:r w:rsidRPr="000E6017">
        <w:t>Bayes</w:t>
      </w:r>
      <w:bookmarkEnd w:id="73"/>
      <w:bookmarkEnd w:id="74"/>
      <w:bookmarkEnd w:id="75"/>
      <w:bookmarkEnd w:id="76"/>
      <w:bookmarkEnd w:id="77"/>
    </w:p>
    <w:p w:rsidR="00703809" w:rsidRPr="000E6017" w:rsidRDefault="00703809" w:rsidP="00703809">
      <w:pPr>
        <w:pStyle w:val="Diplomovkanormal"/>
      </w:pPr>
    </w:p>
    <w:p w:rsidR="00703809" w:rsidRPr="000E6017" w:rsidRDefault="00703809" w:rsidP="00703809">
      <w:pPr>
        <w:pStyle w:val="Diplomovkanormal"/>
      </w:pPr>
      <w:r w:rsidRPr="000E6017">
        <w:t>Semi-Naive</w:t>
      </w:r>
      <w:r w:rsidR="0029593C" w:rsidRPr="000E6017">
        <w:t xml:space="preserve"> </w:t>
      </w:r>
      <w:r w:rsidRPr="000E6017">
        <w:t>Bayes oproti Naive</w:t>
      </w:r>
      <w:r w:rsidR="0029593C" w:rsidRPr="000E6017">
        <w:t xml:space="preserve"> </w:t>
      </w:r>
      <w:r w:rsidRPr="000E6017">
        <w:t>Bayes má viac vyváženú komplexitu</w:t>
      </w:r>
      <w:r w:rsidR="00A05DAD">
        <w:t xml:space="preserve"> </w:t>
      </w:r>
      <w:r w:rsidR="00027C70">
        <w:rPr>
          <w:lang w:val="en-US"/>
        </w:rPr>
        <w:t>[5</w:t>
      </w:r>
      <w:r w:rsidR="00A05DAD">
        <w:rPr>
          <w:lang w:val="en-US"/>
        </w:rPr>
        <w:t>]</w:t>
      </w:r>
      <w:r w:rsidRPr="000E6017">
        <w:t>. Výmena komplexita/výkon je z dôvodu použitia fern</w:t>
      </w:r>
      <w:r w:rsidR="0029110C">
        <w:t>-</w:t>
      </w:r>
      <w:r w:rsidRPr="000E6017">
        <w:t>ov. Tieto fern</w:t>
      </w:r>
      <w:r w:rsidR="0029110C">
        <w:t>-</w:t>
      </w:r>
      <w:r w:rsidRPr="000E6017">
        <w:t>y sú o veľkosti S a ich počet je L:</w:t>
      </w:r>
    </w:p>
    <w:p w:rsidR="00703809" w:rsidRPr="000E6017" w:rsidRDefault="00703809" w:rsidP="00703809">
      <w:pPr>
        <w:pStyle w:val="Diplomovkanormal"/>
        <w:rPr>
          <w:rFonts w:eastAsiaTheme="minorEastAsia"/>
        </w:rPr>
      </w:pPr>
      <m:oMathPara>
        <m:oMath>
          <m:r>
            <w:rPr>
              <w:rFonts w:ascii="Cambria Math" w:hAnsi="Cambria Math"/>
            </w:rPr>
            <m:t>P</m:t>
          </m:r>
          <m:d>
            <m:dPr>
              <m:ctrlPr>
                <w:rPr>
                  <w:rFonts w:ascii="Cambria Math" w:hAnsi="Cambria Math"/>
                </w:rPr>
              </m:ctrlPr>
            </m:dPr>
            <m:e>
              <m:sSub>
                <m:sSubPr>
                  <m:ctrlPr>
                    <w:rPr>
                      <w:rFonts w:ascii="Cambria Math" w:hAnsi="Cambria Math"/>
                    </w:rPr>
                  </m:ctrlPr>
                </m:sSubPr>
                <m:e>
                  <m:r>
                    <w:rPr>
                      <w:rFonts w:ascii="Cambria Math" w:hAnsi="Cambria Math"/>
                    </w:rPr>
                    <m:t>f</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f</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f</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N</m:t>
                  </m:r>
                </m:sub>
              </m:sSub>
            </m:e>
            <m:e>
              <m:sSub>
                <m:sSubPr>
                  <m:ctrlPr>
                    <w:rPr>
                      <w:rFonts w:ascii="Cambria Math" w:hAnsi="Cambria Math"/>
                    </w:rPr>
                  </m:ctrlPr>
                </m:sSubPr>
                <m:e>
                  <m:r>
                    <w:rPr>
                      <w:rFonts w:ascii="Cambria Math" w:hAnsi="Cambria Math"/>
                    </w:rPr>
                    <m:t>C</m:t>
                  </m:r>
                </m:e>
                <m:sub>
                  <m:r>
                    <w:rPr>
                      <w:rFonts w:ascii="Cambria Math" w:hAnsi="Cambria Math"/>
                    </w:rPr>
                    <m:t>k</m:t>
                  </m:r>
                </m:sub>
              </m:sSub>
            </m:e>
          </m:d>
          <m:r>
            <m:rPr>
              <m:sty m:val="p"/>
            </m:rPr>
            <w:rPr>
              <w:rFonts w:ascii="Cambria Math" w:hAnsi="Cambria Math"/>
            </w:rPr>
            <m:t>=</m:t>
          </m:r>
          <m:nary>
            <m:naryPr>
              <m:chr m:val="∏"/>
              <m:limLoc m:val="undOvr"/>
              <m:ctrlPr>
                <w:rPr>
                  <w:rFonts w:ascii="Cambria Math" w:hAnsi="Cambria Math"/>
                </w:rPr>
              </m:ctrlPr>
            </m:naryPr>
            <m:sub>
              <m:r>
                <w:rPr>
                  <w:rFonts w:ascii="Cambria Math" w:hAnsi="Cambria Math"/>
                </w:rPr>
                <m:t>l</m:t>
              </m:r>
              <m:r>
                <m:rPr>
                  <m:sty m:val="p"/>
                </m:rPr>
                <w:rPr>
                  <w:rFonts w:ascii="Cambria Math" w:hAnsi="Cambria Math"/>
                </w:rPr>
                <m:t>=1</m:t>
              </m:r>
            </m:sub>
            <m:sup>
              <m:r>
                <w:rPr>
                  <w:rFonts w:ascii="Cambria Math" w:hAnsi="Cambria Math"/>
                </w:rPr>
                <m:t>L</m:t>
              </m:r>
            </m:sup>
            <m:e>
              <m:r>
                <w:rPr>
                  <w:rFonts w:ascii="Cambria Math" w:hAnsi="Cambria Math"/>
                </w:rPr>
                <m:t>P</m:t>
              </m:r>
              <m:r>
                <m:rPr>
                  <m:sty m:val="p"/>
                </m:rP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l</m:t>
                  </m:r>
                </m:sub>
              </m:sSub>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k</m:t>
                  </m:r>
                </m:sub>
              </m:sSub>
              <m:r>
                <m:rPr>
                  <m:sty m:val="p"/>
                </m:rPr>
                <w:rPr>
                  <w:rFonts w:ascii="Cambria Math" w:hAnsi="Cambria Math"/>
                </w:rPr>
                <m:t>)</m:t>
              </m:r>
            </m:e>
          </m:nary>
        </m:oMath>
      </m:oMathPara>
    </w:p>
    <w:p w:rsidR="00703809" w:rsidRPr="000E6017" w:rsidRDefault="00703809" w:rsidP="00703809">
      <w:pPr>
        <w:pStyle w:val="Diplomovkanormal"/>
      </w:pPr>
      <w:r w:rsidRPr="000E6017">
        <w:t>Fern</w:t>
      </w:r>
      <w:r w:rsidR="0029110C">
        <w:t>-</w:t>
      </w:r>
      <w:r w:rsidRPr="000E6017">
        <w:t>y pracujú tak, že vytvoria sériu binárnych testov na vstupnom vektore. Vždy sa jedná o dvojice bodov, ktoré sa porovnávajú. Platí pravidlo:</w:t>
      </w:r>
    </w:p>
    <w:p w:rsidR="00703809" w:rsidRPr="000E6017" w:rsidRDefault="000A45F6" w:rsidP="00703809">
      <w:pPr>
        <w:pStyle w:val="Diplomovkanormal"/>
        <w:rPr>
          <w:rFonts w:eastAsiaTheme="minorEastAsia"/>
        </w:rPr>
      </w:pPr>
      <m:oMathPara>
        <m:oMath>
          <m:sSub>
            <m:sSubPr>
              <m:ctrlPr>
                <w:rPr>
                  <w:rFonts w:ascii="Cambria Math" w:hAnsi="Cambria Math"/>
                </w:rPr>
              </m:ctrlPr>
            </m:sSubPr>
            <m:e>
              <m:r>
                <w:rPr>
                  <w:rFonts w:ascii="Cambria Math" w:hAnsi="Cambria Math"/>
                </w:rPr>
                <m:t>f</m:t>
              </m:r>
            </m:e>
            <m:sub>
              <m:r>
                <m:rPr>
                  <m:sty m:val="p"/>
                </m:rPr>
                <w:rPr>
                  <w:rFonts w:ascii="Cambria Math" w:hAnsi="Cambria Math"/>
                </w:rPr>
                <m:t>1</m:t>
              </m:r>
            </m:sub>
          </m:sSub>
          <m:d>
            <m:dPr>
              <m:ctrlPr>
                <w:rPr>
                  <w:rFonts w:ascii="Cambria Math" w:hAnsi="Cambria Math"/>
                </w:rPr>
              </m:ctrlPr>
            </m:dPr>
            <m:e>
              <m:r>
                <w:rPr>
                  <w:rFonts w:ascii="Cambria Math" w:hAnsi="Cambria Math"/>
                </w:rPr>
                <m:t>I</m:t>
              </m:r>
            </m:e>
          </m:d>
          <m:r>
            <m:rPr>
              <m:sty m:val="p"/>
            </m:rPr>
            <w:rPr>
              <w:rFonts w:ascii="Cambria Math" w:hAnsi="Cambria Math"/>
            </w:rPr>
            <m:t>=</m:t>
          </m:r>
          <m:r>
            <w:rPr>
              <w:rFonts w:ascii="Cambria Math" w:hAnsi="Cambria Math"/>
            </w:rPr>
            <m:t>I</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a</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a</m:t>
                  </m:r>
                </m:sub>
              </m:sSub>
            </m:e>
          </m:d>
          <m:r>
            <m:rPr>
              <m:sty m:val="p"/>
            </m:rPr>
            <w:rPr>
              <w:rFonts w:ascii="Cambria Math" w:hAnsi="Cambria Math"/>
            </w:rPr>
            <m:t>&gt;</m:t>
          </m:r>
          <m:r>
            <w:rPr>
              <w:rFonts w:ascii="Cambria Math" w:hAnsi="Cambria Math"/>
            </w:rPr>
            <m:t>I</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b</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b</m:t>
                  </m:r>
                </m:sub>
              </m:sSub>
            </m:e>
          </m:d>
          <m:r>
            <m:rPr>
              <m:sty m:val="p"/>
            </m:rPr>
            <w:rPr>
              <w:rFonts w:ascii="Cambria Math" w:hAnsi="Cambria Math"/>
            </w:rPr>
            <m:t>=</m:t>
          </m:r>
          <m:r>
            <w:rPr>
              <w:rFonts w:ascii="Cambria Math" w:hAnsi="Cambria Math"/>
            </w:rPr>
            <m:t>1</m:t>
          </m:r>
        </m:oMath>
      </m:oMathPara>
    </w:p>
    <w:p w:rsidR="00703809" w:rsidRPr="000E6017" w:rsidRDefault="000A45F6" w:rsidP="00703809">
      <w:pPr>
        <w:pStyle w:val="Diplomovkanormal"/>
        <w:rPr>
          <w:rFonts w:eastAsiaTheme="minorEastAsia"/>
        </w:rPr>
      </w:pPr>
      <m:oMathPara>
        <m:oMath>
          <m:sSub>
            <m:sSubPr>
              <m:ctrlPr>
                <w:rPr>
                  <w:rFonts w:ascii="Cambria Math" w:hAnsi="Cambria Math"/>
                </w:rPr>
              </m:ctrlPr>
            </m:sSubPr>
            <m:e>
              <m:r>
                <w:rPr>
                  <w:rFonts w:ascii="Cambria Math" w:hAnsi="Cambria Math"/>
                </w:rPr>
                <m:t>f</m:t>
              </m:r>
            </m:e>
            <m:sub>
              <m:r>
                <m:rPr>
                  <m:sty m:val="p"/>
                </m:rPr>
                <w:rPr>
                  <w:rFonts w:ascii="Cambria Math" w:hAnsi="Cambria Math"/>
                </w:rPr>
                <m:t>1</m:t>
              </m:r>
            </m:sub>
          </m:sSub>
          <m:d>
            <m:dPr>
              <m:ctrlPr>
                <w:rPr>
                  <w:rFonts w:ascii="Cambria Math" w:hAnsi="Cambria Math"/>
                </w:rPr>
              </m:ctrlPr>
            </m:dPr>
            <m:e>
              <m:r>
                <w:rPr>
                  <w:rFonts w:ascii="Cambria Math" w:hAnsi="Cambria Math"/>
                </w:rPr>
                <m:t>I</m:t>
              </m:r>
            </m:e>
          </m:d>
          <m:r>
            <m:rPr>
              <m:sty m:val="p"/>
            </m:rPr>
            <w:rPr>
              <w:rFonts w:ascii="Cambria Math" w:hAnsi="Cambria Math"/>
            </w:rPr>
            <m:t>=</m:t>
          </m:r>
          <m:r>
            <w:rPr>
              <w:rFonts w:ascii="Cambria Math" w:hAnsi="Cambria Math"/>
            </w:rPr>
            <m:t>I</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a</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a</m:t>
                  </m:r>
                </m:sub>
              </m:sSub>
            </m:e>
          </m:d>
          <m:r>
            <m:rPr>
              <m:sty m:val="p"/>
            </m:rPr>
            <w:rPr>
              <w:rFonts w:ascii="Cambria Math" w:hAnsi="Cambria Math"/>
            </w:rPr>
            <m:t>&lt;</m:t>
          </m:r>
          <m:r>
            <w:rPr>
              <w:rFonts w:ascii="Cambria Math" w:hAnsi="Cambria Math"/>
            </w:rPr>
            <m:t>I</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b</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b</m:t>
                  </m:r>
                </m:sub>
              </m:sSub>
            </m:e>
          </m:d>
          <m:r>
            <m:rPr>
              <m:sty m:val="p"/>
            </m:rPr>
            <w:rPr>
              <w:rFonts w:ascii="Cambria Math" w:hAnsi="Cambria Math"/>
            </w:rPr>
            <m:t>=</m:t>
          </m:r>
          <m:r>
            <w:rPr>
              <w:rFonts w:ascii="Cambria Math" w:hAnsi="Cambria Math"/>
            </w:rPr>
            <m:t>0</m:t>
          </m:r>
        </m:oMath>
      </m:oMathPara>
    </w:p>
    <w:p w:rsidR="00703809" w:rsidRPr="000E6017" w:rsidRDefault="00703809" w:rsidP="00703809">
      <w:pPr>
        <w:pStyle w:val="Diplomovkanormal"/>
      </w:pPr>
      <w:r w:rsidRPr="000E6017">
        <w:t>Čo vo všeobecnosti znamená, že ak intenzita prvého bodu je väčšia ako druhého bodu tak výsledok testu je 1 (True) a naopak.</w:t>
      </w:r>
    </w:p>
    <w:p w:rsidR="00703809" w:rsidRPr="000E6017" w:rsidRDefault="00703809" w:rsidP="00703809">
      <w:pPr>
        <w:pStyle w:val="Diplomovkanormal"/>
        <w:rPr>
          <w:rFonts w:eastAsiaTheme="minorEastAsia"/>
        </w:rPr>
      </w:pPr>
      <w:r w:rsidRPr="000E6017">
        <w:t>Takéto testy nám potom dajú ako výsledok,</w:t>
      </w:r>
      <w:r w:rsidR="0029593C" w:rsidRPr="000E6017">
        <w:t xml:space="preserve"> </w:t>
      </w:r>
      <w:r w:rsidRPr="000E6017">
        <w:t>S-miestny binárny kód pre príznak, ktorý môže byť interpretovaný ako prirodzené číslo z intervalu</w:t>
      </w:r>
      <m:oMath>
        <m:r>
          <w:rPr>
            <w:rFonts w:ascii="Cambria Math" w:hAnsi="Cambria Math"/>
          </w:rPr>
          <m:t xml:space="preserve">[0… </m:t>
        </m:r>
        <m:sSup>
          <m:sSupPr>
            <m:ctrlPr>
              <w:rPr>
                <w:rFonts w:ascii="Cambria Math" w:hAnsi="Cambria Math"/>
                <w:i/>
              </w:rPr>
            </m:ctrlPr>
          </m:sSupPr>
          <m:e>
            <m:r>
              <w:rPr>
                <w:rFonts w:ascii="Cambria Math" w:hAnsi="Cambria Math"/>
              </w:rPr>
              <m:t>2</m:t>
            </m:r>
          </m:e>
          <m:sup>
            <m:r>
              <w:rPr>
                <w:rFonts w:ascii="Cambria Math" w:hAnsi="Cambria Math"/>
              </w:rPr>
              <m:t>S-1</m:t>
            </m:r>
          </m:sup>
        </m:sSup>
        <m:r>
          <w:rPr>
            <w:rFonts w:ascii="Cambria Math" w:hAnsi="Cambria Math"/>
          </w:rPr>
          <m:t>]</m:t>
        </m:r>
      </m:oMath>
      <w:r w:rsidRPr="000E6017">
        <w:rPr>
          <w:rFonts w:eastAsiaTheme="minorEastAsia"/>
        </w:rPr>
        <w:t>. Číslo S sa vyberá podľa počtu dvojíc príznakov resp. podľa počtu binárnych testov.</w:t>
      </w:r>
    </w:p>
    <w:p w:rsidR="00703809" w:rsidRPr="000E6017" w:rsidRDefault="00703809" w:rsidP="00703809">
      <w:pPr>
        <w:pStyle w:val="Diplomovkanormal"/>
        <w:keepNext/>
        <w:jc w:val="center"/>
      </w:pPr>
      <w:r w:rsidRPr="000E6017">
        <w:rPr>
          <w:noProof/>
          <w:lang w:val="en-US"/>
        </w:rPr>
        <w:drawing>
          <wp:inline distT="0" distB="0" distL="0" distR="0" wp14:anchorId="770E9919" wp14:editId="06144F0B">
            <wp:extent cx="4067175" cy="981075"/>
            <wp:effectExtent l="0" t="0" r="9525" b="9525"/>
            <wp:docPr id="11" name="Obrázo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4067175" cy="981075"/>
                    </a:xfrm>
                    <a:prstGeom prst="rect">
                      <a:avLst/>
                    </a:prstGeom>
                    <a:noFill/>
                    <a:ln>
                      <a:noFill/>
                    </a:ln>
                  </pic:spPr>
                </pic:pic>
              </a:graphicData>
            </a:graphic>
          </wp:inline>
        </w:drawing>
      </w:r>
    </w:p>
    <w:p w:rsidR="00703809" w:rsidRPr="000E6017" w:rsidRDefault="00703809" w:rsidP="00703809">
      <w:pPr>
        <w:pStyle w:val="Caption"/>
        <w:jc w:val="center"/>
      </w:pPr>
      <w:r w:rsidRPr="000E6017">
        <w:t xml:space="preserve">Obrázok </w:t>
      </w:r>
      <w:r w:rsidR="0022583B">
        <w:t>9</w:t>
      </w:r>
      <w:r w:rsidRPr="000E6017">
        <w:t>: Binárne testy [5]</w:t>
      </w:r>
    </w:p>
    <w:p w:rsidR="00703809" w:rsidRPr="000E6017" w:rsidRDefault="00703809" w:rsidP="00703809">
      <w:pPr>
        <w:pStyle w:val="Diplomovkanormal"/>
      </w:pPr>
      <w:r w:rsidRPr="000E6017">
        <w:t>Potom ako sa uskutoční viacero testov na vstupných vektoroch (z trénovacej množiny) rovnakej triedy získame výstup, ktorý</w:t>
      </w:r>
      <w:r w:rsidR="003A288A">
        <w:t>m</w:t>
      </w:r>
      <w:r w:rsidRPr="000E6017">
        <w:t xml:space="preserve"> je multinominálne rozloženie.</w:t>
      </w:r>
    </w:p>
    <w:p w:rsidR="00703809" w:rsidRPr="000E6017" w:rsidRDefault="00703809" w:rsidP="00703809">
      <w:pPr>
        <w:pStyle w:val="Diplomovkanormal"/>
        <w:keepNext/>
        <w:jc w:val="center"/>
      </w:pPr>
      <w:r w:rsidRPr="000E6017">
        <w:rPr>
          <w:noProof/>
          <w:lang w:val="en-US"/>
        </w:rPr>
        <w:drawing>
          <wp:inline distT="0" distB="0" distL="0" distR="0" wp14:anchorId="54290F51" wp14:editId="463D8AB7">
            <wp:extent cx="2890759" cy="1781175"/>
            <wp:effectExtent l="0" t="0" r="5080" b="0"/>
            <wp:docPr id="26" name="Obrázo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890759" cy="1781175"/>
                    </a:xfrm>
                    <a:prstGeom prst="rect">
                      <a:avLst/>
                    </a:prstGeom>
                    <a:noFill/>
                    <a:ln>
                      <a:noFill/>
                    </a:ln>
                  </pic:spPr>
                </pic:pic>
              </a:graphicData>
            </a:graphic>
          </wp:inline>
        </w:drawing>
      </w:r>
    </w:p>
    <w:p w:rsidR="00703809" w:rsidRPr="000E6017" w:rsidRDefault="00703809" w:rsidP="00703809">
      <w:pPr>
        <w:pStyle w:val="Caption"/>
        <w:jc w:val="center"/>
      </w:pPr>
      <w:r w:rsidRPr="000E6017">
        <w:t xml:space="preserve">Obrázok </w:t>
      </w:r>
      <w:r w:rsidR="0022583B">
        <w:t xml:space="preserve">10 </w:t>
      </w:r>
      <w:r w:rsidRPr="000E6017">
        <w:t>Multinominálne rozloženie triedy[5]</w:t>
      </w:r>
    </w:p>
    <w:p w:rsidR="00703809" w:rsidRPr="000E6017" w:rsidRDefault="00703809" w:rsidP="00703809">
      <w:pPr>
        <w:pStyle w:val="Diplomovkanormal"/>
      </w:pPr>
    </w:p>
    <w:p w:rsidR="00703809" w:rsidRPr="000E6017" w:rsidRDefault="00703809" w:rsidP="00F24F8F">
      <w:pPr>
        <w:pStyle w:val="Diplomovkapodkapitola"/>
        <w:numPr>
          <w:ilvl w:val="2"/>
          <w:numId w:val="20"/>
        </w:numPr>
      </w:pPr>
      <w:bookmarkStart w:id="78" w:name="_Toc387588269"/>
      <w:bookmarkStart w:id="79" w:name="_Toc387588556"/>
      <w:bookmarkStart w:id="80" w:name="_Toc387607390"/>
      <w:bookmarkStart w:id="81" w:name="_Toc387607627"/>
      <w:bookmarkStart w:id="82" w:name="_Toc419324073"/>
      <w:r w:rsidRPr="000E6017">
        <w:lastRenderedPageBreak/>
        <w:t>Trénovanie fern-u</w:t>
      </w:r>
      <w:bookmarkEnd w:id="78"/>
      <w:bookmarkEnd w:id="79"/>
      <w:bookmarkEnd w:id="80"/>
      <w:bookmarkEnd w:id="81"/>
      <w:bookmarkEnd w:id="82"/>
    </w:p>
    <w:p w:rsidR="00703809" w:rsidRPr="000E6017" w:rsidRDefault="00703809" w:rsidP="00703809">
      <w:pPr>
        <w:pStyle w:val="Diplomovkanormal"/>
      </w:pPr>
    </w:p>
    <w:p w:rsidR="00703809" w:rsidRPr="000E6017" w:rsidRDefault="00703809" w:rsidP="00703809">
      <w:pPr>
        <w:pStyle w:val="Diplomovkanormal"/>
        <w:rPr>
          <w:rFonts w:eastAsiaTheme="minorEastAsia"/>
        </w:rPr>
      </w:pPr>
      <w:r w:rsidRPr="000E6017">
        <w:t xml:space="preserve">Ako bol fern opísaný v predchádzajúcej kapitole, na každý prvok  z trénovacej množiny je vykonaný binárny test </w:t>
      </w:r>
      <m:oMath>
        <m:sSub>
          <m:sSubPr>
            <m:ctrlPr>
              <w:rPr>
                <w:rFonts w:ascii="Cambria Math" w:hAnsi="Cambria Math"/>
                <w:i/>
              </w:rPr>
            </m:ctrlPr>
          </m:sSubPr>
          <m:e>
            <m:r>
              <w:rPr>
                <w:rFonts w:ascii="Cambria Math" w:hAnsi="Cambria Math"/>
              </w:rPr>
              <m:t>D</m:t>
            </m:r>
          </m:e>
          <m:sub>
            <m:r>
              <w:rPr>
                <w:rFonts w:ascii="Cambria Math" w:hAnsi="Cambria Math"/>
              </w:rPr>
              <m:t>m</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I</m:t>
                </m:r>
              </m:e>
              <m:sub>
                <m:r>
                  <w:rPr>
                    <w:rFonts w:ascii="Cambria Math" w:hAnsi="Cambria Math"/>
                  </w:rPr>
                  <m:t>m</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m</m:t>
                </m:r>
              </m:sub>
            </m:sSub>
          </m:e>
        </m:d>
      </m:oMath>
      <w:r w:rsidRPr="000E6017">
        <w:rPr>
          <w:rFonts w:eastAsiaTheme="minorEastAsia"/>
        </w:rPr>
        <w:t xml:space="preserve"> a vypočíta sa výstup </w:t>
      </w:r>
      <m:oMath>
        <m:r>
          <w:rPr>
            <w:rFonts w:ascii="Cambria Math" w:eastAsiaTheme="minorEastAsia" w:hAnsi="Cambria Math"/>
          </w:rPr>
          <m:t>F(</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m</m:t>
            </m:r>
          </m:sub>
        </m:sSub>
        <m:r>
          <w:rPr>
            <w:rFonts w:ascii="Cambria Math" w:eastAsiaTheme="minorEastAsia" w:hAnsi="Cambria Math"/>
          </w:rPr>
          <m:t>)</m:t>
        </m:r>
      </m:oMath>
      <w:r w:rsidRPr="000E6017">
        <w:rPr>
          <w:rFonts w:eastAsiaTheme="minorEastAsia"/>
        </w:rPr>
        <w:t xml:space="preserve">. Po natrénovaní celej trénovacej množiny, týmto spôsobom sa naučí multinominálne hustoty </w:t>
      </w:r>
      <m:oMath>
        <m:r>
          <w:rPr>
            <w:rFonts w:ascii="Cambria Math" w:eastAsiaTheme="minorEastAsia" w:hAnsi="Cambria Math"/>
          </w:rPr>
          <m:t>p</m:t>
        </m:r>
        <m:d>
          <m:dPr>
            <m:ctrlPr>
              <w:rPr>
                <w:rFonts w:ascii="Cambria Math" w:eastAsiaTheme="minorEastAsia" w:hAnsi="Cambria Math"/>
                <w:i/>
              </w:rPr>
            </m:ctrlPr>
          </m:dPr>
          <m:e>
            <m:r>
              <w:rPr>
                <w:rFonts w:ascii="Cambria Math" w:eastAsiaTheme="minorEastAsia" w:hAnsi="Cambria Math"/>
              </w:rPr>
              <m:t>F</m:t>
            </m:r>
          </m:e>
          <m:e>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k</m:t>
                </m:r>
              </m:sub>
            </m:sSub>
          </m:e>
        </m:d>
      </m:oMath>
      <w:r w:rsidRPr="000E6017">
        <w:rPr>
          <w:rFonts w:eastAsiaTheme="minorEastAsia"/>
        </w:rPr>
        <w:t xml:space="preserve"> v podobe histogramového výstupu pre každú triedu.</w:t>
      </w:r>
    </w:p>
    <w:p w:rsidR="00703809" w:rsidRPr="000E6017" w:rsidRDefault="00703809" w:rsidP="00703809">
      <w:pPr>
        <w:pStyle w:val="Diplomovkanormal"/>
        <w:keepNext/>
        <w:jc w:val="center"/>
      </w:pPr>
      <w:r w:rsidRPr="000E6017">
        <w:rPr>
          <w:noProof/>
          <w:lang w:val="en-US"/>
        </w:rPr>
        <w:drawing>
          <wp:inline distT="0" distB="0" distL="0" distR="0" wp14:anchorId="41FF64B9" wp14:editId="7DC7E9AA">
            <wp:extent cx="3733800" cy="1917908"/>
            <wp:effectExtent l="0" t="0" r="0" b="6350"/>
            <wp:docPr id="27" name="Obrázok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3733800" cy="1917908"/>
                    </a:xfrm>
                    <a:prstGeom prst="rect">
                      <a:avLst/>
                    </a:prstGeom>
                    <a:noFill/>
                    <a:ln>
                      <a:noFill/>
                    </a:ln>
                  </pic:spPr>
                </pic:pic>
              </a:graphicData>
            </a:graphic>
          </wp:inline>
        </w:drawing>
      </w:r>
    </w:p>
    <w:p w:rsidR="00703809" w:rsidRPr="000E6017" w:rsidRDefault="00703809" w:rsidP="00703809">
      <w:pPr>
        <w:pStyle w:val="Caption"/>
        <w:jc w:val="center"/>
      </w:pPr>
      <w:r w:rsidRPr="000E6017">
        <w:t xml:space="preserve">Obrázok </w:t>
      </w:r>
      <w:r w:rsidR="0022583B">
        <w:t>11</w:t>
      </w:r>
      <w:r w:rsidRPr="000E6017">
        <w:t xml:space="preserve"> Vytvorenie histogramov pre celú trénovaciu množinu [5]</w:t>
      </w:r>
    </w:p>
    <w:p w:rsidR="00703809" w:rsidRPr="000E6017" w:rsidRDefault="00703809" w:rsidP="00703809">
      <w:pPr>
        <w:pStyle w:val="Diplomovkanormal"/>
      </w:pPr>
      <w:r w:rsidRPr="000E6017">
        <w:t xml:space="preserve">Pri klasifikácií aplikujeme fern na neznámy objekt, a následne vyhľadáme v histogramoch tried ku </w:t>
      </w:r>
      <w:r w:rsidR="0029593C" w:rsidRPr="000E6017">
        <w:t>ktorému naučenému objektu</w:t>
      </w:r>
      <w:r w:rsidRPr="000E6017">
        <w:t xml:space="preserve"> sa tento</w:t>
      </w:r>
      <w:r w:rsidR="0029593C" w:rsidRPr="000E6017">
        <w:t xml:space="preserve"> neznámy</w:t>
      </w:r>
      <w:r w:rsidRPr="000E6017">
        <w:t xml:space="preserve"> objekt najviac podobá:</w:t>
      </w:r>
    </w:p>
    <w:p w:rsidR="00703809" w:rsidRPr="000E6017" w:rsidRDefault="00703809" w:rsidP="00703809">
      <w:pPr>
        <w:pStyle w:val="Diplomovkanormal"/>
        <w:keepNext/>
        <w:jc w:val="center"/>
      </w:pPr>
      <w:r w:rsidRPr="000E6017">
        <w:rPr>
          <w:noProof/>
          <w:lang w:val="en-US"/>
        </w:rPr>
        <w:drawing>
          <wp:inline distT="0" distB="0" distL="0" distR="0" wp14:anchorId="795C2480" wp14:editId="5EF14B8B">
            <wp:extent cx="5753100" cy="2952750"/>
            <wp:effectExtent l="0" t="0" r="0" b="0"/>
            <wp:docPr id="28" name="Obrázok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753100" cy="2952750"/>
                    </a:xfrm>
                    <a:prstGeom prst="rect">
                      <a:avLst/>
                    </a:prstGeom>
                    <a:noFill/>
                    <a:ln>
                      <a:noFill/>
                    </a:ln>
                  </pic:spPr>
                </pic:pic>
              </a:graphicData>
            </a:graphic>
          </wp:inline>
        </w:drawing>
      </w:r>
    </w:p>
    <w:p w:rsidR="00703809" w:rsidRPr="000E6017" w:rsidRDefault="00703809" w:rsidP="00703809">
      <w:pPr>
        <w:pStyle w:val="Caption"/>
        <w:jc w:val="center"/>
      </w:pPr>
      <w:r w:rsidRPr="0022583B">
        <w:t xml:space="preserve">Obrázok </w:t>
      </w:r>
      <w:r w:rsidR="00F11E6C" w:rsidRPr="0022583B">
        <w:t>1</w:t>
      </w:r>
      <w:r w:rsidR="0022583B" w:rsidRPr="0022583B">
        <w:t>2</w:t>
      </w:r>
      <w:r w:rsidRPr="000E6017">
        <w:t xml:space="preserve"> Klasifikácia [5]</w:t>
      </w:r>
    </w:p>
    <w:p w:rsidR="00703809" w:rsidRPr="000E6017" w:rsidRDefault="00703809" w:rsidP="00703809">
      <w:pPr>
        <w:rPr>
          <w:rFonts w:ascii="Times New Roman" w:hAnsi="Times New Roman" w:cs="Times New Roman"/>
          <w:sz w:val="24"/>
          <w:szCs w:val="24"/>
        </w:rPr>
      </w:pPr>
      <w:r w:rsidRPr="000E6017">
        <w:br w:type="page"/>
      </w:r>
    </w:p>
    <w:p w:rsidR="00703809" w:rsidRPr="000E6017" w:rsidRDefault="00703809" w:rsidP="00703809">
      <w:pPr>
        <w:pStyle w:val="Diplomovkanormal"/>
      </w:pPr>
      <w:r w:rsidRPr="000E6017">
        <w:lastRenderedPageBreak/>
        <w:t>Tento spôsob klasifikácie sa dá vylepšiť pomocou pridania náhodnosti. Pri klasifikácií nebudeme používať iba jeden fern a stále tie isté príznačné body, ale vytvoríme množinu fern</w:t>
      </w:r>
      <w:r w:rsidR="0029110C">
        <w:t>-</w:t>
      </w:r>
      <w:r w:rsidRPr="000E6017">
        <w:t>ov. Každý fern bude obsahovať náhodne zvolené body z množiny príznakov. Tieto fern</w:t>
      </w:r>
      <w:r w:rsidR="0029110C">
        <w:t>-</w:t>
      </w:r>
      <w:r w:rsidRPr="000E6017">
        <w:t>y budú nezávislé, čiže každý bude obsahovať podmnožinu príznakov, ktorá bude unikátna.</w:t>
      </w:r>
    </w:p>
    <w:p w:rsidR="00703809" w:rsidRPr="000E6017" w:rsidRDefault="00703809" w:rsidP="00703809">
      <w:pPr>
        <w:pStyle w:val="Diplomovkanormal"/>
      </w:pPr>
    </w:p>
    <w:p w:rsidR="00703809" w:rsidRPr="000E6017" w:rsidRDefault="00703809" w:rsidP="00703809">
      <w:pPr>
        <w:pStyle w:val="Diplomovkanormal"/>
        <w:keepNext/>
        <w:jc w:val="center"/>
      </w:pPr>
      <w:r w:rsidRPr="000E6017">
        <w:rPr>
          <w:noProof/>
          <w:lang w:val="en-US"/>
        </w:rPr>
        <w:drawing>
          <wp:inline distT="0" distB="0" distL="0" distR="0" wp14:anchorId="69EBF5E0" wp14:editId="1C447F2C">
            <wp:extent cx="3497613" cy="1057275"/>
            <wp:effectExtent l="0" t="0" r="7620" b="0"/>
            <wp:docPr id="29" name="Obrázok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3497613" cy="1057275"/>
                    </a:xfrm>
                    <a:prstGeom prst="rect">
                      <a:avLst/>
                    </a:prstGeom>
                    <a:noFill/>
                    <a:ln>
                      <a:noFill/>
                    </a:ln>
                  </pic:spPr>
                </pic:pic>
              </a:graphicData>
            </a:graphic>
          </wp:inline>
        </w:drawing>
      </w:r>
    </w:p>
    <w:p w:rsidR="00703809" w:rsidRPr="000E6017" w:rsidRDefault="00703809" w:rsidP="00703809">
      <w:pPr>
        <w:pStyle w:val="Caption"/>
        <w:jc w:val="center"/>
      </w:pPr>
      <w:r w:rsidRPr="000E6017">
        <w:t xml:space="preserve">Obrázok </w:t>
      </w:r>
      <w:r w:rsidR="0022583B">
        <w:t>13</w:t>
      </w:r>
      <w:r w:rsidRPr="000E6017">
        <w:t xml:space="preserve"> Množina fernov [5]</w:t>
      </w:r>
    </w:p>
    <w:p w:rsidR="00703809" w:rsidRPr="000E6017" w:rsidRDefault="00703809" w:rsidP="00703809">
      <w:pPr>
        <w:pStyle w:val="Diplomovkanormal"/>
      </w:pPr>
      <w:r w:rsidRPr="000E6017">
        <w:t>Fern</w:t>
      </w:r>
      <w:r w:rsidR="0029110C">
        <w:t>-</w:t>
      </w:r>
      <w:r w:rsidRPr="000E6017">
        <w:t>y sú označené F</w:t>
      </w:r>
      <w:r w:rsidRPr="000E6017">
        <w:rPr>
          <w:vertAlign w:val="subscript"/>
        </w:rPr>
        <w:t xml:space="preserve">1, </w:t>
      </w:r>
      <w:r w:rsidRPr="000E6017">
        <w:t>F</w:t>
      </w:r>
      <w:r w:rsidRPr="000E6017">
        <w:rPr>
          <w:vertAlign w:val="subscript"/>
        </w:rPr>
        <w:t>2</w:t>
      </w:r>
      <w:r w:rsidRPr="000E6017">
        <w:t>,... a ich príznaky f</w:t>
      </w:r>
      <w:r w:rsidRPr="000E6017">
        <w:rPr>
          <w:vertAlign w:val="subscript"/>
        </w:rPr>
        <w:t>1</w:t>
      </w:r>
      <w:r w:rsidRPr="000E6017">
        <w:t>,f</w:t>
      </w:r>
      <w:r w:rsidRPr="000E6017">
        <w:rPr>
          <w:vertAlign w:val="subscript"/>
        </w:rPr>
        <w:t>2</w:t>
      </w:r>
      <w:r w:rsidRPr="000E6017">
        <w:t>,... Po tomto skombinujeme výstupy pomocou Semi-Naive</w:t>
      </w:r>
      <w:r w:rsidR="0029593C" w:rsidRPr="000E6017">
        <w:t xml:space="preserve"> </w:t>
      </w:r>
      <w:r w:rsidR="00027C70">
        <w:t xml:space="preserve">Bayes </w:t>
      </w:r>
      <w:r w:rsidRPr="000E6017">
        <w:t>prístupu:</w:t>
      </w:r>
    </w:p>
    <w:p w:rsidR="00703809" w:rsidRPr="000E6017" w:rsidRDefault="00703809" w:rsidP="00703809">
      <w:pPr>
        <w:pStyle w:val="Diplomovkanormal"/>
        <w:rPr>
          <w:i/>
        </w:rPr>
      </w:pPr>
      <m:oMathPara>
        <m:oMath>
          <m:r>
            <w:rPr>
              <w:rFonts w:ascii="Cambria Math" w:hAnsi="Cambria Math"/>
            </w:rPr>
            <m:t>Trieda</m:t>
          </m:r>
          <m:d>
            <m:dPr>
              <m:ctrlPr>
                <w:rPr>
                  <w:rFonts w:ascii="Cambria Math" w:hAnsi="Cambria Math"/>
                  <w:i/>
                </w:rPr>
              </m:ctrlPr>
            </m:dPr>
            <m:e>
              <m:r>
                <w:rPr>
                  <w:rFonts w:ascii="Cambria Math" w:hAnsi="Cambria Math"/>
                </w:rPr>
                <m:t>f</m:t>
              </m:r>
            </m:e>
          </m:d>
          <m:r>
            <w:rPr>
              <w:rFonts w:ascii="Cambria Math" w:hAnsi="Cambria Math"/>
            </w:rPr>
            <m:t>≡</m:t>
          </m:r>
          <m:func>
            <m:funcPr>
              <m:ctrlPr>
                <w:rPr>
                  <w:rFonts w:ascii="Cambria Math" w:hAnsi="Cambria Math"/>
                  <w:i/>
                </w:rPr>
              </m:ctrlPr>
            </m:funcPr>
            <m:fName>
              <m:limLow>
                <m:limLowPr>
                  <m:ctrlPr>
                    <w:rPr>
                      <w:rFonts w:ascii="Cambria Math" w:hAnsi="Cambria Math"/>
                      <w:i/>
                    </w:rPr>
                  </m:ctrlPr>
                </m:limLowPr>
                <m:e>
                  <m:r>
                    <w:rPr>
                      <w:rFonts w:ascii="Cambria Math" w:hAnsi="Cambria Math"/>
                    </w:rPr>
                    <m:t>argmax</m:t>
                  </m:r>
                </m:e>
                <m:lim>
                  <m:r>
                    <w:rPr>
                      <w:rFonts w:ascii="Cambria Math" w:hAnsi="Cambria Math"/>
                    </w:rPr>
                    <m:t>k</m:t>
                  </m:r>
                </m:lim>
              </m:limLow>
            </m:fName>
            <m:e>
              <m:r>
                <w:rPr>
                  <w:rFonts w:ascii="Cambria Math" w:hAnsi="Cambria Math"/>
                </w:rPr>
                <m:t>P(</m:t>
              </m:r>
              <m:sSub>
                <m:sSubPr>
                  <m:ctrlPr>
                    <w:rPr>
                      <w:rFonts w:ascii="Cambria Math" w:hAnsi="Cambria Math"/>
                      <w:i/>
                    </w:rPr>
                  </m:ctrlPr>
                </m:sSubPr>
                <m:e>
                  <m:r>
                    <w:rPr>
                      <w:rFonts w:ascii="Cambria Math" w:hAnsi="Cambria Math"/>
                    </w:rPr>
                    <m:t>C</m:t>
                  </m:r>
                </m:e>
                <m:sub>
                  <m:r>
                    <w:rPr>
                      <w:rFonts w:ascii="Cambria Math" w:hAnsi="Cambria Math"/>
                    </w:rPr>
                    <m:t>k</m:t>
                  </m:r>
                </m:sub>
              </m:sSub>
              <m:r>
                <w:rPr>
                  <w:rFonts w:ascii="Cambria Math" w:hAnsi="Cambria Math"/>
                </w:rPr>
                <m:t>)</m:t>
              </m:r>
              <m:nary>
                <m:naryPr>
                  <m:chr m:val="∏"/>
                  <m:limLoc m:val="undOvr"/>
                  <m:ctrlPr>
                    <w:rPr>
                      <w:rFonts w:ascii="Cambria Math" w:hAnsi="Cambria Math"/>
                      <w:i/>
                    </w:rPr>
                  </m:ctrlPr>
                </m:naryPr>
                <m:sub>
                  <m:r>
                    <w:rPr>
                      <w:rFonts w:ascii="Cambria Math" w:hAnsi="Cambria Math"/>
                    </w:rPr>
                    <m:t>l=1</m:t>
                  </m:r>
                </m:sub>
                <m:sup>
                  <m:r>
                    <w:rPr>
                      <w:rFonts w:ascii="Cambria Math" w:hAnsi="Cambria Math"/>
                    </w:rPr>
                    <m:t>L</m:t>
                  </m:r>
                </m:sup>
                <m:e>
                  <m:r>
                    <w:rPr>
                      <w:rFonts w:ascii="Cambria Math" w:hAnsi="Cambria Math"/>
                    </w:rPr>
                    <m:t>P(</m:t>
                  </m:r>
                  <m:sSub>
                    <m:sSubPr>
                      <m:ctrlPr>
                        <w:rPr>
                          <w:rFonts w:ascii="Cambria Math" w:hAnsi="Cambria Math"/>
                          <w:i/>
                        </w:rPr>
                      </m:ctrlPr>
                    </m:sSubPr>
                    <m:e>
                      <m:r>
                        <w:rPr>
                          <w:rFonts w:ascii="Cambria Math" w:hAnsi="Cambria Math"/>
                        </w:rPr>
                        <m:t>F</m:t>
                      </m:r>
                    </m:e>
                    <m:sub>
                      <m:r>
                        <w:rPr>
                          <w:rFonts w:ascii="Cambria Math" w:hAnsi="Cambria Math"/>
                        </w:rPr>
                        <m:t>l</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k</m:t>
                      </m:r>
                    </m:sub>
                  </m:sSub>
                  <m:r>
                    <w:rPr>
                      <w:rFonts w:ascii="Cambria Math" w:hAnsi="Cambria Math"/>
                    </w:rPr>
                    <m:t>)</m:t>
                  </m:r>
                </m:e>
              </m:nary>
            </m:e>
          </m:func>
        </m:oMath>
      </m:oMathPara>
    </w:p>
    <w:p w:rsidR="00703809" w:rsidRPr="000E6017" w:rsidRDefault="00703809" w:rsidP="00703809">
      <w:pPr>
        <w:pStyle w:val="Diplomovkanormal"/>
        <w:rPr>
          <w:color w:val="FF0000"/>
        </w:rPr>
      </w:pPr>
      <w:r w:rsidRPr="000E6017">
        <w:t xml:space="preserve">Pri rozpoznávaní sa </w:t>
      </w:r>
      <w:r w:rsidR="00490C95" w:rsidRPr="000E6017">
        <w:t>používajú</w:t>
      </w:r>
      <w:r w:rsidR="009325AC">
        <w:t xml:space="preserve"> viaceré fern</w:t>
      </w:r>
      <w:r w:rsidR="009E2193">
        <w:t>-</w:t>
      </w:r>
      <w:r w:rsidRPr="000E6017">
        <w:t>y, ktoré vznikli náhodným výberom príznakov. Každý fern rozpoznávaný objekt očísluje podľa spomínaných binárnych testov. Výstup každého fern</w:t>
      </w:r>
      <w:r w:rsidR="0029110C">
        <w:t>-</w:t>
      </w:r>
      <w:r w:rsidRPr="000E6017">
        <w:t>u</w:t>
      </w:r>
      <w:r w:rsidR="0029593C" w:rsidRPr="000E6017">
        <w:t xml:space="preserve"> </w:t>
      </w:r>
      <w:r w:rsidRPr="000E6017">
        <w:t>(stĺpec v histograme) sa vektorovo vynásobí. Podľa výsledku sa získa hodnota triedy z trénovacej množiny.[5]</w:t>
      </w:r>
    </w:p>
    <w:p w:rsidR="00703809" w:rsidRPr="000E6017" w:rsidRDefault="00703809" w:rsidP="00703809">
      <w:pPr>
        <w:pStyle w:val="Diplomovkanormal"/>
        <w:keepNext/>
        <w:jc w:val="center"/>
      </w:pPr>
      <w:r w:rsidRPr="000E6017">
        <w:rPr>
          <w:noProof/>
          <w:lang w:val="en-US"/>
        </w:rPr>
        <w:drawing>
          <wp:inline distT="0" distB="0" distL="0" distR="0" wp14:anchorId="0ACF8AF0" wp14:editId="5711C565">
            <wp:extent cx="4000500" cy="2545080"/>
            <wp:effectExtent l="0" t="0" r="0" b="7620"/>
            <wp:docPr id="30" name="Obrázok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4000500" cy="2545080"/>
                    </a:xfrm>
                    <a:prstGeom prst="rect">
                      <a:avLst/>
                    </a:prstGeom>
                    <a:noFill/>
                    <a:ln>
                      <a:noFill/>
                    </a:ln>
                  </pic:spPr>
                </pic:pic>
              </a:graphicData>
            </a:graphic>
          </wp:inline>
        </w:drawing>
      </w:r>
    </w:p>
    <w:p w:rsidR="00703809" w:rsidRPr="000E6017" w:rsidRDefault="00703809" w:rsidP="00703809">
      <w:pPr>
        <w:pStyle w:val="Caption"/>
        <w:jc w:val="center"/>
      </w:pPr>
      <w:r w:rsidRPr="000E6017">
        <w:t xml:space="preserve">Obrázok </w:t>
      </w:r>
      <w:r w:rsidR="00F11E6C" w:rsidRPr="000E6017">
        <w:t>1</w:t>
      </w:r>
      <w:r w:rsidR="0022583B">
        <w:t>4</w:t>
      </w:r>
      <w:r w:rsidRPr="000E6017">
        <w:t xml:space="preserve"> Rozpoznávanie [5]</w:t>
      </w:r>
    </w:p>
    <w:p w:rsidR="00703809" w:rsidRPr="000E6017" w:rsidRDefault="00703809" w:rsidP="00703809">
      <w:pPr>
        <w:pStyle w:val="Diplomovkanormal"/>
      </w:pPr>
      <w:r w:rsidRPr="000E6017">
        <w:t>Na obrázku je možné vidieť že prvý binárny test má hodnotu 6 čiže vyberáme 6.</w:t>
      </w:r>
      <w:r w:rsidR="0029593C" w:rsidRPr="000E6017">
        <w:t xml:space="preserve"> hodnotu histogramu</w:t>
      </w:r>
      <w:r w:rsidRPr="000E6017">
        <w:t>, pričom číslujeme od 0. Po vynásobení týchto histogramov, nám vznikne výsledný histogram, ktorý možno vidieť vpravo. V tomto vzniknutom histograme vidíme, že prevahu má 2. stĺpec a tak sa objekt klasifikuje ako trieda 3.</w:t>
      </w:r>
    </w:p>
    <w:p w:rsidR="00703809" w:rsidRPr="000E6017" w:rsidRDefault="00703809" w:rsidP="00703809">
      <w:pPr>
        <w:pStyle w:val="Diplomovkanormal"/>
      </w:pPr>
      <w:r w:rsidRPr="000E6017">
        <w:lastRenderedPageBreak/>
        <w:t>Keďže veľkosť fern</w:t>
      </w:r>
      <w:r w:rsidR="0029110C">
        <w:t>-</w:t>
      </w:r>
      <w:r w:rsidRPr="000E6017">
        <w:t>ov môže byť veľmi veľká (pre fern veľkosti 10 je výstupný</w:t>
      </w:r>
      <w:r w:rsidR="0029593C" w:rsidRPr="000E6017">
        <w:t xml:space="preserve"> </w:t>
      </w:r>
      <w:r w:rsidRPr="000E6017">
        <w:t>histogram v intervale od [0…2</w:t>
      </w:r>
      <w:r w:rsidRPr="000E6017">
        <w:rPr>
          <w:vertAlign w:val="superscript"/>
        </w:rPr>
        <w:t>10</w:t>
      </w:r>
      <w:r w:rsidRPr="000E6017">
        <w:t>] v desiatkovej</w:t>
      </w:r>
      <w:r w:rsidR="0029593C" w:rsidRPr="000E6017">
        <w:t xml:space="preserve"> </w:t>
      </w:r>
      <w:r w:rsidRPr="000E6017">
        <w:t>sústave [0…1024]). Je tu</w:t>
      </w:r>
      <w:r w:rsidR="0029593C" w:rsidRPr="000E6017">
        <w:t xml:space="preserve"> </w:t>
      </w:r>
      <w:r w:rsidRPr="000E6017">
        <w:t xml:space="preserve">vysoká šanca, že niektoré </w:t>
      </w:r>
      <w:r w:rsidR="0029593C" w:rsidRPr="000E6017">
        <w:t>prvky histogramu</w:t>
      </w:r>
      <w:r w:rsidRPr="000E6017">
        <w:t xml:space="preserve"> zostanú</w:t>
      </w:r>
      <w:r w:rsidR="0029593C" w:rsidRPr="000E6017">
        <w:t xml:space="preserve"> </w:t>
      </w:r>
      <w:r w:rsidR="00E44C5A" w:rsidRPr="000E6017">
        <w:t>prázdne. Toto</w:t>
      </w:r>
      <w:r w:rsidRPr="000E6017">
        <w:t xml:space="preserve"> bude problém pri Semi-Naive</w:t>
      </w:r>
      <w:r w:rsidR="0029110C">
        <w:t xml:space="preserve"> </w:t>
      </w:r>
      <w:r w:rsidRPr="000E6017">
        <w:t>Bayesovi. Takže, ak budeme predpokladať Dirichletovu prioritu na distribúcií P(F|C</w:t>
      </w:r>
      <w:r w:rsidRPr="000E6017">
        <w:rPr>
          <w:vertAlign w:val="subscript"/>
        </w:rPr>
        <w:t>k</w:t>
      </w:r>
      <w:r w:rsidRPr="000E6017">
        <w:t xml:space="preserve">), môžeme priradiť minimálnu pravdepodobnosť každému </w:t>
      </w:r>
      <w:r w:rsidR="0029593C" w:rsidRPr="000E6017">
        <w:t>prvku histogramu</w:t>
      </w:r>
      <w:r w:rsidRPr="000E6017">
        <w:t>. Táto</w:t>
      </w:r>
      <w:r w:rsidR="0029593C" w:rsidRPr="000E6017">
        <w:t xml:space="preserve"> </w:t>
      </w:r>
      <w:r w:rsidRPr="000E6017">
        <w:t>pravdepodobnosť</w:t>
      </w:r>
      <w:r w:rsidR="0029593C" w:rsidRPr="000E6017">
        <w:t xml:space="preserve"> </w:t>
      </w:r>
      <w:r w:rsidR="00E44C5A" w:rsidRPr="000E6017">
        <w:t>sa vypočíta</w:t>
      </w:r>
      <w:r w:rsidR="0029593C" w:rsidRPr="000E6017">
        <w:t xml:space="preserve"> na</w:t>
      </w:r>
      <w:r w:rsidRPr="000E6017">
        <w:t>sledovne.[5]</w:t>
      </w:r>
    </w:p>
    <w:p w:rsidR="00703809" w:rsidRPr="000E6017" w:rsidRDefault="00703809" w:rsidP="00703809">
      <w:pPr>
        <w:pStyle w:val="Diplomovkanormal"/>
        <w:rPr>
          <w:rFonts w:eastAsiaTheme="minorEastAsia"/>
          <w:i/>
        </w:rPr>
      </w:pPr>
      <m:oMathPara>
        <m:oMath>
          <m:r>
            <w:rPr>
              <w:rFonts w:ascii="Cambria Math" w:hAnsi="Cambria Math"/>
            </w:rPr>
            <m:t>P</m:t>
          </m:r>
          <m:d>
            <m:dPr>
              <m:ctrlPr>
                <w:rPr>
                  <w:rFonts w:ascii="Cambria Math" w:hAnsi="Cambria Math"/>
                  <w:i/>
                </w:rPr>
              </m:ctrlPr>
            </m:dPr>
            <m:e>
              <m:r>
                <w:rPr>
                  <w:rFonts w:ascii="Cambria Math" w:hAnsi="Cambria Math"/>
                </w:rPr>
                <m:t>F=z</m:t>
              </m:r>
            </m:e>
            <m:e>
              <m:sSub>
                <m:sSubPr>
                  <m:ctrlPr>
                    <w:rPr>
                      <w:rFonts w:ascii="Cambria Math" w:hAnsi="Cambria Math"/>
                      <w:i/>
                    </w:rPr>
                  </m:ctrlPr>
                </m:sSubPr>
                <m:e>
                  <m:r>
                    <w:rPr>
                      <w:rFonts w:ascii="Cambria Math" w:hAnsi="Cambria Math"/>
                    </w:rPr>
                    <m:t>C</m:t>
                  </m:r>
                </m:e>
                <m:sub>
                  <m:r>
                    <w:rPr>
                      <w:rFonts w:ascii="Cambria Math" w:hAnsi="Cambria Math"/>
                    </w:rPr>
                    <m:t>k</m:t>
                  </m:r>
                </m:sub>
              </m:sSub>
            </m:e>
          </m:d>
          <m:r>
            <w:rPr>
              <w:rFonts w:ascii="Cambria Math" w:hAnsi="Cambria Math"/>
            </w:rPr>
            <m:t>=</m:t>
          </m:r>
          <m:f>
            <m:fPr>
              <m:ctrlPr>
                <w:rPr>
                  <w:rFonts w:ascii="Cambria Math" w:hAnsi="Cambria Math"/>
                  <w:i/>
                </w:rPr>
              </m:ctrlPr>
            </m:fPr>
            <m:num>
              <m:r>
                <w:rPr>
                  <w:rFonts w:ascii="Cambria Math" w:hAnsi="Cambria Math"/>
                </w:rPr>
                <m:t>N</m:t>
              </m:r>
              <m:d>
                <m:dPr>
                  <m:ctrlPr>
                    <w:rPr>
                      <w:rFonts w:ascii="Cambria Math" w:hAnsi="Cambria Math"/>
                      <w:i/>
                    </w:rPr>
                  </m:ctrlPr>
                </m:dPr>
                <m:e>
                  <m:r>
                    <w:rPr>
                      <w:rFonts w:ascii="Cambria Math" w:hAnsi="Cambria Math"/>
                    </w:rPr>
                    <m:t>F=z</m:t>
                  </m:r>
                </m:e>
                <m:e>
                  <m:sSub>
                    <m:sSubPr>
                      <m:ctrlPr>
                        <w:rPr>
                          <w:rFonts w:ascii="Cambria Math" w:hAnsi="Cambria Math"/>
                          <w:i/>
                        </w:rPr>
                      </m:ctrlPr>
                    </m:sSubPr>
                    <m:e>
                      <m:r>
                        <w:rPr>
                          <w:rFonts w:ascii="Cambria Math" w:hAnsi="Cambria Math"/>
                        </w:rPr>
                        <m:t>C</m:t>
                      </m:r>
                    </m:e>
                    <m:sub>
                      <m:r>
                        <w:rPr>
                          <w:rFonts w:ascii="Cambria Math" w:hAnsi="Cambria Math"/>
                        </w:rPr>
                        <m:t>k</m:t>
                      </m:r>
                    </m:sub>
                  </m:sSub>
                </m:e>
              </m:d>
              <m:r>
                <w:rPr>
                  <w:rFonts w:ascii="Cambria Math" w:hAnsi="Cambria Math"/>
                </w:rPr>
                <m:t>+1</m:t>
              </m:r>
            </m:num>
            <m:den>
              <m:nary>
                <m:naryPr>
                  <m:chr m:val="∑"/>
                  <m:limLoc m:val="subSup"/>
                  <m:ctrlPr>
                    <w:rPr>
                      <w:rFonts w:ascii="Cambria Math" w:hAnsi="Cambria Math"/>
                      <w:i/>
                    </w:rPr>
                  </m:ctrlPr>
                </m:naryPr>
                <m:sub>
                  <m:r>
                    <w:rPr>
                      <w:rFonts w:ascii="Cambria Math" w:hAnsi="Cambria Math"/>
                    </w:rPr>
                    <m:t>z=0</m:t>
                  </m:r>
                </m:sub>
                <m:sup>
                  <m:sSup>
                    <m:sSupPr>
                      <m:ctrlPr>
                        <w:rPr>
                          <w:rFonts w:ascii="Cambria Math" w:hAnsi="Cambria Math"/>
                          <w:i/>
                        </w:rPr>
                      </m:ctrlPr>
                    </m:sSupPr>
                    <m:e>
                      <m:r>
                        <w:rPr>
                          <w:rFonts w:ascii="Cambria Math" w:hAnsi="Cambria Math"/>
                        </w:rPr>
                        <m:t>2</m:t>
                      </m:r>
                    </m:e>
                    <m:sup>
                      <m:r>
                        <w:rPr>
                          <w:rFonts w:ascii="Cambria Math" w:hAnsi="Cambria Math"/>
                        </w:rPr>
                        <m:t>S-1</m:t>
                      </m:r>
                    </m:sup>
                  </m:sSup>
                </m:sup>
                <m:e>
                  <m:r>
                    <w:rPr>
                      <w:rFonts w:ascii="Cambria Math" w:hAnsi="Cambria Math"/>
                    </w:rPr>
                    <m:t>(N</m:t>
                  </m:r>
                  <m:d>
                    <m:dPr>
                      <m:ctrlPr>
                        <w:rPr>
                          <w:rFonts w:ascii="Cambria Math" w:hAnsi="Cambria Math"/>
                          <w:i/>
                        </w:rPr>
                      </m:ctrlPr>
                    </m:dPr>
                    <m:e>
                      <m:r>
                        <w:rPr>
                          <w:rFonts w:ascii="Cambria Math" w:hAnsi="Cambria Math"/>
                        </w:rPr>
                        <m:t>F=z</m:t>
                      </m:r>
                    </m:e>
                    <m:e>
                      <m:sSub>
                        <m:sSubPr>
                          <m:ctrlPr>
                            <w:rPr>
                              <w:rFonts w:ascii="Cambria Math" w:hAnsi="Cambria Math"/>
                              <w:i/>
                            </w:rPr>
                          </m:ctrlPr>
                        </m:sSubPr>
                        <m:e>
                          <m:r>
                            <w:rPr>
                              <w:rFonts w:ascii="Cambria Math" w:hAnsi="Cambria Math"/>
                            </w:rPr>
                            <m:t>C</m:t>
                          </m:r>
                        </m:e>
                        <m:sub>
                          <m:r>
                            <w:rPr>
                              <w:rFonts w:ascii="Cambria Math" w:hAnsi="Cambria Math"/>
                            </w:rPr>
                            <m:t>k</m:t>
                          </m:r>
                        </m:sub>
                      </m:sSub>
                    </m:e>
                  </m:d>
                  <m:r>
                    <w:rPr>
                      <w:rFonts w:ascii="Cambria Math" w:hAnsi="Cambria Math"/>
                    </w:rPr>
                    <m:t>+1)</m:t>
                  </m:r>
                </m:e>
              </m:nary>
            </m:den>
          </m:f>
        </m:oMath>
      </m:oMathPara>
    </w:p>
    <w:p w:rsidR="0029593C" w:rsidRPr="000E6017" w:rsidRDefault="0029593C" w:rsidP="00703809">
      <w:pPr>
        <w:pStyle w:val="Diplomovkanormal"/>
        <w:rPr>
          <w:rFonts w:eastAsiaTheme="minorEastAsia"/>
          <w:i/>
        </w:rPr>
      </w:pPr>
    </w:p>
    <w:p w:rsidR="00703809" w:rsidRPr="000E6017" w:rsidRDefault="00703809" w:rsidP="00703809">
      <w:pPr>
        <w:pStyle w:val="Diplomovkanormal"/>
        <w:rPr>
          <w:rFonts w:eastAsiaTheme="minorEastAsia"/>
        </w:rPr>
      </w:pPr>
      <w:r w:rsidRPr="000E6017">
        <w:rPr>
          <w:rFonts w:eastAsiaTheme="minorEastAsia"/>
        </w:rPr>
        <w:t xml:space="preserve">kde </w:t>
      </w:r>
      <m:oMath>
        <m:r>
          <w:rPr>
            <w:rFonts w:ascii="Cambria Math" w:eastAsiaTheme="minorEastAsia" w:hAnsi="Cambria Math"/>
          </w:rPr>
          <m:t>N(F=z|</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k</m:t>
            </m:r>
          </m:sub>
        </m:sSub>
        <m:r>
          <w:rPr>
            <w:rFonts w:ascii="Cambria Math" w:eastAsiaTheme="minorEastAsia" w:hAnsi="Cambria Math"/>
          </w:rPr>
          <m:t>)</m:t>
        </m:r>
      </m:oMath>
      <w:r w:rsidRPr="000E6017">
        <w:rPr>
          <w:rFonts w:eastAsiaTheme="minorEastAsia"/>
        </w:rPr>
        <w:t xml:space="preserve"> určuje ko</w:t>
      </w:r>
      <w:r w:rsidR="0029110C">
        <w:rPr>
          <w:rFonts w:eastAsiaTheme="minorEastAsia"/>
        </w:rPr>
        <w:t>ľko krát sme pozorovali výstup f</w:t>
      </w:r>
      <w:r w:rsidRPr="000E6017">
        <w:rPr>
          <w:rFonts w:eastAsiaTheme="minorEastAsia"/>
        </w:rPr>
        <w:t>ern, ekvivalentný k</w:t>
      </w:r>
      <m:oMath>
        <m:r>
          <w:rPr>
            <w:rFonts w:ascii="Cambria Math" w:eastAsiaTheme="minorEastAsia" w:hAnsi="Cambria Math"/>
          </w:rPr>
          <m:t xml:space="preserve"> z</m:t>
        </m:r>
      </m:oMath>
      <w:r w:rsidRPr="000E6017">
        <w:rPr>
          <w:rFonts w:eastAsiaTheme="minorEastAsia"/>
        </w:rPr>
        <w:t xml:space="preserve"> z trénovacej množiny triedy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k</m:t>
            </m:r>
          </m:sub>
        </m:sSub>
      </m:oMath>
      <w:r w:rsidRPr="000E6017">
        <w:rPr>
          <w:rFonts w:eastAsiaTheme="minorEastAsia"/>
        </w:rPr>
        <w:t>. Výhoda fern</w:t>
      </w:r>
      <w:r w:rsidR="0029110C">
        <w:rPr>
          <w:rFonts w:eastAsiaTheme="minorEastAsia"/>
        </w:rPr>
        <w:t>-</w:t>
      </w:r>
      <w:r w:rsidRPr="000E6017">
        <w:rPr>
          <w:rFonts w:eastAsiaTheme="minorEastAsia"/>
        </w:rPr>
        <w:t>ov je, že sa porovnávajú vždy intenzity dvoch bodov. Ak je obraz pod inými svetelnými podmienkami (preniká naňho silnejšie svetlo), rozpoznávanie bude rovnaké lebo intenzita každého jedného bodu sa zvýši o rovnakú hodnotu.</w:t>
      </w:r>
      <w:r w:rsidR="00A120B1" w:rsidRPr="000E6017">
        <w:rPr>
          <w:rFonts w:eastAsiaTheme="minorEastAsia"/>
        </w:rPr>
        <w:fldChar w:fldCharType="begin" w:fldLock="1"/>
      </w:r>
      <w:r w:rsidRPr="000E6017">
        <w:rPr>
          <w:rFonts w:eastAsiaTheme="minorEastAsia"/>
        </w:rPr>
        <w:instrText>ADDIN CSL_CITATION { "citationItems" : [ { "id" : "ITEM-1", "itemData" : { "DOI" : "10.1109/TPAMI.2009.23", "ISBN" : "1939-3539 (Electronic)\\n0098-5589 (Linking)", "ISSN" : "0162-8828", "PMID" : "20075471", "abstract" : "While feature point recognition is a key component of modern approaches to object detection, existing approaches require computationally expensive patch preprocessing to handle perspective distortion. In this paper, we show that formulating the problem in a naive Bayesian classification framework makes such preprocessing unnecessary and produces an algorithm that is simple, efficient, and robust. Furthermore, it scales well as the number of classes grows. To recognize the patches surrounding keypoints, our classifier uses hundreds of simple binary features and models class posterior probabilities. We make the problem computationally tractable by assuming independence between arbitrary sets of features. Even though this is not strictly true, we demonstrate that our classifier nevertheless performs remarkably well on image data sets containing very significant perspective changes.", "author" : [ { "dropping-particle" : "", "family" : "Ozuysal", "given" : "Mustafa", "non-dropping-particle" : "", "parse-names" : false, "suffix" : "" }, { "dropping-particle" : "", "family" : "Calonder", "given" : "Michael", "non-dropping-particle" : "", "parse-names" : false, "suffix" : "" }, { "dropping-particle" : "", "family" : "Lepetit", "given" : "Vincent", "non-dropping-particle" : "", "parse-names" : false, "suffix" : "" }, { "dropping-particle" : "", "family" : "Fua", "given" : "Pascal", "non-dropping-particle" : "", "parse-names" : false, "suffix" : "" } ], "container-title" : "IEEE transactions on pattern analysis and machine intelligence", "id" : "ITEM-1", "issued" : { "date-parts" : [ [ "2010" ] ] }, "page" : "448-461", "title" : "Fast keypoint recognition using random ferns.", "type" : "article-journal", "volume" : "32" }, "uris" : [ "http://www.mendeley.com/documents/?uuid=644c43b5-7c14-4fe6-8917-0ea903d685ff" ] } ], "mendeley" : { "previouslyFormattedCitation" : "[4]" }, "properties" : { "noteIndex" : 0 }, "schema" : "https://github.com/citation-style-language/schema/raw/master/csl-citation.json" }</w:instrText>
      </w:r>
      <w:r w:rsidR="00A120B1" w:rsidRPr="000E6017">
        <w:rPr>
          <w:rFonts w:eastAsiaTheme="minorEastAsia"/>
        </w:rPr>
        <w:fldChar w:fldCharType="separate"/>
      </w:r>
      <w:r w:rsidRPr="000E6017">
        <w:rPr>
          <w:rFonts w:eastAsiaTheme="minorEastAsia"/>
        </w:rPr>
        <w:t>[4]</w:t>
      </w:r>
      <w:r w:rsidR="00A120B1" w:rsidRPr="000E6017">
        <w:rPr>
          <w:rFonts w:eastAsiaTheme="minorEastAsia"/>
        </w:rPr>
        <w:fldChar w:fldCharType="end"/>
      </w:r>
      <w:r w:rsidR="00A120B1" w:rsidRPr="000E6017">
        <w:rPr>
          <w:rFonts w:eastAsiaTheme="minorEastAsia"/>
        </w:rPr>
        <w:fldChar w:fldCharType="begin" w:fldLock="1"/>
      </w:r>
      <w:r w:rsidRPr="000E6017">
        <w:rPr>
          <w:rFonts w:eastAsiaTheme="minorEastAsia"/>
        </w:rPr>
        <w:instrText>ADDIN CSL_CITATION { "citationItems" : [ { "id" : "ITEM-1", "itemData" : { "DOI" : "10.1109/ICCV.2007.4409066", "ISBN" : "1550-5499 VO -", "ISSN" : "1550-5499", "abstract" : "We explore the problem of classifying images by the object categories they contain in the case of a large number of object categories. To this end we combine three ingredients: (i) shape and appearance representations that support spatial pyramid matching over a region of interest. This generalizes the representation of Lazebnik et al., (2006) from an image to a region of interest (ROI), and from appearance (visual words) alone to appearance and local shape (edge distributions); (ii) automatic selection of the regions of interest in training. This provides a method of inhibiting background clutter and adding invariance to the object instance 's position; and (iii) the use of random forests (and random ferns) as a multi-way classifier. The advantage of such classifiers (over multi-way SVM for example) is the ease of training and testing. Results are reported for classification of the Caltech-101 and Caltech-256 data sets. We compare the performance of the random forest/ferns classifier with a benchmark multi-way SVM classifier. It is shown that selecting the ROI adds about 5% to the performance and, together with the other improvements, the result is about a 10% improvement over the state of the art for Caltech-256.", "author" : [ { "dropping-particle" : "", "family" : "Bosch", "given" : "A", "non-dropping-particle" : "", "parse-names" : false, "suffix" : "" }, { "dropping-particle" : "", "family" : "Zisserman", "given" : "A", "non-dropping-particle" : "", "parse-names" : false, "suffix" : "" }, { "dropping-particle" : "", "family" : "Muoz", "given" : "X", "non-dropping-particle" : "", "parse-names" : false, "suffix" : "" } ], "container-title" : "Computer Vision, 2007. ICCV 2007. IEEE 11th International Conference on", "id" : "ITEM-1", "issued" : { "date-parts" : [ [ "2007" ] ] }, "page" : "1-8", "title" : "Image Classification using Random Forests and Ferns", "type" : "article" }, "uris" : [ "http://www.mendeley.com/documents/?uuid=9c327ba8-94d1-4e75-a488-eb06e45288f8" ] } ], "mendeley" : { "previouslyFormattedCitation" : "[5]" }, "properties" : { "noteIndex" : 0 }, "schema" : "https://github.com/citation-style-language/schema/raw/master/csl-citation.json" }</w:instrText>
      </w:r>
      <w:r w:rsidR="00A120B1" w:rsidRPr="000E6017">
        <w:rPr>
          <w:rFonts w:eastAsiaTheme="minorEastAsia"/>
        </w:rPr>
        <w:fldChar w:fldCharType="separate"/>
      </w:r>
      <w:r w:rsidRPr="000E6017">
        <w:rPr>
          <w:rFonts w:eastAsiaTheme="minorEastAsia"/>
        </w:rPr>
        <w:t>[5]</w:t>
      </w:r>
      <w:r w:rsidR="00A120B1" w:rsidRPr="000E6017">
        <w:rPr>
          <w:rFonts w:eastAsiaTheme="minorEastAsia"/>
        </w:rPr>
        <w:fldChar w:fldCharType="end"/>
      </w:r>
    </w:p>
    <w:p w:rsidR="00703809" w:rsidRPr="000E6017" w:rsidRDefault="00703809" w:rsidP="00703809">
      <w:pPr>
        <w:pStyle w:val="Diplomovkanormal"/>
        <w:tabs>
          <w:tab w:val="left" w:pos="180"/>
          <w:tab w:val="center" w:pos="4536"/>
        </w:tabs>
        <w:jc w:val="left"/>
        <w:rPr>
          <w:vertAlign w:val="superscript"/>
        </w:rPr>
      </w:pPr>
    </w:p>
    <w:p w:rsidR="00703809" w:rsidRPr="000E6017" w:rsidRDefault="00703809" w:rsidP="00703809">
      <w:pPr>
        <w:pStyle w:val="Diplomovkapodkapitola"/>
      </w:pPr>
      <w:bookmarkStart w:id="83" w:name="_Toc387588270"/>
      <w:bookmarkStart w:id="84" w:name="_Toc387588557"/>
      <w:bookmarkStart w:id="85" w:name="_Toc387607391"/>
      <w:bookmarkStart w:id="86" w:name="_Toc387607628"/>
      <w:bookmarkStart w:id="87" w:name="_Toc419324074"/>
      <w:r w:rsidRPr="000E6017">
        <w:t>Rozhodovacie stromy</w:t>
      </w:r>
      <w:bookmarkEnd w:id="83"/>
      <w:bookmarkEnd w:id="84"/>
      <w:bookmarkEnd w:id="85"/>
      <w:bookmarkEnd w:id="86"/>
      <w:bookmarkEnd w:id="87"/>
    </w:p>
    <w:p w:rsidR="00703809" w:rsidRPr="000E6017" w:rsidRDefault="00703809" w:rsidP="00703809">
      <w:pPr>
        <w:pStyle w:val="Diplomovkanormal"/>
      </w:pPr>
    </w:p>
    <w:p w:rsidR="00703809" w:rsidRPr="000E6017" w:rsidRDefault="00703809" w:rsidP="00703809">
      <w:pPr>
        <w:pStyle w:val="Diplomovkanormal"/>
      </w:pPr>
      <w:r w:rsidRPr="000E6017">
        <w:t>Ďalším</w:t>
      </w:r>
      <w:r w:rsidR="0029593C" w:rsidRPr="000E6017">
        <w:t xml:space="preserve">  klasifikátorom </w:t>
      </w:r>
      <w:r w:rsidRPr="000E6017">
        <w:t>sú tzv. rozhodovacie stromy. Ide ako už z názvu vyplýva o stromovú štruktúru. Skladá sa z týchto častí:</w:t>
      </w:r>
    </w:p>
    <w:p w:rsidR="00703809" w:rsidRPr="000E6017" w:rsidRDefault="00703809" w:rsidP="00703809">
      <w:pPr>
        <w:pStyle w:val="Diplomovkanormal"/>
        <w:numPr>
          <w:ilvl w:val="0"/>
          <w:numId w:val="10"/>
        </w:numPr>
      </w:pPr>
      <w:r w:rsidRPr="000E6017">
        <w:t>Koreň – ktorý nemá žiadne vstupné hrany a má výstupné hrany, ktoré z neho vychádzajú.</w:t>
      </w:r>
    </w:p>
    <w:p w:rsidR="00703809" w:rsidRPr="000E6017" w:rsidRDefault="00703809" w:rsidP="00703809">
      <w:pPr>
        <w:pStyle w:val="Diplomovkanormal"/>
        <w:numPr>
          <w:ilvl w:val="0"/>
          <w:numId w:val="10"/>
        </w:numPr>
      </w:pPr>
      <w:r w:rsidRPr="000E6017">
        <w:t>Uzol – má jedinú vstupnú hranu a presne dve výstupne hrany</w:t>
      </w:r>
    </w:p>
    <w:p w:rsidR="00703809" w:rsidRPr="000E6017" w:rsidRDefault="00703809" w:rsidP="00703809">
      <w:pPr>
        <w:pStyle w:val="Diplomovkanormal"/>
        <w:numPr>
          <w:ilvl w:val="0"/>
          <w:numId w:val="10"/>
        </w:numPr>
      </w:pPr>
      <w:r w:rsidRPr="000E6017">
        <w:t>List alebo Terminál – má jednu vstupnú hranu a žiadnu výstupnú hranu</w:t>
      </w:r>
    </w:p>
    <w:p w:rsidR="00703809" w:rsidRPr="000E6017" w:rsidRDefault="00703809" w:rsidP="00703809">
      <w:pPr>
        <w:pStyle w:val="Diplomovkanormal"/>
      </w:pPr>
      <w:r w:rsidRPr="000E6017">
        <w:t>V každom rozhodovacom strome je listom pridelená menovka triedy. Uzly, obsahujú podmienky, podľa ktorých sa ďalej rozhoduje, ktorou vetvou sa ďalej vybrať pri klasifikácií. Toto separuje od seba rozdielne rozpoznávané objekty. Nasledujúci príklad rozhodovacieho stromu zobrazuje klasifikáciu živočícha medzi cicavce/necicavce:</w:t>
      </w:r>
    </w:p>
    <w:p w:rsidR="00703809" w:rsidRPr="000E6017" w:rsidRDefault="00703809" w:rsidP="00703809">
      <w:pPr>
        <w:pStyle w:val="Diplomovkanormal"/>
        <w:keepNext/>
        <w:jc w:val="center"/>
      </w:pPr>
      <w:r w:rsidRPr="000E6017">
        <w:rPr>
          <w:noProof/>
          <w:lang w:val="en-US"/>
        </w:rPr>
        <w:lastRenderedPageBreak/>
        <w:drawing>
          <wp:inline distT="0" distB="0" distL="0" distR="0" wp14:anchorId="5FCE93F9" wp14:editId="130FA0F6">
            <wp:extent cx="2932882" cy="2276475"/>
            <wp:effectExtent l="0" t="0" r="1270" b="0"/>
            <wp:docPr id="31" name="Obrázo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932882" cy="2276475"/>
                    </a:xfrm>
                    <a:prstGeom prst="rect">
                      <a:avLst/>
                    </a:prstGeom>
                    <a:noFill/>
                    <a:ln>
                      <a:noFill/>
                    </a:ln>
                  </pic:spPr>
                </pic:pic>
              </a:graphicData>
            </a:graphic>
          </wp:inline>
        </w:drawing>
      </w:r>
    </w:p>
    <w:p w:rsidR="00703809" w:rsidRPr="000E6017" w:rsidRDefault="00703809" w:rsidP="00703809">
      <w:pPr>
        <w:pStyle w:val="Caption"/>
        <w:jc w:val="center"/>
      </w:pPr>
      <w:r w:rsidRPr="000E6017">
        <w:t xml:space="preserve">Obrázok </w:t>
      </w:r>
      <w:r w:rsidR="0022583B">
        <w:t>15</w:t>
      </w:r>
      <w:r w:rsidRPr="000E6017">
        <w:t xml:space="preserve"> Príklad rozhodovacieho stromu pre klasifikáciu cicavcov [6]</w:t>
      </w:r>
    </w:p>
    <w:p w:rsidR="00703809" w:rsidRPr="000E6017" w:rsidRDefault="00703809" w:rsidP="00703809">
      <w:pPr>
        <w:pStyle w:val="Diplomovkanormal"/>
      </w:pPr>
      <w:r w:rsidRPr="000E6017">
        <w:t>Klasifikačný proces pri rozhodovacích stromoch je jednoduchý a priamy. Keď už máme vybudovaný rozhodovací strom</w:t>
      </w:r>
      <w:r w:rsidR="004F1BAD">
        <w:t>,</w:t>
      </w:r>
      <w:r w:rsidRPr="000E6017">
        <w:t xml:space="preserve"> začíname v koreni a postupujeme podľa podmienok z jedného uzla do ďalšieho, až kým neprídeme do Terminálu.</w:t>
      </w:r>
      <w:r w:rsidR="00A41F3E" w:rsidRPr="000E6017">
        <w:t xml:space="preserve"> </w:t>
      </w:r>
      <w:r w:rsidRPr="000E6017">
        <w:t>V termináli  zistíme</w:t>
      </w:r>
      <w:r w:rsidR="00A41F3E" w:rsidRPr="000E6017">
        <w:t xml:space="preserve"> </w:t>
      </w:r>
      <w:r w:rsidRPr="000E6017">
        <w:t>triedu</w:t>
      </w:r>
      <w:r w:rsidR="00A41F3E" w:rsidRPr="000E6017">
        <w:t>,</w:t>
      </w:r>
      <w:r w:rsidRPr="000E6017">
        <w:t xml:space="preserve"> ku ktorej sa objekt klasifikuje.</w:t>
      </w:r>
    </w:p>
    <w:p w:rsidR="00703809" w:rsidRPr="000E6017" w:rsidRDefault="00703809" w:rsidP="00F24F8F">
      <w:pPr>
        <w:pStyle w:val="Diplomovkapodkapitola"/>
        <w:numPr>
          <w:ilvl w:val="2"/>
          <w:numId w:val="20"/>
        </w:numPr>
      </w:pPr>
      <w:bookmarkStart w:id="88" w:name="_Toc387588271"/>
      <w:bookmarkStart w:id="89" w:name="_Toc387588558"/>
      <w:bookmarkStart w:id="90" w:name="_Toc387607392"/>
      <w:bookmarkStart w:id="91" w:name="_Toc387607629"/>
      <w:bookmarkStart w:id="92" w:name="_Toc419324075"/>
      <w:r w:rsidRPr="000E6017">
        <w:t>Trénovanie</w:t>
      </w:r>
      <w:bookmarkEnd w:id="88"/>
      <w:bookmarkEnd w:id="89"/>
      <w:bookmarkEnd w:id="90"/>
      <w:bookmarkEnd w:id="91"/>
      <w:bookmarkEnd w:id="92"/>
    </w:p>
    <w:p w:rsidR="00703809" w:rsidRPr="000E6017" w:rsidRDefault="00703809" w:rsidP="00703809">
      <w:pPr>
        <w:pStyle w:val="Diplomovkanormal"/>
      </w:pPr>
    </w:p>
    <w:p w:rsidR="00703809" w:rsidRPr="000E6017" w:rsidRDefault="00703809" w:rsidP="00703809">
      <w:pPr>
        <w:pStyle w:val="Diplomovkanormal"/>
      </w:pPr>
      <w:r w:rsidRPr="000E6017">
        <w:t xml:space="preserve">Vytvoriť rozhodovací strom resp. natrénovať takýto strom, znamená rekurzívne delenie trénovacích dát podľa testu typu áno/nie na príznakové vektory. Toto delenie prebieha dovtedy, kým každá trieda obsahuje jej typické príznaky. Potom podľa týchto typických čŕt možno overiť, o ktorú triedu sa jedná. </w:t>
      </w:r>
    </w:p>
    <w:p w:rsidR="00703809" w:rsidRPr="000E6017" w:rsidRDefault="00703809" w:rsidP="00703809">
      <w:pPr>
        <w:pStyle w:val="Diplomovkanormal"/>
        <w:numPr>
          <w:ilvl w:val="0"/>
          <w:numId w:val="12"/>
        </w:numPr>
      </w:pPr>
      <w:r w:rsidRPr="000E6017">
        <w:t>Prvé delenie je založené na osovom zarovnaní.</w:t>
      </w:r>
      <w:r w:rsidR="00A41F3E" w:rsidRPr="000E6017">
        <w:t xml:space="preserve"> </w:t>
      </w:r>
      <w:r w:rsidRPr="000E6017">
        <w:t xml:space="preserve">Možno vidieť, že sa príznaky delia podľa čiar, ktoré sú rovnobežné s osami. Threshold sa robí na jediný príznak pre každý uzol. Tento prístup je veľmi rýchly na vyhodnotenie. </w:t>
      </w:r>
      <m:oMath>
        <m:sSub>
          <m:sSubPr>
            <m:ctrlPr>
              <w:rPr>
                <w:rFonts w:ascii="Cambria Math" w:hAnsi="Cambria Math"/>
                <w:i/>
              </w:rPr>
            </m:ctrlPr>
          </m:sSubPr>
          <m:e>
            <m:r>
              <w:rPr>
                <w:rFonts w:ascii="Cambria Math" w:hAnsi="Cambria Math"/>
              </w:rPr>
              <m:t>f</m:t>
            </m:r>
          </m:e>
          <m:sub>
            <m:r>
              <w:rPr>
                <w:rFonts w:ascii="Cambria Math" w:hAnsi="Cambria Math"/>
              </w:rPr>
              <m:t>n</m:t>
            </m:r>
          </m:sub>
        </m:sSub>
        <m:r>
          <w:rPr>
            <w:rFonts w:ascii="Cambria Math" w:hAnsi="Cambria Math"/>
          </w:rPr>
          <m:t>&gt;T</m:t>
        </m:r>
      </m:oMath>
    </w:p>
    <w:p w:rsidR="00703809" w:rsidRPr="000E6017" w:rsidRDefault="00703809" w:rsidP="00703809">
      <w:pPr>
        <w:keepNext/>
        <w:jc w:val="center"/>
      </w:pPr>
      <w:r w:rsidRPr="000E6017">
        <w:rPr>
          <w:noProof/>
          <w:lang w:val="en-US"/>
        </w:rPr>
        <w:drawing>
          <wp:inline distT="0" distB="0" distL="0" distR="0" wp14:anchorId="599EA740" wp14:editId="368330B2">
            <wp:extent cx="7509466" cy="1590675"/>
            <wp:effectExtent l="0" t="0" r="0" b="0"/>
            <wp:docPr id="32" name="Obrázok 12" descr="C:\Users\Michal\Desktop\TreeTrai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Michal\Desktop\TreeTrain.jpg"/>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7509466" cy="1590675"/>
                    </a:xfrm>
                    <a:prstGeom prst="rect">
                      <a:avLst/>
                    </a:prstGeom>
                    <a:noFill/>
                    <a:ln>
                      <a:noFill/>
                    </a:ln>
                  </pic:spPr>
                </pic:pic>
              </a:graphicData>
            </a:graphic>
          </wp:inline>
        </w:drawing>
      </w:r>
    </w:p>
    <w:p w:rsidR="00703809" w:rsidRPr="000E6017" w:rsidRDefault="00703809" w:rsidP="00703809">
      <w:pPr>
        <w:pStyle w:val="Caption"/>
        <w:jc w:val="center"/>
      </w:pPr>
      <w:r w:rsidRPr="000E6017">
        <w:t xml:space="preserve">Obrázok </w:t>
      </w:r>
      <w:r w:rsidR="0022583B">
        <w:t>16</w:t>
      </w:r>
      <w:r w:rsidRPr="000E6017">
        <w:t xml:space="preserve"> Delenie príznakov</w:t>
      </w:r>
    </w:p>
    <w:p w:rsidR="00703809" w:rsidRPr="000E6017" w:rsidRDefault="00703809" w:rsidP="00703809"/>
    <w:p w:rsidR="00703809" w:rsidRPr="000E6017" w:rsidRDefault="00703809" w:rsidP="00703809">
      <w:pPr>
        <w:pStyle w:val="Diplomovkanormal"/>
        <w:numPr>
          <w:ilvl w:val="0"/>
          <w:numId w:val="12"/>
        </w:numPr>
      </w:pPr>
      <w:r w:rsidRPr="000E6017">
        <w:t xml:space="preserve">Druhé delenie sa nazýva všeobecné rovinné delenie. V tomto delení sa neopiera o osi, ale delí sa podľa toho, </w:t>
      </w:r>
      <w:r w:rsidR="008B3746">
        <w:t>aby rovnaké príznaky boli ohraničené</w:t>
      </w:r>
      <w:r w:rsidRPr="000E6017">
        <w:t xml:space="preserve">. Čiže deliť sa </w:t>
      </w:r>
      <w:r w:rsidRPr="000E6017">
        <w:lastRenderedPageBreak/>
        <w:t>môže osami, ktoré nie sú rovnomerné s</w:t>
      </w:r>
      <w:r w:rsidR="009325AC">
        <w:t xml:space="preserve"> hlavnou</w:t>
      </w:r>
      <w:r w:rsidRPr="000E6017">
        <w:t xml:space="preserve"> osou.</w:t>
      </w:r>
      <w:r w:rsidR="00A41F3E" w:rsidRPr="000E6017">
        <w:t xml:space="preserve"> </w:t>
      </w:r>
      <w:r w:rsidRPr="000E6017">
        <w:t xml:space="preserve">Threshold sa robí s lineárnou kombináciou príznakov. Ide o náročnejší prístup, ale vygenerujú sa menšie stromy. </w:t>
      </w:r>
      <m:oMath>
        <m:sSup>
          <m:sSupPr>
            <m:ctrlPr>
              <w:rPr>
                <w:rFonts w:ascii="Cambria Math" w:hAnsi="Cambria Math"/>
                <w:i/>
              </w:rPr>
            </m:ctrlPr>
          </m:sSupPr>
          <m:e>
            <m:r>
              <w:rPr>
                <w:rFonts w:ascii="Cambria Math" w:hAnsi="Cambria Math"/>
              </w:rPr>
              <m:t>W</m:t>
            </m:r>
          </m:e>
          <m:sup>
            <m:r>
              <w:rPr>
                <w:rFonts w:ascii="Cambria Math" w:hAnsi="Cambria Math"/>
              </w:rPr>
              <m:t>T</m:t>
            </m:r>
          </m:sup>
        </m:sSup>
        <m:r>
          <w:rPr>
            <w:rFonts w:ascii="Cambria Math" w:hAnsi="Cambria Math"/>
          </w:rPr>
          <m:t>f&gt;T</m:t>
        </m:r>
      </m:oMath>
      <w:r w:rsidR="00A120B1" w:rsidRPr="000E6017">
        <w:rPr>
          <w:rFonts w:eastAsiaTheme="minorEastAsia"/>
        </w:rPr>
        <w:fldChar w:fldCharType="begin" w:fldLock="1"/>
      </w:r>
      <w:r w:rsidRPr="000E6017">
        <w:rPr>
          <w:rFonts w:eastAsiaTheme="minorEastAsia"/>
        </w:rPr>
        <w:instrText>ADDIN CSL_CITATION { "citationItems" : [ { "id" : "ITEM-1", "itemData" : { "author" : [ { "dropping-particle" : "", "family" : "Capel", "given" : "David", "non-dropping-particle" : "", "parse-names" : false, "suffix" : "" } ], "id" : "ITEM-1", "issued" : { "date-parts" : [ [ "0" ] ] }, "title" : "Random Forests and Ferns The Multi-class Classification Problem", "type" : "article-journal" }, "uris" : [ "http://www.mendeley.com/documents/?uuid=b5ba1bf6-0428-4397-adc0-dddef5bba9e2" ] } ], "mendeley" : { "previouslyFormattedCitation" : "[6]" }, "properties" : { "noteIndex" : 0 }, "schema" : "https://github.com/citation-style-language/schema/raw/master/csl-citation.json" }</w:instrText>
      </w:r>
      <w:r w:rsidR="00A120B1" w:rsidRPr="000E6017">
        <w:rPr>
          <w:rFonts w:eastAsiaTheme="minorEastAsia"/>
        </w:rPr>
        <w:fldChar w:fldCharType="separate"/>
      </w:r>
      <w:r w:rsidRPr="000E6017">
        <w:rPr>
          <w:rFonts w:eastAsiaTheme="minorEastAsia"/>
        </w:rPr>
        <w:t>[6]</w:t>
      </w:r>
      <w:r w:rsidR="00A120B1" w:rsidRPr="000E6017">
        <w:rPr>
          <w:rFonts w:eastAsiaTheme="minorEastAsia"/>
        </w:rPr>
        <w:fldChar w:fldCharType="end"/>
      </w:r>
    </w:p>
    <w:p w:rsidR="00703809" w:rsidRPr="000E6017" w:rsidRDefault="00703809" w:rsidP="00703809">
      <w:pPr>
        <w:pStyle w:val="ListParagraph"/>
        <w:keepNext/>
        <w:tabs>
          <w:tab w:val="left" w:pos="405"/>
          <w:tab w:val="left" w:pos="900"/>
          <w:tab w:val="center" w:pos="4536"/>
        </w:tabs>
        <w:jc w:val="center"/>
      </w:pPr>
      <w:r w:rsidRPr="000E6017">
        <w:rPr>
          <w:noProof/>
          <w:lang w:val="en-US"/>
        </w:rPr>
        <w:drawing>
          <wp:inline distT="0" distB="0" distL="0" distR="0" wp14:anchorId="61EFEC76" wp14:editId="4C4F55DD">
            <wp:extent cx="1771650" cy="1771650"/>
            <wp:effectExtent l="0" t="0" r="0" b="0"/>
            <wp:docPr id="33" name="Obrázok 13" descr="C:\Users\Michal\Desktop\GeneralPlaneSplitt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Users\Michal\Desktop\GeneralPlaneSplitting.jpg"/>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1771650" cy="1771650"/>
                    </a:xfrm>
                    <a:prstGeom prst="rect">
                      <a:avLst/>
                    </a:prstGeom>
                    <a:noFill/>
                    <a:ln>
                      <a:noFill/>
                    </a:ln>
                  </pic:spPr>
                </pic:pic>
              </a:graphicData>
            </a:graphic>
          </wp:inline>
        </w:drawing>
      </w:r>
    </w:p>
    <w:p w:rsidR="00703809" w:rsidRPr="000E6017" w:rsidRDefault="00703809" w:rsidP="00703809">
      <w:pPr>
        <w:pStyle w:val="Caption"/>
        <w:jc w:val="center"/>
      </w:pPr>
      <w:r w:rsidRPr="000E6017">
        <w:t xml:space="preserve">Obrázok </w:t>
      </w:r>
      <w:r w:rsidR="0022583B">
        <w:t>17</w:t>
      </w:r>
      <w:r w:rsidRPr="000E6017">
        <w:t xml:space="preserve"> Všeobecné rovinné delenie</w:t>
      </w:r>
    </w:p>
    <w:p w:rsidR="00E52C26" w:rsidRDefault="00703809" w:rsidP="00F24F8F">
      <w:pPr>
        <w:pStyle w:val="Diplomovkapodkapitola"/>
        <w:numPr>
          <w:ilvl w:val="2"/>
          <w:numId w:val="20"/>
        </w:numPr>
      </w:pPr>
      <w:bookmarkStart w:id="93" w:name="_Toc387588272"/>
      <w:bookmarkStart w:id="94" w:name="_Toc387588559"/>
      <w:bookmarkStart w:id="95" w:name="_Toc387607393"/>
      <w:bookmarkStart w:id="96" w:name="_Toc387607630"/>
      <w:bookmarkStart w:id="97" w:name="_Toc419324076"/>
      <w:r w:rsidRPr="000E6017">
        <w:t>Výhody a nevýhody rozhodovacích stromov</w:t>
      </w:r>
      <w:bookmarkEnd w:id="97"/>
    </w:p>
    <w:p w:rsidR="00703809" w:rsidRPr="000E6017" w:rsidRDefault="00703809" w:rsidP="00E52C26">
      <w:pPr>
        <w:pStyle w:val="Normalny"/>
      </w:pPr>
      <w:r w:rsidRPr="000E6017">
        <w:tab/>
      </w:r>
      <w:r w:rsidRPr="000E6017">
        <w:object w:dxaOrig="15" w:dyaOrig="15">
          <v:shape id="_x0000_i1025" type="#_x0000_t75" style="width:.85pt;height:.85pt" o:ole="">
            <v:imagedata r:id="rId34" o:title=""/>
          </v:shape>
          <o:OLEObject Type="Embed" ProgID="Photoshop.Image.13" ShapeID="_x0000_i1025" DrawAspect="Content" ObjectID="_1493065930" r:id="rId35">
            <o:FieldCodes>\s</o:FieldCodes>
          </o:OLEObject>
        </w:object>
      </w:r>
      <w:bookmarkEnd w:id="93"/>
      <w:bookmarkEnd w:id="94"/>
      <w:bookmarkEnd w:id="95"/>
      <w:bookmarkEnd w:id="96"/>
      <w:r w:rsidRPr="000E6017">
        <w:object w:dxaOrig="15" w:dyaOrig="15">
          <v:shape id="_x0000_i1026" type="#_x0000_t75" style="width:.85pt;height:.85pt" o:ole="">
            <v:imagedata r:id="rId34" o:title=""/>
          </v:shape>
          <o:OLEObject Type="Embed" ProgID="Photoshop.Image.13" ShapeID="_x0000_i1026" DrawAspect="Content" ObjectID="_1493065931" r:id="rId36">
            <o:FieldCodes>\s</o:FieldCodes>
          </o:OLEObject>
        </w:object>
      </w:r>
    </w:p>
    <w:p w:rsidR="00703809" w:rsidRPr="000E6017" w:rsidRDefault="00703809" w:rsidP="00703809">
      <w:pPr>
        <w:pStyle w:val="Diplomovkanormal"/>
      </w:pPr>
      <w:r w:rsidRPr="000E6017">
        <w:t>Výhody  RS:</w:t>
      </w:r>
    </w:p>
    <w:p w:rsidR="00703809" w:rsidRPr="000E6017" w:rsidRDefault="00703809" w:rsidP="00703809">
      <w:pPr>
        <w:pStyle w:val="Diplomovkanormal"/>
        <w:numPr>
          <w:ilvl w:val="0"/>
          <w:numId w:val="12"/>
        </w:numPr>
      </w:pPr>
      <w:r w:rsidRPr="000E6017">
        <w:t>Trénovanie môže byť veľmi jednoduché na implementáciu</w:t>
      </w:r>
    </w:p>
    <w:p w:rsidR="00703809" w:rsidRPr="000E6017" w:rsidRDefault="00703809" w:rsidP="00703809">
      <w:pPr>
        <w:pStyle w:val="Diplomovkanormal"/>
        <w:numPr>
          <w:ilvl w:val="0"/>
          <w:numId w:val="12"/>
        </w:numPr>
      </w:pPr>
      <w:r w:rsidRPr="000E6017">
        <w:t>Jednoducho zvláda veľké množstvo vstupných premenných</w:t>
      </w:r>
    </w:p>
    <w:p w:rsidR="00703809" w:rsidRPr="000E6017" w:rsidRDefault="00703809" w:rsidP="00703809">
      <w:pPr>
        <w:pStyle w:val="Diplomovkanormal"/>
      </w:pPr>
      <w:r w:rsidRPr="000E6017">
        <w:t>Nevýhody RS:</w:t>
      </w:r>
    </w:p>
    <w:p w:rsidR="00703809" w:rsidRPr="000E6017" w:rsidRDefault="00703809" w:rsidP="00703809">
      <w:pPr>
        <w:pStyle w:val="Diplomovkanormal"/>
        <w:numPr>
          <w:ilvl w:val="0"/>
          <w:numId w:val="15"/>
        </w:numPr>
      </w:pPr>
      <w:r w:rsidRPr="000E6017">
        <w:t>Je jasné, že vždy sa dá vytvoriť rozhodovací strom, ktorý má 100% úspešnosť na trénovacej množine, ale majú tendenciu byť veľmi veľké a negeneralizovať veľmi dobre.</w:t>
      </w:r>
    </w:p>
    <w:p w:rsidR="00703809" w:rsidRPr="000E6017" w:rsidRDefault="00703809" w:rsidP="00A41F3E">
      <w:pPr>
        <w:pStyle w:val="Diplomovkanormal"/>
      </w:pPr>
      <w:r w:rsidRPr="000E6017">
        <w:t>Aby sa predišlo týmto nevýhodám, boli vytvorené tzv. Náhodné lesy (Random Forests).</w:t>
      </w:r>
      <w:r w:rsidR="00A120B1" w:rsidRPr="000E6017">
        <w:fldChar w:fldCharType="begin" w:fldLock="1"/>
      </w:r>
      <w:r w:rsidRPr="000E6017">
        <w:instrText>ADDIN CSL_CITATION { "citationItems" : [ { "id" : "ITEM-1", "itemData" : { "author" : [ { "dropping-particle" : "", "family" : "Capel", "given" : "David", "non-dropping-particle" : "", "parse-names" : false, "suffix" : "" } ], "id" : "ITEM-1", "issued" : { "date-parts" : [ [ "0" ] ] }, "title" : "Random Forests and Ferns The Multi-class Classification Problem", "type" : "article-journal" }, "uris" : [ "http://www.mendeley.com/documents/?uuid=b5ba1bf6-0428-4397-adc0-dddef5bba9e2" ] } ], "mendeley" : { "previouslyFormattedCitation" : "[6]" }, "properties" : { "noteIndex" : 0 }, "schema" : "https://github.com/citation-style-language/schema/raw/master/csl-citation.json" }</w:instrText>
      </w:r>
      <w:r w:rsidR="00A120B1" w:rsidRPr="000E6017">
        <w:fldChar w:fldCharType="separate"/>
      </w:r>
      <w:r w:rsidRPr="000E6017">
        <w:t>[6]</w:t>
      </w:r>
      <w:r w:rsidR="00A120B1" w:rsidRPr="000E6017">
        <w:fldChar w:fldCharType="end"/>
      </w:r>
    </w:p>
    <w:p w:rsidR="00703809" w:rsidRPr="000E6017" w:rsidRDefault="00703809" w:rsidP="00703809">
      <w:pPr>
        <w:rPr>
          <w:rFonts w:ascii="Times New Roman" w:hAnsi="Times New Roman" w:cs="Times New Roman"/>
          <w:sz w:val="24"/>
          <w:szCs w:val="24"/>
        </w:rPr>
      </w:pPr>
      <w:r w:rsidRPr="000E6017">
        <w:br w:type="page"/>
      </w:r>
    </w:p>
    <w:p w:rsidR="00703809" w:rsidRPr="000E6017" w:rsidRDefault="00703809" w:rsidP="00703809">
      <w:pPr>
        <w:pStyle w:val="Diplomovkapodkapitola"/>
      </w:pPr>
      <w:bookmarkStart w:id="98" w:name="_Toc387588273"/>
      <w:bookmarkStart w:id="99" w:name="_Toc387588560"/>
      <w:bookmarkStart w:id="100" w:name="_Toc387607394"/>
      <w:bookmarkStart w:id="101" w:name="_Toc387607631"/>
      <w:bookmarkStart w:id="102" w:name="_Toc419324077"/>
      <w:r w:rsidRPr="000E6017">
        <w:lastRenderedPageBreak/>
        <w:t xml:space="preserve">Náhodné </w:t>
      </w:r>
      <w:bookmarkEnd w:id="98"/>
      <w:bookmarkEnd w:id="99"/>
      <w:r w:rsidRPr="000E6017">
        <w:t>lesy</w:t>
      </w:r>
      <w:bookmarkEnd w:id="100"/>
      <w:bookmarkEnd w:id="101"/>
      <w:bookmarkEnd w:id="102"/>
    </w:p>
    <w:p w:rsidR="00703809" w:rsidRPr="000E6017" w:rsidRDefault="00703809" w:rsidP="00703809">
      <w:pPr>
        <w:pStyle w:val="Diplomovkanormal"/>
      </w:pPr>
    </w:p>
    <w:p w:rsidR="00703809" w:rsidRPr="000E6017" w:rsidRDefault="00703809" w:rsidP="00703809">
      <w:pPr>
        <w:pStyle w:val="Diplomovkanormal"/>
      </w:pPr>
      <w:r w:rsidRPr="000E6017">
        <w:t>Základná myšlienka pri vytvorení tejto štruktúry, bola snaha zakomponovať náhodu do klasifikácie.</w:t>
      </w:r>
      <w:r w:rsidR="00A41F3E" w:rsidRPr="000E6017">
        <w:t xml:space="preserve"> </w:t>
      </w:r>
      <w:r w:rsidRPr="000E6017">
        <w:t xml:space="preserve">[3] Táto náhoda bola </w:t>
      </w:r>
      <w:r w:rsidR="00A41F3E" w:rsidRPr="000E6017">
        <w:t>pridaná</w:t>
      </w:r>
      <w:r w:rsidRPr="000E6017">
        <w:t xml:space="preserve"> do procesu stromového učenia. Keďže každý takýto strom obsahuje prvok náhody, vytvára sa ich viac a všetky sú založené na trénovacej množine. Po tom ako tento klasifikátor dostane vstup, každý strom dospeje k nejakému výstupu. Keďže tieto výstupy nie sú rovnaké, každý strom má hlas. S týmto hlasom prispeje ku konečnému výstupu rozpoznaného objektu. Ak sú stromy naozaj </w:t>
      </w:r>
      <w:r w:rsidR="00867D59" w:rsidRPr="000E6017">
        <w:t>nezávisl</w:t>
      </w:r>
      <w:r w:rsidR="00867D59">
        <w:t>é</w:t>
      </w:r>
      <w:r w:rsidRPr="000E6017">
        <w:t>, výkon sa zvýši s použitím viacerých stromov.</w:t>
      </w:r>
      <w:r w:rsidR="00A120B1" w:rsidRPr="000E6017">
        <w:fldChar w:fldCharType="begin" w:fldLock="1"/>
      </w:r>
      <w:r w:rsidRPr="000E6017">
        <w:instrText>ADDIN CSL_CITATION { "citationItems" : [ { "id" : "ITEM-1", "itemData" : { "DOI" : "10.1109/ICCV.2007.4409066", "ISBN" : "1550-5499 VO -", "ISSN" : "1550-5499", "abstract" : "We explore the problem of classifying images by the object categories they contain in the case of a large number of object categories. To this end we combine three ingredients: (i) shape and appearance representations that support spatial pyramid matching over a region of interest. This generalizes the representation of Lazebnik et al., (2006) from an image to a region of interest (ROI), and from appearance (visual words) alone to appearance and local shape (edge distributions); (ii) automatic selection of the regions of interest in training. This provides a method of inhibiting background clutter and adding invariance to the object instance 's position; and (iii) the use of random forests (and random ferns) as a multi-way classifier. The advantage of such classifiers (over multi-way SVM for example) is the ease of training and testing. Results are reported for classification of the Caltech-101 and Caltech-256 data sets. We compare the performance of the random forest/ferns classifier with a benchmark multi-way SVM classifier. It is shown that selecting the ROI adds about 5% to the performance and, together with the other improvements, the result is about a 10% improvement over the state of the art for Caltech-256.", "author" : [ { "dropping-particle" : "", "family" : "Bosch", "given" : "A", "non-dropping-particle" : "", "parse-names" : false, "suffix" : "" }, { "dropping-particle" : "", "family" : "Zisserman", "given" : "A", "non-dropping-particle" : "", "parse-names" : false, "suffix" : "" }, { "dropping-particle" : "", "family" : "Muoz", "given" : "X", "non-dropping-particle" : "", "parse-names" : false, "suffix" : "" } ], "container-title" : "Computer Vision, 2007. ICCV 2007. IEEE 11th International Conference on", "id" : "ITEM-1", "issued" : { "date-parts" : [ [ "2007" ] ] }, "page" : "1-8", "title" : "Image Classification using Random Forests and Ferns", "type" : "article" }, "uris" : [ "http://www.mendeley.com/documents/?uuid=9c327ba8-94d1-4e75-a488-eb06e45288f8" ] } ], "mendeley" : { "previouslyFormattedCitation" : "[5]" }, "properties" : { "noteIndex" : 0 }, "schema" : "https://github.com/citation-style-language/schema/raw/master/csl-citation.json" }</w:instrText>
      </w:r>
      <w:r w:rsidR="00A120B1" w:rsidRPr="000E6017">
        <w:fldChar w:fldCharType="separate"/>
      </w:r>
      <w:r w:rsidRPr="000E6017">
        <w:t>[5]</w:t>
      </w:r>
      <w:r w:rsidR="00A120B1" w:rsidRPr="000E6017">
        <w:fldChar w:fldCharType="end"/>
      </w:r>
    </w:p>
    <w:p w:rsidR="00703809" w:rsidRPr="000E6017" w:rsidRDefault="00703809" w:rsidP="00703809">
      <w:pPr>
        <w:pStyle w:val="Diplomovkanormal"/>
      </w:pPr>
      <w:r w:rsidRPr="000E6017">
        <w:t>Pri vytváraní sa používajú tieto metódy:</w:t>
      </w:r>
    </w:p>
    <w:p w:rsidR="00703809" w:rsidRPr="000E6017" w:rsidRDefault="00703809" w:rsidP="00703809">
      <w:pPr>
        <w:pStyle w:val="Diplomovkanormal"/>
        <w:numPr>
          <w:ilvl w:val="0"/>
          <w:numId w:val="14"/>
        </w:numPr>
      </w:pPr>
      <w:r w:rsidRPr="000E6017">
        <w:t>Bagging (balenie) – vytvorenie novej trénovacej množiny (bag), použitím pôvodnej trénovacej množiny. Z pôvodnej trénovacej množiny sa náhodné vyberú prvky(tieto</w:t>
      </w:r>
      <w:r w:rsidR="00A41F3E" w:rsidRPr="000E6017">
        <w:t xml:space="preserve"> </w:t>
      </w:r>
      <w:r w:rsidRPr="000E6017">
        <w:t>prvky</w:t>
      </w:r>
      <w:r w:rsidR="00A41F3E" w:rsidRPr="000E6017">
        <w:t xml:space="preserve"> </w:t>
      </w:r>
      <w:r w:rsidRPr="000E6017">
        <w:t xml:space="preserve">sa môžu aj opakovať </w:t>
      </w:r>
      <w:r w:rsidR="00A41F3E" w:rsidRPr="000E6017">
        <w:t>–</w:t>
      </w:r>
      <w:r w:rsidRPr="000E6017">
        <w:t xml:space="preserve"> bootstrap</w:t>
      </w:r>
      <w:r w:rsidR="00A41F3E" w:rsidRPr="000E6017">
        <w:t xml:space="preserve"> </w:t>
      </w:r>
      <w:r w:rsidRPr="000E6017">
        <w:t>sampling).</w:t>
      </w:r>
    </w:p>
    <w:p w:rsidR="00703809" w:rsidRPr="000E6017" w:rsidRDefault="00703809" w:rsidP="00703809">
      <w:pPr>
        <w:pStyle w:val="Diplomovkanormal"/>
        <w:keepNext/>
        <w:jc w:val="center"/>
      </w:pPr>
      <w:r w:rsidRPr="000E6017">
        <w:rPr>
          <w:noProof/>
          <w:lang w:val="en-US"/>
        </w:rPr>
        <w:drawing>
          <wp:inline distT="0" distB="0" distL="0" distR="0" wp14:anchorId="1A9DE7D0" wp14:editId="36D2D8F3">
            <wp:extent cx="4362450" cy="879701"/>
            <wp:effectExtent l="0" t="0" r="0" b="0"/>
            <wp:docPr id="34" name="Obrázo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4372882" cy="881805"/>
                    </a:xfrm>
                    <a:prstGeom prst="rect">
                      <a:avLst/>
                    </a:prstGeom>
                    <a:noFill/>
                    <a:ln>
                      <a:noFill/>
                    </a:ln>
                  </pic:spPr>
                </pic:pic>
              </a:graphicData>
            </a:graphic>
          </wp:inline>
        </w:drawing>
      </w:r>
    </w:p>
    <w:p w:rsidR="00703809" w:rsidRPr="000E6017" w:rsidRDefault="00703809" w:rsidP="00703809">
      <w:pPr>
        <w:pStyle w:val="Caption"/>
        <w:jc w:val="center"/>
      </w:pPr>
      <w:r w:rsidRPr="000E6017">
        <w:t xml:space="preserve">Obrázok </w:t>
      </w:r>
      <w:r w:rsidR="0022583B">
        <w:t>18</w:t>
      </w:r>
      <w:r w:rsidRPr="000E6017">
        <w:t xml:space="preserve"> Výber prvkov pri bagging [6]</w:t>
      </w:r>
    </w:p>
    <w:p w:rsidR="00703809" w:rsidRPr="000E6017" w:rsidRDefault="00703809" w:rsidP="00703809">
      <w:pPr>
        <w:pStyle w:val="Diplomovkanormal"/>
        <w:numPr>
          <w:ilvl w:val="0"/>
          <w:numId w:val="14"/>
        </w:numPr>
      </w:pPr>
      <w:r w:rsidRPr="000E6017">
        <w:t>Feature subset</w:t>
      </w:r>
      <w:r w:rsidR="00A41F3E" w:rsidRPr="000E6017">
        <w:t xml:space="preserve"> </w:t>
      </w:r>
      <w:r w:rsidRPr="000E6017">
        <w:t>selection (Príznaková podmnožina výberu) – Z celkového príznakového vektora, sa vyberú náhodne podmnožiny príznakov na generovanie každej triedy. Keďže ide o podmnožiny, počet prvkov môže byť menší.</w:t>
      </w:r>
    </w:p>
    <w:p w:rsidR="00703809" w:rsidRPr="000E6017" w:rsidRDefault="00703809" w:rsidP="00703809">
      <w:pPr>
        <w:pStyle w:val="Diplomovkanormal"/>
        <w:keepNext/>
        <w:jc w:val="center"/>
      </w:pPr>
      <w:r w:rsidRPr="000E6017">
        <w:rPr>
          <w:noProof/>
          <w:lang w:val="en-US"/>
        </w:rPr>
        <w:drawing>
          <wp:inline distT="0" distB="0" distL="0" distR="0" wp14:anchorId="51D9B991" wp14:editId="28B0E0F8">
            <wp:extent cx="4333875" cy="882561"/>
            <wp:effectExtent l="0" t="0" r="0" b="0"/>
            <wp:docPr id="35" name="Obrázo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4333875" cy="882561"/>
                    </a:xfrm>
                    <a:prstGeom prst="rect">
                      <a:avLst/>
                    </a:prstGeom>
                    <a:noFill/>
                    <a:ln>
                      <a:noFill/>
                    </a:ln>
                  </pic:spPr>
                </pic:pic>
              </a:graphicData>
            </a:graphic>
          </wp:inline>
        </w:drawing>
      </w:r>
    </w:p>
    <w:p w:rsidR="00703809" w:rsidRPr="000E6017" w:rsidRDefault="00703809" w:rsidP="00703809">
      <w:pPr>
        <w:pStyle w:val="Caption"/>
        <w:jc w:val="center"/>
      </w:pPr>
      <w:r w:rsidRPr="000E6017">
        <w:t xml:space="preserve">Obrázok </w:t>
      </w:r>
      <w:r w:rsidR="0022583B">
        <w:t>19</w:t>
      </w:r>
      <w:r w:rsidRPr="000E6017">
        <w:t xml:space="preserve"> Výber príznakov [6]</w:t>
      </w:r>
    </w:p>
    <w:p w:rsidR="00703809" w:rsidRPr="000E6017" w:rsidRDefault="00703809" w:rsidP="00703809">
      <w:pPr>
        <w:rPr>
          <w:rFonts w:ascii="Times New Roman" w:hAnsi="Times New Roman" w:cs="Times New Roman"/>
          <w:sz w:val="24"/>
          <w:szCs w:val="24"/>
        </w:rPr>
      </w:pPr>
      <w:r w:rsidRPr="000E6017">
        <w:br w:type="page"/>
      </w:r>
    </w:p>
    <w:p w:rsidR="00703809" w:rsidRPr="000E6017" w:rsidRDefault="00703809" w:rsidP="00703809">
      <w:pPr>
        <w:pStyle w:val="Diplomovkanormal"/>
        <w:rPr>
          <w:color w:val="FF0000"/>
        </w:rPr>
      </w:pPr>
      <w:r w:rsidRPr="000E6017">
        <w:lastRenderedPageBreak/>
        <w:t>Na nasledujúcom obrázku je zobrazený príklad rozpoznávania objektu podľa vstupného vektora príznakov f. Každý strom ponúkne svoju odpoveď a na konci sa hlasy spočítajú. Podľa toho, ktorá trieda získa najväčší počet hlasov, za tú bude považovaný rozpoznávaný objekt. Na obrázku dostala najviac hlasov trieda Class 2 a tak neznámy objekt bude považovaný za Class 2:</w:t>
      </w:r>
    </w:p>
    <w:p w:rsidR="00703809" w:rsidRPr="000E6017" w:rsidRDefault="00703809" w:rsidP="00703809">
      <w:pPr>
        <w:pStyle w:val="Diplomovkanormal"/>
        <w:keepNext/>
        <w:jc w:val="center"/>
      </w:pPr>
      <w:r w:rsidRPr="000E6017">
        <w:rPr>
          <w:noProof/>
          <w:lang w:val="en-US"/>
        </w:rPr>
        <w:drawing>
          <wp:inline distT="0" distB="0" distL="0" distR="0" wp14:anchorId="24B35626" wp14:editId="0EFCB14C">
            <wp:extent cx="2653058" cy="1752600"/>
            <wp:effectExtent l="0" t="0" r="0" b="0"/>
            <wp:docPr id="36" name="Obrázo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2656940" cy="1755165"/>
                    </a:xfrm>
                    <a:prstGeom prst="rect">
                      <a:avLst/>
                    </a:prstGeom>
                    <a:noFill/>
                    <a:ln>
                      <a:noFill/>
                    </a:ln>
                  </pic:spPr>
                </pic:pic>
              </a:graphicData>
            </a:graphic>
          </wp:inline>
        </w:drawing>
      </w:r>
    </w:p>
    <w:p w:rsidR="00703809" w:rsidRPr="000E6017" w:rsidRDefault="00703809" w:rsidP="00703809">
      <w:pPr>
        <w:pStyle w:val="Caption"/>
        <w:jc w:val="center"/>
      </w:pPr>
      <w:r w:rsidRPr="000E6017">
        <w:t xml:space="preserve">Obrázok </w:t>
      </w:r>
      <w:r w:rsidR="0022583B">
        <w:t>20</w:t>
      </w:r>
      <w:r w:rsidRPr="000E6017">
        <w:t xml:space="preserve"> Hlasovanie stromov [6]</w:t>
      </w:r>
    </w:p>
    <w:p w:rsidR="00703809" w:rsidRPr="000E6017" w:rsidRDefault="00703809" w:rsidP="00F24F8F">
      <w:pPr>
        <w:pStyle w:val="Diplomovkapodkapitola"/>
        <w:numPr>
          <w:ilvl w:val="2"/>
          <w:numId w:val="20"/>
        </w:numPr>
      </w:pPr>
      <w:bookmarkStart w:id="103" w:name="_Toc387588274"/>
      <w:bookmarkStart w:id="104" w:name="_Toc387588561"/>
      <w:bookmarkStart w:id="105" w:name="_Toc387607395"/>
      <w:bookmarkStart w:id="106" w:name="_Toc387607632"/>
      <w:bookmarkStart w:id="107" w:name="_Toc419324078"/>
      <w:r w:rsidRPr="000E6017">
        <w:t>Porovnanie výkonu pri použití viacerých stromov</w:t>
      </w:r>
      <w:bookmarkEnd w:id="103"/>
      <w:bookmarkEnd w:id="104"/>
      <w:bookmarkEnd w:id="105"/>
      <w:bookmarkEnd w:id="106"/>
      <w:bookmarkEnd w:id="107"/>
    </w:p>
    <w:p w:rsidR="00703809" w:rsidRPr="000E6017" w:rsidRDefault="00703809" w:rsidP="00703809">
      <w:pPr>
        <w:pStyle w:val="Diplomovkanormal"/>
      </w:pPr>
    </w:p>
    <w:p w:rsidR="00703809" w:rsidRPr="000E6017" w:rsidRDefault="00703809" w:rsidP="00703809">
      <w:pPr>
        <w:pStyle w:val="Diplomovkanormal"/>
      </w:pPr>
      <w:r w:rsidRPr="000E6017">
        <w:t xml:space="preserve">V príklade z článku </w:t>
      </w:r>
      <w:r w:rsidR="00A120B1" w:rsidRPr="000E6017">
        <w:fldChar w:fldCharType="begin" w:fldLock="1"/>
      </w:r>
      <w:r w:rsidRPr="000E6017">
        <w:instrText>ADDIN CSL_CITATION { "citationItems" : [ { "id" : "ITEM-1", "itemData" : { "author" : [ { "dropping-particle" : "", "family" : "Capel", "given" : "David", "non-dropping-particle" : "", "parse-names" : false, "suffix" : "" } ], "id" : "ITEM-1", "issued" : { "date-parts" : [ [ "0" ] ] }, "title" : "Random Forests and Ferns The Multi-class Classification Problem", "type" : "article-journal" }, "uris" : [ "http://www.mendeley.com/documents/?uuid=b5ba1bf6-0428-4397-adc0-dddef5bba9e2" ] } ], "mendeley" : { "previouslyFormattedCitation" : "[6]" }, "properties" : { "noteIndex" : 0 }, "schema" : "https://github.com/citation-style-language/schema/raw/master/csl-citation.json" }</w:instrText>
      </w:r>
      <w:r w:rsidR="00A120B1" w:rsidRPr="000E6017">
        <w:fldChar w:fldCharType="separate"/>
      </w:r>
      <w:r w:rsidRPr="000E6017">
        <w:t>[6]</w:t>
      </w:r>
      <w:r w:rsidR="00A120B1" w:rsidRPr="000E6017">
        <w:fldChar w:fldCharType="end"/>
      </w:r>
      <w:r w:rsidRPr="000E6017">
        <w:t xml:space="preserve"> boli ručne písané čísla takže išlo o 10 tried. Čísla boli o veľko</w:t>
      </w:r>
      <w:r w:rsidR="00A41F3E" w:rsidRPr="000E6017">
        <w:t>sti 20x20 pixelov</w:t>
      </w:r>
      <w:r w:rsidRPr="000E6017">
        <w:t>. Trénovacia množina obsahovala 60000 prvkov a testovacia množina 10000. Množina príznakov f</w:t>
      </w:r>
      <w:r w:rsidRPr="000E6017">
        <w:rPr>
          <w:vertAlign w:val="subscript"/>
        </w:rPr>
        <w:t>1</w:t>
      </w:r>
      <w:r w:rsidRPr="000E6017">
        <w:t xml:space="preserve"> obsahuje 400 príznakov a f</w:t>
      </w:r>
      <w:r w:rsidRPr="000E6017">
        <w:rPr>
          <w:vertAlign w:val="subscript"/>
        </w:rPr>
        <w:t xml:space="preserve">2 </w:t>
      </w:r>
      <w:r w:rsidRPr="000E6017">
        <w:t>obsahuje množinu f</w:t>
      </w:r>
      <w:r w:rsidRPr="000E6017">
        <w:rPr>
          <w:vertAlign w:val="subscript"/>
        </w:rPr>
        <w:t xml:space="preserve">1 </w:t>
      </w:r>
      <w:r w:rsidRPr="000E6017">
        <w:t>+ gradient a to spolu tvorí 852 príznakov. Každý zo stromov obsahuje celú trénovaciu množinu (nepoužilo sa balenie). Porovnávajú sa rozdielne príznakové podmnožiny (100 a 200 príznakov):</w:t>
      </w:r>
    </w:p>
    <w:p w:rsidR="00703809" w:rsidRPr="000E6017" w:rsidRDefault="00703809" w:rsidP="00703809">
      <w:pPr>
        <w:pStyle w:val="Diplomovkanormal"/>
        <w:keepNext/>
        <w:jc w:val="center"/>
      </w:pPr>
      <w:r w:rsidRPr="000E6017">
        <w:rPr>
          <w:noProof/>
          <w:vertAlign w:val="subscript"/>
          <w:lang w:val="en-US"/>
        </w:rPr>
        <w:drawing>
          <wp:inline distT="0" distB="0" distL="0" distR="0" wp14:anchorId="0F2A5AA6" wp14:editId="66E441F5">
            <wp:extent cx="2690104" cy="1943100"/>
            <wp:effectExtent l="0" t="0" r="0" b="0"/>
            <wp:docPr id="37" name="Obrázo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2692398" cy="1944757"/>
                    </a:xfrm>
                    <a:prstGeom prst="rect">
                      <a:avLst/>
                    </a:prstGeom>
                    <a:noFill/>
                    <a:ln>
                      <a:noFill/>
                    </a:ln>
                  </pic:spPr>
                </pic:pic>
              </a:graphicData>
            </a:graphic>
          </wp:inline>
        </w:drawing>
      </w:r>
    </w:p>
    <w:p w:rsidR="00703809" w:rsidRPr="000E6017" w:rsidRDefault="00703809" w:rsidP="00703809">
      <w:pPr>
        <w:pStyle w:val="Caption"/>
        <w:jc w:val="center"/>
        <w:rPr>
          <w:vertAlign w:val="subscript"/>
        </w:rPr>
      </w:pPr>
      <w:r w:rsidRPr="000E6017">
        <w:t xml:space="preserve">Obrázok </w:t>
      </w:r>
      <w:r w:rsidR="0022583B">
        <w:t>21</w:t>
      </w:r>
      <w:r w:rsidRPr="000E6017">
        <w:t xml:space="preserve"> Porovnanie použitia viacerých stromov [6]</w:t>
      </w:r>
    </w:p>
    <w:p w:rsidR="00703809" w:rsidRPr="000E6017" w:rsidRDefault="00703809" w:rsidP="00703809">
      <w:pPr>
        <w:pStyle w:val="Diplomovkanormal"/>
      </w:pPr>
      <w:r w:rsidRPr="000E6017">
        <w:t xml:space="preserve">Z grafu možno vidieť, že skutočne počet stromov do istej miery zvýšil efektívnosť. Miestami je táto efektívnosť zvýšená až o 10%. </w:t>
      </w:r>
      <w:r w:rsidR="00A120B1" w:rsidRPr="000E6017">
        <w:fldChar w:fldCharType="begin" w:fldLock="1"/>
      </w:r>
      <w:r w:rsidRPr="000E6017">
        <w:instrText>ADDIN CSL_CITATION { "citationItems" : [ { "id" : "ITEM-1", "itemData" : { "author" : [ { "dropping-particle" : "", "family" : "Capel", "given" : "David", "non-dropping-particle" : "", "parse-names" : false, "suffix" : "" } ], "id" : "ITEM-1", "issued" : { "date-parts" : [ [ "0" ] ] }, "title" : "Random Forests and Ferns The Multi-class Classification Problem", "type" : "article-journal" }, "uris" : [ "http://www.mendeley.com/documents/?uuid=b5ba1bf6-0428-4397-adc0-dddef5bba9e2" ] } ], "mendeley" : { "previouslyFormattedCitation" : "[6]" }, "properties" : { "noteIndex" : 0 }, "schema" : "https://github.com/citation-style-language/schema/raw/master/csl-citation.json" }</w:instrText>
      </w:r>
      <w:r w:rsidR="00A120B1" w:rsidRPr="000E6017">
        <w:fldChar w:fldCharType="separate"/>
      </w:r>
      <w:r w:rsidRPr="000E6017">
        <w:t>[6]</w:t>
      </w:r>
      <w:r w:rsidR="00A120B1" w:rsidRPr="000E6017">
        <w:fldChar w:fldCharType="end"/>
      </w:r>
    </w:p>
    <w:p w:rsidR="00A41F3E" w:rsidRPr="000E6017" w:rsidRDefault="00A41F3E" w:rsidP="00703809">
      <w:pPr>
        <w:pStyle w:val="Diplomovkanormal"/>
      </w:pPr>
    </w:p>
    <w:p w:rsidR="00703809" w:rsidRPr="000E6017" w:rsidRDefault="00703809" w:rsidP="00F24F8F">
      <w:pPr>
        <w:pStyle w:val="Diplomovkapodkapitola"/>
        <w:numPr>
          <w:ilvl w:val="2"/>
          <w:numId w:val="20"/>
        </w:numPr>
      </w:pPr>
      <w:bookmarkStart w:id="108" w:name="_Toc387588275"/>
      <w:bookmarkStart w:id="109" w:name="_Toc387588562"/>
      <w:bookmarkStart w:id="110" w:name="_Toc387607396"/>
      <w:bookmarkStart w:id="111" w:name="_Toc387607633"/>
      <w:bookmarkStart w:id="112" w:name="_Toc419324079"/>
      <w:r w:rsidRPr="000E6017">
        <w:lastRenderedPageBreak/>
        <w:t>Porovnanie náhodných lesov a </w:t>
      </w:r>
      <w:bookmarkEnd w:id="108"/>
      <w:bookmarkEnd w:id="109"/>
      <w:r w:rsidRPr="000E6017">
        <w:t>fern-ov</w:t>
      </w:r>
      <w:bookmarkEnd w:id="110"/>
      <w:bookmarkEnd w:id="111"/>
      <w:bookmarkEnd w:id="112"/>
    </w:p>
    <w:p w:rsidR="00703809" w:rsidRPr="000E6017" w:rsidRDefault="00703809" w:rsidP="00703809">
      <w:pPr>
        <w:pStyle w:val="Diplomovkanormal"/>
      </w:pPr>
    </w:p>
    <w:p w:rsidR="00703809" w:rsidRPr="000E6017" w:rsidRDefault="00703809" w:rsidP="00703809">
      <w:pPr>
        <w:pStyle w:val="Diplomovkanormal"/>
        <w:rPr>
          <w:u w:val="single"/>
        </w:rPr>
      </w:pPr>
      <w:r w:rsidRPr="000E6017">
        <w:rPr>
          <w:u w:val="single"/>
        </w:rPr>
        <w:t>Lesy</w:t>
      </w:r>
    </w:p>
    <w:p w:rsidR="00703809" w:rsidRPr="000E6017" w:rsidRDefault="00703809" w:rsidP="00703809">
      <w:pPr>
        <w:pStyle w:val="Diplomovkanormal"/>
        <w:numPr>
          <w:ilvl w:val="0"/>
          <w:numId w:val="14"/>
        </w:numPr>
        <w:rPr>
          <w:u w:val="single"/>
        </w:rPr>
      </w:pPr>
      <w:r w:rsidRPr="000E6017">
        <w:t>Rozhodovacie stromy sa hneď naučia pravdepodobnostný posterior</w:t>
      </w:r>
      <m:oMath>
        <m:r>
          <w:rPr>
            <w:rFonts w:ascii="Cambria Math" w:hAnsi="Cambria Math"/>
          </w:rPr>
          <m:t>P(</m:t>
        </m:r>
        <m:sSub>
          <m:sSubPr>
            <m:ctrlPr>
              <w:rPr>
                <w:rFonts w:ascii="Cambria Math" w:hAnsi="Cambria Math"/>
                <w:i/>
              </w:rPr>
            </m:ctrlPr>
          </m:sSubPr>
          <m:e>
            <m:r>
              <w:rPr>
                <w:rFonts w:ascii="Cambria Math" w:hAnsi="Cambria Math"/>
              </w:rPr>
              <m:t>C</m:t>
            </m:r>
          </m:e>
          <m:sub>
            <m:r>
              <w:rPr>
                <w:rFonts w:ascii="Cambria Math" w:hAnsi="Cambria Math"/>
              </w:rPr>
              <m:t>k</m:t>
            </m:r>
          </m:sub>
        </m:sSub>
        <m:r>
          <w:rPr>
            <w:rFonts w:ascii="Cambria Math" w:hAnsi="Cambria Math"/>
          </w:rPr>
          <m:t>|F)</m:t>
        </m:r>
      </m:oMath>
    </w:p>
    <w:p w:rsidR="00703809" w:rsidRPr="000E6017" w:rsidRDefault="00703809" w:rsidP="00703809">
      <w:pPr>
        <w:pStyle w:val="Diplomovkanormal"/>
        <w:numPr>
          <w:ilvl w:val="0"/>
          <w:numId w:val="14"/>
        </w:numPr>
        <w:rPr>
          <w:u w:val="single"/>
        </w:rPr>
      </w:pPr>
      <w:r w:rsidRPr="000E6017">
        <w:rPr>
          <w:rFonts w:eastAsiaTheme="minorEastAsia"/>
        </w:rPr>
        <w:t>Aplikujú sa rozdielne sekvencie testov pre každý uzol</w:t>
      </w:r>
    </w:p>
    <w:p w:rsidR="00703809" w:rsidRPr="000E6017" w:rsidRDefault="00703809" w:rsidP="00703809">
      <w:pPr>
        <w:pStyle w:val="Diplomovkanormal"/>
        <w:numPr>
          <w:ilvl w:val="0"/>
          <w:numId w:val="14"/>
        </w:numPr>
        <w:rPr>
          <w:u w:val="single"/>
        </w:rPr>
      </w:pPr>
      <w:r w:rsidRPr="000E6017">
        <w:rPr>
          <w:rFonts w:eastAsiaTheme="minorEastAsia"/>
        </w:rPr>
        <w:t>Trénovací čas rastie exponenciálne s hĺbkou stromu</w:t>
      </w:r>
    </w:p>
    <w:p w:rsidR="00703809" w:rsidRPr="000E6017" w:rsidRDefault="00703809" w:rsidP="00703809">
      <w:pPr>
        <w:pStyle w:val="Diplomovkanormal"/>
        <w:rPr>
          <w:rFonts w:eastAsiaTheme="minorEastAsia"/>
          <w:u w:val="single"/>
        </w:rPr>
      </w:pPr>
      <w:r w:rsidRPr="000E6017">
        <w:rPr>
          <w:rFonts w:eastAsiaTheme="minorEastAsia"/>
          <w:u w:val="single"/>
        </w:rPr>
        <w:t>Fern</w:t>
      </w:r>
      <w:r w:rsidR="0029110C">
        <w:rPr>
          <w:rFonts w:eastAsiaTheme="minorEastAsia"/>
          <w:u w:val="single"/>
        </w:rPr>
        <w:t>-</w:t>
      </w:r>
      <w:r w:rsidRPr="000E6017">
        <w:rPr>
          <w:rFonts w:eastAsiaTheme="minorEastAsia"/>
          <w:u w:val="single"/>
        </w:rPr>
        <w:t>y</w:t>
      </w:r>
    </w:p>
    <w:p w:rsidR="00703809" w:rsidRPr="000E6017" w:rsidRDefault="00703809" w:rsidP="00703809">
      <w:pPr>
        <w:pStyle w:val="Diplomovkanormal"/>
        <w:numPr>
          <w:ilvl w:val="0"/>
          <w:numId w:val="16"/>
        </w:numPr>
      </w:pPr>
      <w:r w:rsidRPr="000E6017">
        <w:t>Učenie sa distribúciou trieda-podmienka</w:t>
      </w:r>
      <w:r w:rsidR="00A41F3E" w:rsidRPr="000E6017">
        <w:rPr>
          <w:rFonts w:eastAsiaTheme="minorEastAsia"/>
        </w:rPr>
        <w:t xml:space="preserve"> </w:t>
      </w:r>
      <m:oMath>
        <m:r>
          <w:rPr>
            <w:rFonts w:ascii="Cambria Math" w:hAnsi="Cambria Math"/>
          </w:rPr>
          <m:t>P(</m:t>
        </m:r>
        <m:sSub>
          <m:sSubPr>
            <m:ctrlPr>
              <w:rPr>
                <w:rFonts w:ascii="Cambria Math" w:hAnsi="Cambria Math"/>
                <w:i/>
              </w:rPr>
            </m:ctrlPr>
          </m:sSubPr>
          <m:e>
            <m:r>
              <w:rPr>
                <w:rFonts w:ascii="Cambria Math" w:hAnsi="Cambria Math"/>
              </w:rPr>
              <m:t>F|C</m:t>
            </m:r>
          </m:e>
          <m:sub>
            <m:r>
              <w:rPr>
                <w:rFonts w:ascii="Cambria Math" w:hAnsi="Cambria Math"/>
              </w:rPr>
              <m:t>k</m:t>
            </m:r>
          </m:sub>
        </m:sSub>
        <m:r>
          <w:rPr>
            <w:rFonts w:ascii="Cambria Math" w:hAnsi="Cambria Math"/>
          </w:rPr>
          <m:t>)</m:t>
        </m:r>
      </m:oMath>
    </w:p>
    <w:p w:rsidR="00703809" w:rsidRPr="000E6017" w:rsidRDefault="00703809" w:rsidP="00703809">
      <w:pPr>
        <w:pStyle w:val="Diplomovkanormal"/>
        <w:numPr>
          <w:ilvl w:val="0"/>
          <w:numId w:val="16"/>
        </w:numPr>
      </w:pPr>
      <w:r w:rsidRPr="000E6017">
        <w:rPr>
          <w:rFonts w:eastAsiaTheme="minorEastAsia"/>
        </w:rPr>
        <w:t>Aplikujú sa rovnaké sekvencie testov, pre každý vstupný vektor</w:t>
      </w:r>
    </w:p>
    <w:p w:rsidR="00703809" w:rsidRPr="000E6017" w:rsidRDefault="00703809" w:rsidP="00703809">
      <w:pPr>
        <w:pStyle w:val="Diplomovkanormal"/>
        <w:numPr>
          <w:ilvl w:val="0"/>
          <w:numId w:val="16"/>
        </w:numPr>
      </w:pPr>
      <w:r w:rsidRPr="000E6017">
        <w:rPr>
          <w:rFonts w:eastAsiaTheme="minorEastAsia"/>
        </w:rPr>
        <w:t>Trénovací čas rastie lineárne s veľkosť</w:t>
      </w:r>
      <w:r w:rsidR="0029110C">
        <w:rPr>
          <w:rFonts w:eastAsiaTheme="minorEastAsia"/>
        </w:rPr>
        <w:t>ou f</w:t>
      </w:r>
      <w:r w:rsidRPr="000E6017">
        <w:rPr>
          <w:rFonts w:eastAsiaTheme="minorEastAsia"/>
        </w:rPr>
        <w:t>ern</w:t>
      </w:r>
      <w:r w:rsidR="0029110C">
        <w:rPr>
          <w:rFonts w:eastAsiaTheme="minorEastAsia"/>
        </w:rPr>
        <w:t>-</w:t>
      </w:r>
      <w:r w:rsidRPr="000E6017">
        <w:rPr>
          <w:rFonts w:eastAsiaTheme="minorEastAsia"/>
        </w:rPr>
        <w:t>u S</w:t>
      </w:r>
    </w:p>
    <w:p w:rsidR="00703809" w:rsidRPr="000E6017" w:rsidRDefault="00703809" w:rsidP="00703809">
      <w:pPr>
        <w:pStyle w:val="Diplomovkanormal"/>
        <w:numPr>
          <w:ilvl w:val="0"/>
          <w:numId w:val="16"/>
        </w:numPr>
      </w:pPr>
      <w:r w:rsidRPr="000E6017">
        <w:rPr>
          <w:rFonts w:eastAsiaTheme="minorEastAsia"/>
        </w:rPr>
        <w:t>Kombinuje hypotézy použitím Bayesovho pravidla (násobenie)</w:t>
      </w:r>
      <w:r w:rsidR="00A120B1" w:rsidRPr="000E6017">
        <w:rPr>
          <w:rFonts w:eastAsiaTheme="minorEastAsia"/>
        </w:rPr>
        <w:fldChar w:fldCharType="begin" w:fldLock="1"/>
      </w:r>
      <w:r w:rsidRPr="000E6017">
        <w:rPr>
          <w:rFonts w:eastAsiaTheme="minorEastAsia"/>
        </w:rPr>
        <w:instrText>ADDIN CSL_CITATION { "citationItems" : [ { "id" : "ITEM-1", "itemData" : { "author" : [ { "dropping-particle" : "", "family" : "Capel", "given" : "David", "non-dropping-particle" : "", "parse-names" : false, "suffix" : "" } ], "id" : "ITEM-1", "issued" : { "date-parts" : [ [ "0" ] ] }, "title" : "Random Forests and Ferns The Multi-class Classification Problem", "type" : "article-journal" }, "uris" : [ "http://www.mendeley.com/documents/?uuid=b5ba1bf6-0428-4397-adc0-dddef5bba9e2" ] } ], "mendeley" : { "previouslyFormattedCitation" : "[6]" }, "properties" : { "noteIndex" : 0 }, "schema" : "https://github.com/citation-style-language/schema/raw/master/csl-citation.json" }</w:instrText>
      </w:r>
      <w:r w:rsidR="00A120B1" w:rsidRPr="000E6017">
        <w:rPr>
          <w:rFonts w:eastAsiaTheme="minorEastAsia"/>
        </w:rPr>
        <w:fldChar w:fldCharType="separate"/>
      </w:r>
      <w:r w:rsidRPr="000E6017">
        <w:rPr>
          <w:rFonts w:eastAsiaTheme="minorEastAsia"/>
        </w:rPr>
        <w:t>[6]</w:t>
      </w:r>
      <w:r w:rsidR="00A120B1" w:rsidRPr="000E6017">
        <w:rPr>
          <w:rFonts w:eastAsiaTheme="minorEastAsia"/>
        </w:rPr>
        <w:fldChar w:fldCharType="end"/>
      </w:r>
    </w:p>
    <w:p w:rsidR="00703809" w:rsidRPr="000E6017" w:rsidRDefault="00703809" w:rsidP="00703809">
      <w:pPr>
        <w:pStyle w:val="Diplomovkanormal"/>
        <w:keepNext/>
        <w:ind w:left="360"/>
        <w:jc w:val="center"/>
      </w:pPr>
      <w:r w:rsidRPr="000E6017">
        <w:rPr>
          <w:rFonts w:eastAsiaTheme="minorEastAsia"/>
          <w:noProof/>
          <w:lang w:val="en-US"/>
        </w:rPr>
        <w:drawing>
          <wp:inline distT="0" distB="0" distL="0" distR="0" wp14:anchorId="5DC341EC" wp14:editId="26C4E67C">
            <wp:extent cx="3438525" cy="1152525"/>
            <wp:effectExtent l="0" t="0" r="9525" b="9525"/>
            <wp:docPr id="38" name="Obrázok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3438525" cy="1152525"/>
                    </a:xfrm>
                    <a:prstGeom prst="rect">
                      <a:avLst/>
                    </a:prstGeom>
                    <a:noFill/>
                    <a:ln>
                      <a:noFill/>
                    </a:ln>
                  </pic:spPr>
                </pic:pic>
              </a:graphicData>
            </a:graphic>
          </wp:inline>
        </w:drawing>
      </w:r>
    </w:p>
    <w:p w:rsidR="00703809" w:rsidRPr="000E6017" w:rsidRDefault="00703809" w:rsidP="00703809">
      <w:pPr>
        <w:pStyle w:val="Caption"/>
        <w:jc w:val="center"/>
      </w:pPr>
      <w:r w:rsidRPr="000E6017">
        <w:t xml:space="preserve">Obrázok </w:t>
      </w:r>
      <w:r w:rsidR="0022583B">
        <w:t>22</w:t>
      </w:r>
      <w:r w:rsidRPr="000E6017">
        <w:t xml:space="preserve"> Porovnanie stromov a</w:t>
      </w:r>
      <w:r w:rsidR="0029110C">
        <w:t> </w:t>
      </w:r>
      <w:r w:rsidRPr="000E6017">
        <w:t>fern</w:t>
      </w:r>
      <w:r w:rsidR="0029110C">
        <w:t>-</w:t>
      </w:r>
      <w:r w:rsidRPr="000E6017">
        <w:t>ov [6]</w:t>
      </w:r>
    </w:p>
    <w:p w:rsidR="00703809" w:rsidRPr="000E6017" w:rsidRDefault="00703809" w:rsidP="00703809">
      <w:pPr>
        <w:pStyle w:val="Diplomovkanormal"/>
        <w:ind w:left="360"/>
        <w:jc w:val="left"/>
      </w:pPr>
      <w:r w:rsidRPr="000E6017">
        <w:t>Pri používaní viacerých stromov sa zvýši miera správneho rozpoznávania a tak isto to je aj pri fern</w:t>
      </w:r>
      <w:r w:rsidR="0029110C">
        <w:t>-</w:t>
      </w:r>
      <w:r w:rsidRPr="000E6017">
        <w:t>och. Toto možno vidieť na nasledujúcom grafe.</w:t>
      </w:r>
    </w:p>
    <w:p w:rsidR="00703809" w:rsidRPr="000E6017" w:rsidRDefault="00703809" w:rsidP="00703809">
      <w:pPr>
        <w:pStyle w:val="Diplomovkanormal"/>
        <w:keepNext/>
        <w:ind w:left="360"/>
        <w:jc w:val="center"/>
      </w:pPr>
      <w:r w:rsidRPr="000E6017">
        <w:rPr>
          <w:rFonts w:eastAsiaTheme="minorEastAsia"/>
          <w:noProof/>
          <w:lang w:val="en-US"/>
        </w:rPr>
        <w:drawing>
          <wp:inline distT="0" distB="0" distL="0" distR="0" wp14:anchorId="6ACADE2A" wp14:editId="03B9D72A">
            <wp:extent cx="2359089" cy="1562100"/>
            <wp:effectExtent l="0" t="0" r="3175" b="0"/>
            <wp:docPr id="39" name="Obrázok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2359089" cy="1562100"/>
                    </a:xfrm>
                    <a:prstGeom prst="rect">
                      <a:avLst/>
                    </a:prstGeom>
                    <a:noFill/>
                    <a:ln>
                      <a:noFill/>
                    </a:ln>
                  </pic:spPr>
                </pic:pic>
              </a:graphicData>
            </a:graphic>
          </wp:inline>
        </w:drawing>
      </w:r>
    </w:p>
    <w:p w:rsidR="00703809" w:rsidRPr="000E6017" w:rsidRDefault="00703809" w:rsidP="00703809">
      <w:pPr>
        <w:pStyle w:val="Caption"/>
        <w:jc w:val="center"/>
      </w:pPr>
      <w:r w:rsidRPr="000E6017">
        <w:t xml:space="preserve">Obrázok </w:t>
      </w:r>
      <w:r w:rsidR="0022583B">
        <w:t>23</w:t>
      </w:r>
      <w:r w:rsidRPr="000E6017">
        <w:t xml:space="preserve"> Porovnanie efektívnosti stromov a</w:t>
      </w:r>
      <w:r w:rsidR="0029110C">
        <w:t> </w:t>
      </w:r>
      <w:r w:rsidRPr="000E6017">
        <w:t>fern</w:t>
      </w:r>
      <w:r w:rsidR="0029110C">
        <w:t>-</w:t>
      </w:r>
      <w:r w:rsidRPr="000E6017">
        <w:t>ov</w:t>
      </w:r>
      <w:r w:rsidR="00A120B1" w:rsidRPr="000E6017">
        <w:fldChar w:fldCharType="begin" w:fldLock="1"/>
      </w:r>
      <w:r w:rsidRPr="000E6017">
        <w:instrText>ADDIN CSL_CITATION { "citationItems" : [ { "id" : "ITEM-1", "itemData" : { "abstract" : "While feature point recognition is a key component of modern approaches to object detection, existing approaches require computationally expensive patch preprocessing to handle perspective distortion. In this paper, we show that formulating the problem in a Naive Bayesian classification framework makes such preprocessing unnecessary and produces an algorithm that is simple, efficient, and robust. Furthermore, it scales well to handle large number of classes. To recognize the patches surrounding keypoints, our classifier uses hundreds of simple binary features and models class posterior probabilities. We make the problem computationally tractable by assuming independence between arbitrary sets of features. Even though this is not strictly true, we demonstrate that our classifier nevertheless performs remarkably well on image datasets containing very significant perspective changes.", "author" : [ { "dropping-particle" : "", "family" : "Ozuysal", "given" : "M.", "non-dropping-particle" : "", "parse-names" : false, "suffix" : "" }, { "dropping-particle" : "", "family" : "Fua", "given" : "P.", "non-dropping-particle" : "", "parse-names" : false, "suffix" : "" }, { "dropping-particle" : "", "family" : "Lepetit", "given" : "V.", "non-dropping-particle" : "", "parse-names" : false, "suffix" : "" } ], "container-title" : "2007 IEEE Conference on Computer Vision and Pattern Recognition", "id" : "ITEM-1", "issued" : { "date-parts" : [ [ "2007" ] ] }, "title" : "Fast Keypoint Recognition in Ten Lines of Code", "type" : "article-journal" }, "uris" : [ "http://www.mendeley.com/documents/?uuid=3d8b42c8-c8c6-4e64-8912-1721cf24c97a" ] } ], "mendeley" : { "previouslyFormattedCitation" : "[7]" }, "properties" : { "noteIndex" : 0 }, "schema" : "https://github.com/citation-style-language/schema/raw/master/csl-citation.json" }</w:instrText>
      </w:r>
      <w:r w:rsidR="00A120B1" w:rsidRPr="000E6017">
        <w:fldChar w:fldCharType="separate"/>
      </w:r>
      <w:r w:rsidRPr="000E6017">
        <w:rPr>
          <w:b w:val="0"/>
        </w:rPr>
        <w:t>[7]</w:t>
      </w:r>
      <w:r w:rsidR="00A120B1" w:rsidRPr="000E6017">
        <w:fldChar w:fldCharType="end"/>
      </w:r>
    </w:p>
    <w:p w:rsidR="00703809" w:rsidRPr="000E6017" w:rsidRDefault="00703809" w:rsidP="00703809">
      <w:pPr>
        <w:rPr>
          <w:rFonts w:ascii="Times New Roman" w:hAnsi="Times New Roman" w:cs="Times New Roman"/>
          <w:sz w:val="24"/>
          <w:szCs w:val="24"/>
        </w:rPr>
      </w:pPr>
      <w:r w:rsidRPr="000E6017">
        <w:br w:type="page"/>
      </w:r>
    </w:p>
    <w:p w:rsidR="00703809" w:rsidRPr="000E6017" w:rsidRDefault="00D30E14" w:rsidP="00845CF1">
      <w:pPr>
        <w:pStyle w:val="Diplomovkapodkapitola"/>
        <w:numPr>
          <w:ilvl w:val="0"/>
          <w:numId w:val="20"/>
        </w:numPr>
      </w:pPr>
      <w:bookmarkStart w:id="113" w:name="_Toc387588276"/>
      <w:bookmarkStart w:id="114" w:name="_Toc387588563"/>
      <w:bookmarkStart w:id="115" w:name="_Toc387607397"/>
      <w:bookmarkStart w:id="116" w:name="_Toc387607634"/>
      <w:r w:rsidRPr="000E6017">
        <w:lastRenderedPageBreak/>
        <w:t xml:space="preserve"> </w:t>
      </w:r>
      <w:bookmarkStart w:id="117" w:name="_Toc419324080"/>
      <w:r w:rsidR="00703809" w:rsidRPr="000E6017">
        <w:t>Návrh</w:t>
      </w:r>
      <w:bookmarkEnd w:id="113"/>
      <w:bookmarkEnd w:id="114"/>
      <w:bookmarkEnd w:id="115"/>
      <w:bookmarkEnd w:id="116"/>
      <w:bookmarkEnd w:id="117"/>
    </w:p>
    <w:p w:rsidR="00703809" w:rsidRPr="000E6017" w:rsidRDefault="00703809" w:rsidP="00703809">
      <w:pPr>
        <w:pStyle w:val="Diplomovkanormal"/>
      </w:pPr>
    </w:p>
    <w:p w:rsidR="00703809" w:rsidRPr="000E6017" w:rsidRDefault="009752B2" w:rsidP="00A40B7A">
      <w:pPr>
        <w:pStyle w:val="Diplomovkanormal"/>
        <w:ind w:firstLine="360"/>
      </w:pPr>
      <w:r w:rsidRPr="000E6017">
        <w:t>Vyvíjaná aplikácia bude desktopová. Na klasifikáciu sa použijú klasifikátory Naive Bayes a Semi Naive Bayes</w:t>
      </w:r>
      <w:r w:rsidR="007F4E60" w:rsidRPr="000E6017">
        <w:t xml:space="preserve"> </w:t>
      </w:r>
      <w:r w:rsidR="009325AC">
        <w:t>navrhnutý</w:t>
      </w:r>
      <w:r w:rsidR="007F4E60" w:rsidRPr="000E6017">
        <w:t xml:space="preserve"> Vincentom Lepetitom</w:t>
      </w:r>
      <w:r w:rsidRPr="000E6017">
        <w:t xml:space="preserve">. </w:t>
      </w:r>
      <w:r w:rsidR="00A6736E" w:rsidRPr="000E6017">
        <w:t xml:space="preserve">Aplikácia bude používať knižnicu určenú na prácu s grafikou. </w:t>
      </w:r>
      <w:r w:rsidRPr="000E6017">
        <w:t xml:space="preserve">Postup klasifikácie bude </w:t>
      </w:r>
      <w:r w:rsidR="002F4C20" w:rsidRPr="000E6017">
        <w:t>nasledujúci</w:t>
      </w:r>
      <w:r w:rsidRPr="000E6017">
        <w:t xml:space="preserve">: </w:t>
      </w:r>
    </w:p>
    <w:p w:rsidR="00703809" w:rsidRPr="000E6017" w:rsidRDefault="009752B2" w:rsidP="00703809">
      <w:pPr>
        <w:pStyle w:val="Diplomovkanormal"/>
        <w:numPr>
          <w:ilvl w:val="0"/>
          <w:numId w:val="17"/>
        </w:numPr>
      </w:pPr>
      <w:r w:rsidRPr="000E6017">
        <w:t>Extrakcia význačných bodov obrázkov z trénovacej množiny</w:t>
      </w:r>
    </w:p>
    <w:p w:rsidR="00703809" w:rsidRPr="000E6017" w:rsidRDefault="009752B2" w:rsidP="00703809">
      <w:pPr>
        <w:pStyle w:val="Diplomovkanormal"/>
        <w:numPr>
          <w:ilvl w:val="0"/>
          <w:numId w:val="17"/>
        </w:numPr>
      </w:pPr>
      <w:r w:rsidRPr="000E6017">
        <w:t>Spustenie</w:t>
      </w:r>
      <w:r w:rsidR="00703809" w:rsidRPr="000E6017">
        <w:t xml:space="preserve"> </w:t>
      </w:r>
      <w:r w:rsidRPr="000E6017">
        <w:t>trénovania</w:t>
      </w:r>
    </w:p>
    <w:p w:rsidR="009752B2" w:rsidRPr="000E6017" w:rsidRDefault="009752B2" w:rsidP="00703809">
      <w:pPr>
        <w:pStyle w:val="Diplomovkanormal"/>
        <w:numPr>
          <w:ilvl w:val="0"/>
          <w:numId w:val="17"/>
        </w:numPr>
      </w:pPr>
      <w:r w:rsidRPr="000E6017">
        <w:t>Extrakcia význačných bodov z neznámeho obrázka</w:t>
      </w:r>
    </w:p>
    <w:p w:rsidR="00703809" w:rsidRPr="000E6017" w:rsidRDefault="009752B2" w:rsidP="00703809">
      <w:pPr>
        <w:pStyle w:val="Diplomovkanormal"/>
        <w:numPr>
          <w:ilvl w:val="0"/>
          <w:numId w:val="17"/>
        </w:numPr>
      </w:pPr>
      <w:r w:rsidRPr="000E6017">
        <w:t>Spustenie</w:t>
      </w:r>
      <w:r w:rsidR="00703809" w:rsidRPr="000E6017">
        <w:t xml:space="preserve"> rozpoznávani</w:t>
      </w:r>
      <w:r w:rsidRPr="000E6017">
        <w:t>a</w:t>
      </w:r>
    </w:p>
    <w:p w:rsidR="00703809" w:rsidRPr="000E6017" w:rsidRDefault="00703809" w:rsidP="00703809">
      <w:pPr>
        <w:pStyle w:val="Diplomovkanormal"/>
        <w:numPr>
          <w:ilvl w:val="0"/>
          <w:numId w:val="17"/>
        </w:numPr>
      </w:pPr>
      <w:r w:rsidRPr="000E6017">
        <w:t>Získajú sa časy a úspešnosti rozpoznávania</w:t>
      </w:r>
      <w:r w:rsidR="00A6736E" w:rsidRPr="000E6017">
        <w:t>, ktoré sa uložia do súboru</w:t>
      </w:r>
    </w:p>
    <w:p w:rsidR="00703809" w:rsidRPr="000E6017" w:rsidRDefault="006E7308" w:rsidP="00703809">
      <w:pPr>
        <w:pStyle w:val="Diplomovkanormal"/>
      </w:pPr>
      <w:r w:rsidRPr="000E6017">
        <w:t>Množina pre rozpoznávanie bude tvorená obrázkami, ktoré budú odfotené z rôznych pozí</w:t>
      </w:r>
      <w:r w:rsidR="00D1089E" w:rsidRPr="000E6017">
        <w:t>cií</w:t>
      </w:r>
      <w:r w:rsidR="00A6736E" w:rsidRPr="000E6017">
        <w:t xml:space="preserve"> a budú uložené v priečinku, tak isto </w:t>
      </w:r>
      <w:r w:rsidR="00490C95" w:rsidRPr="000E6017">
        <w:t>budú</w:t>
      </w:r>
      <w:r w:rsidR="00A6736E" w:rsidRPr="000E6017">
        <w:t xml:space="preserve"> obrázky na trénovanie uložené v súbore. Pre lepšie predstavenie je vytvorený </w:t>
      </w:r>
      <w:r w:rsidR="00490C95" w:rsidRPr="000E6017">
        <w:t>nasledujúci</w:t>
      </w:r>
      <w:r w:rsidR="00A6736E" w:rsidRPr="000E6017">
        <w:t xml:space="preserve"> obrázok:</w:t>
      </w:r>
    </w:p>
    <w:p w:rsidR="00A6736E" w:rsidRPr="000E6017" w:rsidRDefault="00376443" w:rsidP="00A6736E">
      <w:pPr>
        <w:pStyle w:val="Diplomovkanormal"/>
        <w:keepNext/>
      </w:pPr>
      <w:r w:rsidRPr="000E6017">
        <w:rPr>
          <w:noProof/>
          <w:lang w:val="en-US"/>
        </w:rPr>
        <w:drawing>
          <wp:inline distT="0" distB="0" distL="0" distR="0" wp14:anchorId="0B801AF0" wp14:editId="4C9610E6">
            <wp:extent cx="5745480" cy="3043555"/>
            <wp:effectExtent l="0" t="0" r="7620" b="4445"/>
            <wp:docPr id="317" name="Picture 317" descr="C:\Users\Snow\AppData\Local\Microsoft\Windows\INetCache\Content.Word\dp_navr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7" descr="C:\Users\Snow\AppData\Local\Microsoft\Windows\INetCache\Content.Word\dp_navrh.png"/>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5745480" cy="3043555"/>
                    </a:xfrm>
                    <a:prstGeom prst="rect">
                      <a:avLst/>
                    </a:prstGeom>
                    <a:noFill/>
                    <a:ln>
                      <a:noFill/>
                    </a:ln>
                  </pic:spPr>
                </pic:pic>
              </a:graphicData>
            </a:graphic>
          </wp:inline>
        </w:drawing>
      </w:r>
    </w:p>
    <w:p w:rsidR="00CD58E8" w:rsidRPr="000E6017" w:rsidRDefault="0022583B" w:rsidP="00A6736E">
      <w:pPr>
        <w:pStyle w:val="Caption"/>
        <w:jc w:val="center"/>
      </w:pPr>
      <w:r>
        <w:t>Obrázok 24</w:t>
      </w:r>
      <w:r w:rsidR="00A6736E" w:rsidRPr="000E6017">
        <w:t xml:space="preserve"> Hrubý návrh aplikácie</w:t>
      </w:r>
    </w:p>
    <w:p w:rsidR="00703809" w:rsidRPr="000E6017" w:rsidRDefault="00703809" w:rsidP="00703809">
      <w:pPr>
        <w:rPr>
          <w:rFonts w:ascii="Times New Roman" w:hAnsi="Times New Roman" w:cs="Times New Roman"/>
          <w:sz w:val="24"/>
          <w:szCs w:val="24"/>
        </w:rPr>
      </w:pPr>
      <w:r w:rsidRPr="000E6017">
        <w:br w:type="page"/>
      </w:r>
    </w:p>
    <w:p w:rsidR="008C6E73" w:rsidRPr="000E6017" w:rsidRDefault="00D30E14" w:rsidP="00845CF1">
      <w:pPr>
        <w:pStyle w:val="Diplomovkapodkapitola"/>
        <w:numPr>
          <w:ilvl w:val="0"/>
          <w:numId w:val="20"/>
        </w:numPr>
      </w:pPr>
      <w:bookmarkStart w:id="118" w:name="_Toc387588277"/>
      <w:bookmarkStart w:id="119" w:name="_Toc387588564"/>
      <w:bookmarkStart w:id="120" w:name="_Toc387607398"/>
      <w:bookmarkStart w:id="121" w:name="_Toc387607635"/>
      <w:r w:rsidRPr="000E6017">
        <w:lastRenderedPageBreak/>
        <w:t xml:space="preserve"> </w:t>
      </w:r>
      <w:bookmarkStart w:id="122" w:name="_Toc419324081"/>
      <w:r w:rsidR="008C6E73" w:rsidRPr="000E6017">
        <w:t>Implementácia</w:t>
      </w:r>
      <w:bookmarkEnd w:id="122"/>
    </w:p>
    <w:p w:rsidR="00B818EE" w:rsidRPr="000E6017" w:rsidRDefault="00B818EE" w:rsidP="00B818EE">
      <w:pPr>
        <w:pStyle w:val="Diplomovkanormal"/>
      </w:pPr>
    </w:p>
    <w:p w:rsidR="008C6E73" w:rsidRPr="000E6017" w:rsidRDefault="00A6736E" w:rsidP="00A40B7A">
      <w:pPr>
        <w:pStyle w:val="Diplomovkanormal"/>
        <w:ind w:firstLine="360"/>
      </w:pPr>
      <w:r w:rsidRPr="000E6017">
        <w:t>Prvotná aplikácia sa začala implementovať v jazyku Java, no neskôr sa prešlo do jazyka C++ z </w:t>
      </w:r>
      <w:r w:rsidR="00490C95" w:rsidRPr="000E6017">
        <w:t>nasledujúcich</w:t>
      </w:r>
      <w:r w:rsidRPr="000E6017">
        <w:t xml:space="preserve"> dôvodov:</w:t>
      </w:r>
    </w:p>
    <w:p w:rsidR="008C6E73" w:rsidRPr="000E6017" w:rsidRDefault="00A41F3E" w:rsidP="008C6E73">
      <w:pPr>
        <w:pStyle w:val="Diplomovkanormal"/>
        <w:numPr>
          <w:ilvl w:val="0"/>
          <w:numId w:val="22"/>
        </w:numPr>
      </w:pPr>
      <w:r w:rsidRPr="000E6017">
        <w:t xml:space="preserve">Jazyk </w:t>
      </w:r>
      <w:r w:rsidR="00140903" w:rsidRPr="000E6017">
        <w:t>C++</w:t>
      </w:r>
      <w:r w:rsidRPr="000E6017">
        <w:t xml:space="preserve"> j</w:t>
      </w:r>
      <w:r w:rsidR="002F4C20" w:rsidRPr="000E6017">
        <w:t>e</w:t>
      </w:r>
      <w:r w:rsidRPr="000E6017">
        <w:t xml:space="preserve"> rýchlejší</w:t>
      </w:r>
    </w:p>
    <w:p w:rsidR="008C6E73" w:rsidRPr="000E6017" w:rsidRDefault="00A405ED" w:rsidP="008C6E73">
      <w:pPr>
        <w:pStyle w:val="Diplomovkanormal"/>
        <w:numPr>
          <w:ilvl w:val="0"/>
          <w:numId w:val="22"/>
        </w:numPr>
      </w:pPr>
      <w:r w:rsidRPr="000E6017">
        <w:t>Neúplná</w:t>
      </w:r>
      <w:r w:rsidR="008C6E73" w:rsidRPr="000E6017">
        <w:t xml:space="preserve"> dokumentácia knižnice </w:t>
      </w:r>
      <w:r w:rsidR="00A41F3E" w:rsidRPr="000E6017">
        <w:t>O</w:t>
      </w:r>
      <w:r w:rsidR="008C6E73" w:rsidRPr="000E6017">
        <w:t>penCV pre</w:t>
      </w:r>
      <w:r w:rsidR="00BA53F8" w:rsidRPr="000E6017">
        <w:t xml:space="preserve"> jazyk</w:t>
      </w:r>
      <w:r w:rsidR="008C6E73" w:rsidRPr="000E6017">
        <w:t xml:space="preserve"> Java</w:t>
      </w:r>
    </w:p>
    <w:p w:rsidR="00C71C28" w:rsidRPr="000E6017" w:rsidRDefault="002F4C20" w:rsidP="008C6E73">
      <w:pPr>
        <w:pStyle w:val="Diplomovkanormal"/>
      </w:pPr>
      <w:r w:rsidRPr="000E6017">
        <w:t>Po</w:t>
      </w:r>
      <w:r w:rsidR="008C6E73" w:rsidRPr="000E6017">
        <w:t xml:space="preserve"> fináln</w:t>
      </w:r>
      <w:r w:rsidRPr="000E6017">
        <w:t>om výbere vývojového jazyka sa prešlo k implementácii</w:t>
      </w:r>
      <w:r w:rsidR="008C6E73" w:rsidRPr="000E6017">
        <w:t xml:space="preserve">. Prostredie </w:t>
      </w:r>
      <w:r w:rsidRPr="000E6017">
        <w:t>IDE pre vývoj je</w:t>
      </w:r>
      <w:r w:rsidR="00C71C28" w:rsidRPr="000E6017">
        <w:t xml:space="preserve"> Microsoft Visual </w:t>
      </w:r>
      <w:r w:rsidR="00A41F3E" w:rsidRPr="000E6017">
        <w:t>S</w:t>
      </w:r>
      <w:r w:rsidR="00C71C28" w:rsidRPr="000E6017">
        <w:t>tudio 2012.</w:t>
      </w:r>
    </w:p>
    <w:p w:rsidR="00891E6B" w:rsidRPr="000E6017" w:rsidRDefault="00C71C28" w:rsidP="008C6E73">
      <w:pPr>
        <w:pStyle w:val="Diplomovkanormal"/>
      </w:pPr>
      <w:r w:rsidRPr="000E6017">
        <w:t>Pri i</w:t>
      </w:r>
      <w:r w:rsidR="002F4C20" w:rsidRPr="000E6017">
        <w:t>mplementácií sa použila knižnica</w:t>
      </w:r>
      <w:r w:rsidRPr="000E6017">
        <w:t xml:space="preserve"> OpenCV verzie 2.4.9</w:t>
      </w:r>
      <w:r w:rsidR="00EE5D23" w:rsidRPr="000E6017">
        <w:t>.</w:t>
      </w:r>
      <w:r w:rsidR="002F4C20" w:rsidRPr="000E6017">
        <w:t xml:space="preserve"> V samotnej implementácií sú </w:t>
      </w:r>
      <w:r w:rsidR="00A6736E" w:rsidRPr="000E6017">
        <w:t>vytvorené dva klasifikátory</w:t>
      </w:r>
      <w:r w:rsidR="00891E6B" w:rsidRPr="000E6017">
        <w:t xml:space="preserve">: </w:t>
      </w:r>
    </w:p>
    <w:p w:rsidR="00C71C28" w:rsidRPr="000E6017" w:rsidRDefault="009752B2" w:rsidP="00891E6B">
      <w:pPr>
        <w:pStyle w:val="Diplomovkanormal"/>
        <w:numPr>
          <w:ilvl w:val="0"/>
          <w:numId w:val="22"/>
        </w:numPr>
      </w:pPr>
      <w:r w:rsidRPr="000E6017">
        <w:t>Semi Naive</w:t>
      </w:r>
      <w:r w:rsidR="004D6187" w:rsidRPr="000E6017">
        <w:t xml:space="preserve"> Bayesov klasifikátor za použitia</w:t>
      </w:r>
      <w:r w:rsidR="00891E6B" w:rsidRPr="000E6017">
        <w:t xml:space="preserve"> fern</w:t>
      </w:r>
      <w:r w:rsidR="0029110C">
        <w:t>-</w:t>
      </w:r>
      <w:r w:rsidR="00891E6B" w:rsidRPr="000E6017">
        <w:t>ovej dátovej štruktúry</w:t>
      </w:r>
    </w:p>
    <w:p w:rsidR="00EE5D23" w:rsidRPr="000E6017" w:rsidRDefault="000854C3" w:rsidP="008C6E73">
      <w:pPr>
        <w:pStyle w:val="Diplomovkanormal"/>
        <w:numPr>
          <w:ilvl w:val="0"/>
          <w:numId w:val="22"/>
        </w:numPr>
      </w:pPr>
      <w:r w:rsidRPr="000E6017">
        <w:t xml:space="preserve">Gaussian </w:t>
      </w:r>
      <w:r w:rsidR="009752B2" w:rsidRPr="000E6017">
        <w:t xml:space="preserve">Naive </w:t>
      </w:r>
      <w:r w:rsidR="00710041" w:rsidRPr="000E6017">
        <w:t xml:space="preserve">Bayesov klasifikátor </w:t>
      </w:r>
    </w:p>
    <w:p w:rsidR="00F02558" w:rsidRPr="000E6017" w:rsidRDefault="00F02558" w:rsidP="00F02558">
      <w:pPr>
        <w:rPr>
          <w:rFonts w:ascii="Times New Roman" w:hAnsi="Times New Roman" w:cs="Times New Roman"/>
          <w:b/>
          <w:sz w:val="44"/>
          <w:szCs w:val="52"/>
        </w:rPr>
      </w:pPr>
      <w:r w:rsidRPr="000E6017">
        <w:br w:type="page"/>
      </w:r>
    </w:p>
    <w:p w:rsidR="008C6E73" w:rsidRPr="000E6017" w:rsidRDefault="00F02558" w:rsidP="00C71C28">
      <w:pPr>
        <w:pStyle w:val="Diplomovkapodkapitola"/>
      </w:pPr>
      <w:bookmarkStart w:id="123" w:name="_Toc419324082"/>
      <w:r w:rsidRPr="000E6017">
        <w:lastRenderedPageBreak/>
        <w:t>Postup implementácie</w:t>
      </w:r>
      <w:bookmarkEnd w:id="123"/>
    </w:p>
    <w:p w:rsidR="00D050B4" w:rsidRPr="000E6017" w:rsidRDefault="00D050B4" w:rsidP="00D050B4">
      <w:pPr>
        <w:pStyle w:val="Diplomovkanormal"/>
      </w:pPr>
    </w:p>
    <w:p w:rsidR="00C71C28" w:rsidRPr="000E6017" w:rsidRDefault="00750F10" w:rsidP="00C71C28">
      <w:pPr>
        <w:pStyle w:val="Diplomovkanormal"/>
      </w:pPr>
      <w:r w:rsidRPr="000E6017">
        <w:t>Ako prvé s</w:t>
      </w:r>
      <w:r w:rsidR="00C71C28" w:rsidRPr="000E6017">
        <w:t>m</w:t>
      </w:r>
      <w:r w:rsidRPr="000E6017">
        <w:t>e</w:t>
      </w:r>
      <w:r w:rsidR="00C71C28" w:rsidRPr="000E6017">
        <w:t xml:space="preserve"> si </w:t>
      </w:r>
      <w:r w:rsidR="004F5C57" w:rsidRPr="000E6017">
        <w:t>vybrali</w:t>
      </w:r>
      <w:r w:rsidR="0077122B" w:rsidRPr="000E6017">
        <w:t xml:space="preserve"> jednoduché obrázky, ktoré</w:t>
      </w:r>
      <w:r w:rsidR="00C71C28" w:rsidRPr="000E6017">
        <w:t xml:space="preserve"> </w:t>
      </w:r>
      <w:r w:rsidR="004D6187" w:rsidRPr="000E6017">
        <w:t>sú súčasťou trénovacej množiny</w:t>
      </w:r>
      <w:r w:rsidR="00C71C28" w:rsidRPr="000E6017">
        <w:t>:</w:t>
      </w:r>
    </w:p>
    <w:p w:rsidR="00710041" w:rsidRPr="000E6017" w:rsidRDefault="00376443" w:rsidP="00750F10">
      <w:pPr>
        <w:pStyle w:val="Diplomovkanormal"/>
        <w:keepNext/>
        <w:jc w:val="left"/>
      </w:pPr>
      <w:r w:rsidRPr="000E6017">
        <w:rPr>
          <w:noProof/>
          <w:lang w:val="en-US"/>
        </w:rPr>
        <w:drawing>
          <wp:inline distT="0" distB="0" distL="0" distR="0" wp14:anchorId="34132BBC" wp14:editId="5E819F84">
            <wp:extent cx="2129155" cy="1419225"/>
            <wp:effectExtent l="0" t="0" r="4445" b="9525"/>
            <wp:docPr id="69" name="Picture 69" descr="Flyers-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descr="Flyers-Logo"/>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2129155" cy="1419225"/>
                    </a:xfrm>
                    <a:prstGeom prst="rect">
                      <a:avLst/>
                    </a:prstGeom>
                    <a:noFill/>
                    <a:ln>
                      <a:noFill/>
                    </a:ln>
                  </pic:spPr>
                </pic:pic>
              </a:graphicData>
            </a:graphic>
          </wp:inline>
        </w:drawing>
      </w:r>
      <w:r w:rsidRPr="000E6017">
        <w:rPr>
          <w:noProof/>
          <w:lang w:val="en-US"/>
        </w:rPr>
        <w:drawing>
          <wp:inline distT="0" distB="0" distL="0" distR="0" wp14:anchorId="2DD16B16" wp14:editId="5606068E">
            <wp:extent cx="1910715" cy="1910715"/>
            <wp:effectExtent l="0" t="0" r="0" b="0"/>
            <wp:docPr id="77" name="Picture 77" descr="timberland-6-premium-waterproof-boots-me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descr="timberland-6-premium-waterproof-boots-mens"/>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1910715" cy="1910715"/>
                    </a:xfrm>
                    <a:prstGeom prst="rect">
                      <a:avLst/>
                    </a:prstGeom>
                    <a:noFill/>
                    <a:ln>
                      <a:noFill/>
                    </a:ln>
                  </pic:spPr>
                </pic:pic>
              </a:graphicData>
            </a:graphic>
          </wp:inline>
        </w:drawing>
      </w:r>
      <w:r w:rsidRPr="000E6017">
        <w:rPr>
          <w:noProof/>
          <w:lang w:val="en-US"/>
        </w:rPr>
        <w:drawing>
          <wp:inline distT="0" distB="0" distL="0" distR="0" wp14:anchorId="40364E14" wp14:editId="7E5E1C98">
            <wp:extent cx="1378585" cy="1378585"/>
            <wp:effectExtent l="0" t="0" r="0" b="0"/>
            <wp:docPr id="78" name="Picture 78" descr="imag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descr="images"/>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1378585" cy="1378585"/>
                    </a:xfrm>
                    <a:prstGeom prst="rect">
                      <a:avLst/>
                    </a:prstGeom>
                    <a:noFill/>
                    <a:ln>
                      <a:noFill/>
                    </a:ln>
                  </pic:spPr>
                </pic:pic>
              </a:graphicData>
            </a:graphic>
          </wp:inline>
        </w:drawing>
      </w:r>
    </w:p>
    <w:p w:rsidR="00C71C28" w:rsidRPr="000E6017" w:rsidRDefault="00710041" w:rsidP="00750F10">
      <w:pPr>
        <w:pStyle w:val="Caption"/>
        <w:ind w:left="1416" w:firstLine="708"/>
        <w:jc w:val="both"/>
      </w:pPr>
      <w:r w:rsidRPr="000E6017">
        <w:t xml:space="preserve">Obrázok </w:t>
      </w:r>
      <w:fldSimple w:instr=" SEQ Figure \* ARABIC ">
        <w:r w:rsidR="00A2593C">
          <w:rPr>
            <w:noProof/>
          </w:rPr>
          <w:t>1</w:t>
        </w:r>
      </w:fldSimple>
      <w:r w:rsidR="0022583B">
        <w:t>5</w:t>
      </w:r>
      <w:r w:rsidRPr="000E6017">
        <w:t xml:space="preserve"> Obrázk</w:t>
      </w:r>
      <w:r w:rsidR="00750F10" w:rsidRPr="000E6017">
        <w:t>y</w:t>
      </w:r>
      <w:r w:rsidRPr="000E6017">
        <w:t xml:space="preserve"> z trénovacej množiny</w:t>
      </w:r>
    </w:p>
    <w:p w:rsidR="00863D7E" w:rsidRPr="000E6017" w:rsidRDefault="00CC7D62" w:rsidP="007B6BE8">
      <w:pPr>
        <w:pStyle w:val="Diplomovkanormal"/>
      </w:pPr>
      <w:r w:rsidRPr="000E6017">
        <w:t>Prvým procesom</w:t>
      </w:r>
      <w:r w:rsidR="00995256" w:rsidRPr="000E6017">
        <w:t xml:space="preserve"> v aplikácií </w:t>
      </w:r>
      <w:r w:rsidRPr="000E6017">
        <w:t>je načítanie</w:t>
      </w:r>
      <w:r w:rsidR="00995256" w:rsidRPr="000E6017">
        <w:t xml:space="preserve"> </w:t>
      </w:r>
      <w:r w:rsidRPr="000E6017">
        <w:t>všetkých obrázkov</w:t>
      </w:r>
      <w:r w:rsidR="00995256" w:rsidRPr="000E6017">
        <w:t>, ktoré spadajú do trénovacej mno</w:t>
      </w:r>
      <w:r w:rsidR="007B6BE8" w:rsidRPr="000E6017">
        <w:t xml:space="preserve">žiny. Tie sú prevedené do čiernobieleho formátu, keďže farba </w:t>
      </w:r>
      <w:r w:rsidR="0029110C">
        <w:t xml:space="preserve">v našom prípade - </w:t>
      </w:r>
      <w:r w:rsidR="008B3746">
        <w:t>pri práci s binárnými deskriptormi</w:t>
      </w:r>
      <w:r w:rsidR="0029110C">
        <w:t>,</w:t>
      </w:r>
      <w:r w:rsidR="009325AC">
        <w:t xml:space="preserve"> </w:t>
      </w:r>
      <w:r w:rsidR="007B6BE8" w:rsidRPr="000E6017">
        <w:t xml:space="preserve">nie je podstatná. </w:t>
      </w:r>
      <w:r w:rsidR="00750F10" w:rsidRPr="000E6017">
        <w:t xml:space="preserve">Na </w:t>
      </w:r>
      <w:r w:rsidR="00995256" w:rsidRPr="000E6017">
        <w:t>detekciu</w:t>
      </w:r>
      <w:r w:rsidR="00750F10" w:rsidRPr="000E6017">
        <w:t xml:space="preserve"> význačných bodov sme </w:t>
      </w:r>
      <w:r w:rsidR="000854C3" w:rsidRPr="000E6017">
        <w:t>použili</w:t>
      </w:r>
      <w:r w:rsidR="00750F10" w:rsidRPr="000E6017">
        <w:t xml:space="preserve"> detektor FAST. Ten zdetegoval všetky význačné body </w:t>
      </w:r>
      <w:r w:rsidR="007B6BE8" w:rsidRPr="000E6017">
        <w:t>a následne sa extrahovali deskriptory. Na extrakciu deskriptorov s</w:t>
      </w:r>
      <w:r w:rsidR="0006111E" w:rsidRPr="000E6017">
        <w:t>me</w:t>
      </w:r>
      <w:r w:rsidR="007B6BE8" w:rsidRPr="000E6017">
        <w:t xml:space="preserve"> použil</w:t>
      </w:r>
      <w:r w:rsidR="0006111E" w:rsidRPr="000E6017">
        <w:t>i</w:t>
      </w:r>
      <w:r w:rsidR="007B6BE8" w:rsidRPr="000E6017">
        <w:t xml:space="preserve"> metód</w:t>
      </w:r>
      <w:r w:rsidR="0006111E" w:rsidRPr="000E6017">
        <w:t>u</w:t>
      </w:r>
      <w:r w:rsidR="007B6BE8" w:rsidRPr="000E6017">
        <w:t xml:space="preserve"> FREAK, ktorá podľa analýz</w:t>
      </w:r>
      <w:r w:rsidR="0006111E" w:rsidRPr="000E6017">
        <w:t>y</w:t>
      </w:r>
      <w:r w:rsidR="007B6BE8" w:rsidRPr="000E6017">
        <w:t xml:space="preserve"> binárnych deskriptorov str.4 ma výborné výsledky. Presnosť tohto deskriptora podľa testov str.10 sa približuje k deskriptoru SIFT a má veľmi dobr</w:t>
      </w:r>
      <w:r w:rsidR="0006111E" w:rsidRPr="000E6017">
        <w:t>é</w:t>
      </w:r>
      <w:r w:rsidR="007B6BE8" w:rsidRPr="000E6017">
        <w:t xml:space="preserve"> výsledky pri práci s rozpoznávaním tlačených objektov. </w:t>
      </w:r>
    </w:p>
    <w:p w:rsidR="00392874" w:rsidRPr="000E6017" w:rsidRDefault="00891E6B" w:rsidP="00C71C28">
      <w:pPr>
        <w:pStyle w:val="Diplomovkanormal"/>
      </w:pPr>
      <w:r w:rsidRPr="000E6017">
        <w:t>Po detekcií</w:t>
      </w:r>
      <w:r w:rsidR="00D04F69" w:rsidRPr="000E6017">
        <w:t xml:space="preserve"> a extrakcií význačných bodov s</w:t>
      </w:r>
      <w:r w:rsidRPr="000E6017">
        <w:t>m</w:t>
      </w:r>
      <w:r w:rsidR="00D04F69" w:rsidRPr="000E6017">
        <w:t>e</w:t>
      </w:r>
      <w:r w:rsidRPr="000E6017">
        <w:t xml:space="preserve"> zistil</w:t>
      </w:r>
      <w:r w:rsidR="00D04F69" w:rsidRPr="000E6017">
        <w:t>i</w:t>
      </w:r>
      <w:r w:rsidRPr="000E6017">
        <w:t>, že v</w:t>
      </w:r>
      <w:r w:rsidR="004D6187" w:rsidRPr="000E6017">
        <w:t xml:space="preserve"> knižnici </w:t>
      </w:r>
      <w:r w:rsidR="00750F10" w:rsidRPr="000E6017">
        <w:t>O</w:t>
      </w:r>
      <w:r w:rsidRPr="000E6017">
        <w:t>penCV sa binárne reťazc</w:t>
      </w:r>
      <w:r w:rsidR="000854C3" w:rsidRPr="000E6017">
        <w:t>e rozpoznaných význačných bodov</w:t>
      </w:r>
      <w:r w:rsidRPr="000E6017">
        <w:t xml:space="preserve"> prepočítavajú do dekadick</w:t>
      </w:r>
      <w:r w:rsidR="00CC7D62" w:rsidRPr="000E6017">
        <w:t>ej sústavy. Tieto čísla sú 9</w:t>
      </w:r>
      <w:r w:rsidRPr="000E6017">
        <w:t xml:space="preserve"> </w:t>
      </w:r>
      <w:r w:rsidR="00710041" w:rsidRPr="000E6017">
        <w:t>bitové. Vo svojej práci chcem</w:t>
      </w:r>
      <w:r w:rsidR="00D04F69" w:rsidRPr="000E6017">
        <w:t>e</w:t>
      </w:r>
      <w:r w:rsidR="00CC7D62" w:rsidRPr="000E6017">
        <w:t xml:space="preserve"> pre Semi-Naivný B</w:t>
      </w:r>
      <w:r w:rsidR="00710041" w:rsidRPr="000E6017">
        <w:t>ayesov klasifikátor</w:t>
      </w:r>
      <w:r w:rsidR="00CC7D62" w:rsidRPr="000E6017">
        <w:t xml:space="preserve"> a Naivný Bayesov</w:t>
      </w:r>
      <w:r w:rsidR="00710041" w:rsidRPr="000E6017">
        <w:t xml:space="preserve"> otestovať rôzne veľkosti fern</w:t>
      </w:r>
      <w:r w:rsidR="0029110C">
        <w:t>-</w:t>
      </w:r>
      <w:r w:rsidR="00710041" w:rsidRPr="000E6017">
        <w:t xml:space="preserve">ov a jej dopad na výsledky rozpoznávania význačných bodov. </w:t>
      </w:r>
      <w:r w:rsidR="0066712F" w:rsidRPr="000E6017">
        <w:t>Z tohto</w:t>
      </w:r>
      <w:r w:rsidR="00710041" w:rsidRPr="000E6017">
        <w:t xml:space="preserve"> dôvod</w:t>
      </w:r>
      <w:r w:rsidR="0066712F" w:rsidRPr="000E6017">
        <w:t>u</w:t>
      </w:r>
      <w:r w:rsidR="00D04F69" w:rsidRPr="000E6017">
        <w:t xml:space="preserve"> s</w:t>
      </w:r>
      <w:r w:rsidR="00710041" w:rsidRPr="000E6017">
        <w:t>m</w:t>
      </w:r>
      <w:r w:rsidR="00D04F69" w:rsidRPr="000E6017">
        <w:t>e</w:t>
      </w:r>
      <w:r w:rsidR="00710041" w:rsidRPr="000E6017">
        <w:t xml:space="preserve"> prepočítal</w:t>
      </w:r>
      <w:r w:rsidR="00D04F69" w:rsidRPr="000E6017">
        <w:t>i</w:t>
      </w:r>
      <w:r w:rsidR="00710041" w:rsidRPr="000E6017">
        <w:t xml:space="preserve"> tieto dekadick</w:t>
      </w:r>
      <w:r w:rsidR="00D04F69" w:rsidRPr="000E6017">
        <w:t>é reťazce na binárne a z nich s</w:t>
      </w:r>
      <w:r w:rsidR="00710041" w:rsidRPr="000E6017">
        <w:t>m</w:t>
      </w:r>
      <w:r w:rsidR="00D04F69" w:rsidRPr="000E6017">
        <w:t>e</w:t>
      </w:r>
      <w:r w:rsidR="00710041" w:rsidRPr="000E6017">
        <w:t xml:space="preserve"> vyberal</w:t>
      </w:r>
      <w:r w:rsidR="00D04F69" w:rsidRPr="000E6017">
        <w:t>i</w:t>
      </w:r>
      <w:r w:rsidR="00710041" w:rsidRPr="000E6017">
        <w:t xml:space="preserve"> počet bitov podľa ve</w:t>
      </w:r>
      <w:r w:rsidR="00014119" w:rsidRPr="000E6017">
        <w:t>ľ</w:t>
      </w:r>
      <w:r w:rsidR="00710041" w:rsidRPr="000E6017">
        <w:t>kosti fern</w:t>
      </w:r>
      <w:r w:rsidR="0029110C">
        <w:t>-</w:t>
      </w:r>
      <w:r w:rsidR="00710041" w:rsidRPr="000E6017">
        <w:t>ov</w:t>
      </w:r>
      <w:r w:rsidR="00A96A35" w:rsidRPr="000E6017">
        <w:t>, ktoré chcem</w:t>
      </w:r>
      <w:r w:rsidR="00D04F69" w:rsidRPr="000E6017">
        <w:t>e</w:t>
      </w:r>
      <w:r w:rsidR="00A96A35" w:rsidRPr="000E6017">
        <w:t xml:space="preserve"> testovať</w:t>
      </w:r>
      <w:r w:rsidR="007B6BE8" w:rsidRPr="000E6017">
        <w:t xml:space="preserve">. </w:t>
      </w:r>
    </w:p>
    <w:p w:rsidR="001D2372" w:rsidRPr="000E6017" w:rsidRDefault="001D2372">
      <w:pPr>
        <w:rPr>
          <w:rFonts w:ascii="Times New Roman" w:hAnsi="Times New Roman" w:cs="Times New Roman"/>
          <w:sz w:val="24"/>
          <w:szCs w:val="24"/>
        </w:rPr>
      </w:pPr>
      <w:r w:rsidRPr="000E6017">
        <w:br w:type="page"/>
      </w:r>
    </w:p>
    <w:p w:rsidR="007B6BE8" w:rsidRDefault="001D2372" w:rsidP="00B139E9">
      <w:pPr>
        <w:pStyle w:val="Diplomovkapodkapitola"/>
      </w:pPr>
      <w:bookmarkStart w:id="124" w:name="_Toc419324083"/>
      <w:r w:rsidRPr="000E6017">
        <w:lastRenderedPageBreak/>
        <w:t>Semi-Naive Bayes podľa článku [4]</w:t>
      </w:r>
      <w:bookmarkEnd w:id="124"/>
      <w:r w:rsidRPr="000E6017">
        <w:t xml:space="preserve"> </w:t>
      </w:r>
    </w:p>
    <w:p w:rsidR="00E52C26" w:rsidRDefault="00E52C26" w:rsidP="00E52C26">
      <w:pPr>
        <w:pStyle w:val="Normalny"/>
      </w:pPr>
    </w:p>
    <w:p w:rsidR="00F24F8F" w:rsidRPr="000E6017" w:rsidRDefault="00F24F8F" w:rsidP="00E52C26">
      <w:pPr>
        <w:pStyle w:val="Diplomovkanormal"/>
      </w:pPr>
      <w:r>
        <w:t xml:space="preserve">V tejto kapitole sa budeme venovať opisu </w:t>
      </w:r>
      <w:r w:rsidR="00E52C26">
        <w:t xml:space="preserve">implementácie algoritmu Semi-Naive Bayes, ktorá sa skladá z inicializácie, trénovania a rozpoznávania. </w:t>
      </w:r>
    </w:p>
    <w:p w:rsidR="007864ED" w:rsidRDefault="007864ED" w:rsidP="00F24F8F">
      <w:pPr>
        <w:pStyle w:val="Diplomovkapodkapitola"/>
        <w:numPr>
          <w:ilvl w:val="2"/>
          <w:numId w:val="20"/>
        </w:numPr>
      </w:pPr>
      <w:bookmarkStart w:id="125" w:name="_Toc419324084"/>
      <w:r w:rsidRPr="000E6017">
        <w:t>Inicializácia</w:t>
      </w:r>
      <w:bookmarkEnd w:id="125"/>
    </w:p>
    <w:p w:rsidR="00E52C26" w:rsidRPr="000E6017" w:rsidRDefault="00E52C26" w:rsidP="00E52C26">
      <w:pPr>
        <w:pStyle w:val="Normalny"/>
      </w:pPr>
    </w:p>
    <w:p w:rsidR="00AE6E80" w:rsidRPr="000E6017" w:rsidRDefault="0078692F" w:rsidP="00E52C26">
      <w:pPr>
        <w:pStyle w:val="Diplomovkanormal"/>
      </w:pPr>
      <w:r w:rsidRPr="000E6017">
        <w:t>I</w:t>
      </w:r>
      <w:r w:rsidR="008C4E47" w:rsidRPr="000E6017">
        <w:t xml:space="preserve">mplementácia </w:t>
      </w:r>
      <w:r w:rsidR="009325AC">
        <w:t>S</w:t>
      </w:r>
      <w:r w:rsidR="007B6BE8" w:rsidRPr="000E6017">
        <w:t>e</w:t>
      </w:r>
      <w:r w:rsidR="009325AC">
        <w:t>mi-Naive B</w:t>
      </w:r>
      <w:r w:rsidR="007B6BE8" w:rsidRPr="000E6017">
        <w:t>ayes klasifikátora podľa autora V. Lepetita,</w:t>
      </w:r>
      <w:r w:rsidR="008C4E47" w:rsidRPr="000E6017">
        <w:t xml:space="preserve"> pozostáva</w:t>
      </w:r>
      <w:r w:rsidR="007B6BE8" w:rsidRPr="000E6017">
        <w:t xml:space="preserve"> </w:t>
      </w:r>
      <w:r w:rsidRPr="000E6017">
        <w:t>z</w:t>
      </w:r>
      <w:r w:rsidR="008C4E47" w:rsidRPr="000E6017">
        <w:t xml:space="preserve"> inicializácie, trénovania a samotného rozpoznávania. Ako prvý je </w:t>
      </w:r>
      <w:r w:rsidR="007B6BE8" w:rsidRPr="000E6017">
        <w:t>proces inicializácie</w:t>
      </w:r>
      <w:r w:rsidR="008C4E47" w:rsidRPr="000E6017">
        <w:t>,</w:t>
      </w:r>
      <w:r w:rsidR="007B6BE8" w:rsidRPr="000E6017">
        <w:t xml:space="preserve"> </w:t>
      </w:r>
      <w:r w:rsidR="008C4E47" w:rsidRPr="000E6017">
        <w:t>v ktorom</w:t>
      </w:r>
      <w:r w:rsidR="007B6BE8" w:rsidRPr="000E6017">
        <w:t xml:space="preserve"> sa </w:t>
      </w:r>
      <w:r w:rsidR="00AE6E80" w:rsidRPr="000E6017">
        <w:t>vytvorí</w:t>
      </w:r>
      <w:r w:rsidR="007B6BE8" w:rsidRPr="000E6017">
        <w:t xml:space="preserve"> trojrozmerný vektor</w:t>
      </w:r>
      <w:r w:rsidR="00153742" w:rsidRPr="000E6017">
        <w:t xml:space="preserve"> a inicializuje sa 40 náhodných hodnôt</w:t>
      </w:r>
      <w:r w:rsidR="00D21E68" w:rsidRPr="000E6017">
        <w:t xml:space="preserve"> od 8 (0+veľkosť fern</w:t>
      </w:r>
      <w:r w:rsidR="0029110C">
        <w:t>-</w:t>
      </w:r>
      <w:r w:rsidR="00D21E68" w:rsidRPr="000E6017">
        <w:t>u) po 504 (512-veľkosť fern</w:t>
      </w:r>
      <w:r w:rsidR="0029110C">
        <w:t>-</w:t>
      </w:r>
      <w:r w:rsidR="00D21E68" w:rsidRPr="000E6017">
        <w:t>u)</w:t>
      </w:r>
      <w:r w:rsidR="007B6BE8" w:rsidRPr="000E6017">
        <w:t>.</w:t>
      </w:r>
      <w:r w:rsidR="00D21E68" w:rsidRPr="000E6017">
        <w:t xml:space="preserve"> </w:t>
      </w:r>
      <w:r w:rsidR="007864ED" w:rsidRPr="000E6017">
        <w:t xml:space="preserve">Horná hranica 504 </w:t>
      </w:r>
      <w:r w:rsidR="00490C95" w:rsidRPr="000E6017">
        <w:t>respektíve</w:t>
      </w:r>
      <w:r w:rsidR="007864ED" w:rsidRPr="000E6017">
        <w:t xml:space="preserve"> 512 je určená maximálnou veľkosťou deskriptora. Vytvorené </w:t>
      </w:r>
      <w:r w:rsidR="004908E8" w:rsidRPr="000E6017">
        <w:t xml:space="preserve">náhodné </w:t>
      </w:r>
      <w:r w:rsidR="00D21E68" w:rsidRPr="000E6017">
        <w:t>hodnoty budú</w:t>
      </w:r>
      <w:r w:rsidR="00153742" w:rsidRPr="000E6017">
        <w:t xml:space="preserve"> ďalej slúžiť na výber fern</w:t>
      </w:r>
      <w:r w:rsidR="0029110C">
        <w:t>-</w:t>
      </w:r>
      <w:r w:rsidR="00153742" w:rsidRPr="000E6017">
        <w:t>o</w:t>
      </w:r>
      <w:r w:rsidR="00D21E68" w:rsidRPr="000E6017">
        <w:t>v</w:t>
      </w:r>
      <w:r w:rsidR="00153742" w:rsidRPr="000E6017">
        <w:t xml:space="preserve"> z binárnych reťazcov</w:t>
      </w:r>
      <w:r w:rsidR="007864ED" w:rsidRPr="000E6017">
        <w:t>, o ktorých je písan</w:t>
      </w:r>
      <w:r w:rsidR="0006111E" w:rsidRPr="000E6017">
        <w:t>é</w:t>
      </w:r>
      <w:r w:rsidR="007864ED" w:rsidRPr="000E6017">
        <w:t xml:space="preserve"> v sekcii trénovania</w:t>
      </w:r>
      <w:r w:rsidR="00153742" w:rsidRPr="000E6017">
        <w:t>.</w:t>
      </w:r>
      <w:r w:rsidR="007864ED" w:rsidRPr="000E6017">
        <w:t xml:space="preserve"> Veľkosť prvého rozmeru trojrozmerného vektora je daný počtom obrázkov na ktorých sa bude klasifikátor trénovať. Druhý rozmer závisí od počtu význačných bodov</w:t>
      </w:r>
      <w:r w:rsidR="0006111E" w:rsidRPr="000E6017">
        <w:t xml:space="preserve"> na</w:t>
      </w:r>
      <w:r w:rsidR="007864ED" w:rsidRPr="000E6017">
        <w:t xml:space="preserve"> trénovacom obrázku. Tretí rozmer </w:t>
      </w:r>
      <w:r w:rsidR="00490C95" w:rsidRPr="000E6017">
        <w:t>závisí</w:t>
      </w:r>
      <w:r w:rsidR="007864ED" w:rsidRPr="000E6017">
        <w:t xml:space="preserve"> od konfigurácie klasifikátor</w:t>
      </w:r>
      <w:r w:rsidR="0006111E" w:rsidRPr="000E6017">
        <w:t>a</w:t>
      </w:r>
      <w:r w:rsidR="007864ED" w:rsidRPr="000E6017">
        <w:t xml:space="preserve"> a je určený počtom fern</w:t>
      </w:r>
      <w:r w:rsidR="0029110C">
        <w:t>-</w:t>
      </w:r>
      <w:r w:rsidR="007864ED" w:rsidRPr="000E6017">
        <w:t>ov PF a veľkosťou fern</w:t>
      </w:r>
      <w:r w:rsidR="0029110C">
        <w:t>-</w:t>
      </w:r>
      <w:r w:rsidR="007864ED" w:rsidRPr="000E6017">
        <w:t>ov VF. Jeho hodnota je teda daná súčinom:</w:t>
      </w:r>
    </w:p>
    <w:p w:rsidR="007864ED" w:rsidRPr="000E6017" w:rsidRDefault="000A45F6" w:rsidP="00C71C28">
      <w:pPr>
        <w:pStyle w:val="Diplomovkanormal"/>
        <w:rPr>
          <w:i/>
        </w:rPr>
      </w:pPr>
      <m:oMathPara>
        <m:oMath>
          <m:sSup>
            <m:sSupPr>
              <m:ctrlPr>
                <w:rPr>
                  <w:rFonts w:ascii="Cambria Math" w:hAnsi="Cambria Math"/>
                  <w:i/>
                </w:rPr>
              </m:ctrlPr>
            </m:sSupPr>
            <m:e>
              <m:r>
                <w:rPr>
                  <w:rFonts w:ascii="Cambria Math" w:hAnsi="Cambria Math"/>
                </w:rPr>
                <m:t>3</m:t>
              </m:r>
              <m:func>
                <m:funcPr>
                  <m:ctrlPr>
                    <w:rPr>
                      <w:rFonts w:ascii="Cambria Math" w:hAnsi="Cambria Math"/>
                      <w:i/>
                    </w:rPr>
                  </m:ctrlPr>
                </m:funcPr>
                <m:fName>
                  <m:r>
                    <m:rPr>
                      <m:sty m:val="p"/>
                    </m:rPr>
                    <w:rPr>
                      <w:rFonts w:ascii="Cambria Math" w:hAnsi="Cambria Math"/>
                    </w:rPr>
                    <m:t>dim</m:t>
                  </m:r>
                </m:fName>
                <m:e>
                  <m:r>
                    <w:rPr>
                      <w:rFonts w:ascii="Cambria Math" w:hAnsi="Cambria Math"/>
                    </w:rPr>
                    <m:t>=</m:t>
                  </m:r>
                </m:e>
              </m:func>
              <m:r>
                <w:rPr>
                  <w:rFonts w:ascii="Cambria Math" w:hAnsi="Cambria Math"/>
                </w:rPr>
                <m:t>2</m:t>
              </m:r>
            </m:e>
            <m:sup>
              <m:r>
                <w:rPr>
                  <w:rFonts w:ascii="Cambria Math" w:hAnsi="Cambria Math"/>
                </w:rPr>
                <m:t>VF</m:t>
              </m:r>
            </m:sup>
          </m:sSup>
          <m:r>
            <w:rPr>
              <w:rFonts w:ascii="Cambria Math" w:hAnsi="Cambria Math"/>
            </w:rPr>
            <m:t>*PF</m:t>
          </m:r>
        </m:oMath>
      </m:oMathPara>
    </w:p>
    <w:p w:rsidR="007864ED" w:rsidRPr="000E6017" w:rsidRDefault="007864ED" w:rsidP="00C71C28">
      <w:pPr>
        <w:pStyle w:val="Diplomovkanormal"/>
      </w:pPr>
      <w:r w:rsidRPr="000E6017">
        <w:t xml:space="preserve">Hodnota pri veľkosti VF=8 a PF = 40 je </w:t>
      </w:r>
      <w:r w:rsidR="0022720E" w:rsidRPr="000E6017">
        <w:t>20480 čo je aj štandardná konfigurácia klasifikátora.</w:t>
      </w:r>
    </w:p>
    <w:p w:rsidR="0022720E" w:rsidRDefault="0022720E" w:rsidP="00F24F8F">
      <w:pPr>
        <w:pStyle w:val="Diplomovkapodkapitola"/>
        <w:numPr>
          <w:ilvl w:val="2"/>
          <w:numId w:val="20"/>
        </w:numPr>
      </w:pPr>
      <w:bookmarkStart w:id="126" w:name="_Toc419324085"/>
      <w:r w:rsidRPr="000E6017">
        <w:t>Trénovanie klasifikátora</w:t>
      </w:r>
      <w:bookmarkEnd w:id="126"/>
    </w:p>
    <w:p w:rsidR="00E52C26" w:rsidRPr="000E6017" w:rsidRDefault="00E52C26" w:rsidP="00E52C26">
      <w:pPr>
        <w:pStyle w:val="Normalny"/>
      </w:pPr>
    </w:p>
    <w:p w:rsidR="008C4E47" w:rsidRPr="000E6017" w:rsidRDefault="00153742" w:rsidP="00E52C26">
      <w:pPr>
        <w:pStyle w:val="Diplomovkanormal"/>
      </w:pPr>
      <w:r w:rsidRPr="000E6017">
        <w:t xml:space="preserve">Ako ďalší krok je trénovanie klasifikátora. </w:t>
      </w:r>
      <w:r w:rsidR="007F06DE">
        <w:t>Pri trénovaní</w:t>
      </w:r>
      <w:r w:rsidRPr="000E6017">
        <w:t xml:space="preserve"> sa prejdú obrázky z trénovacej množiny</w:t>
      </w:r>
      <w:r w:rsidR="004908E8" w:rsidRPr="000E6017">
        <w:t>,</w:t>
      </w:r>
      <w:r w:rsidRPr="000E6017">
        <w:t xml:space="preserve"> ktorých absolútne cesty boli uložené do spájaného zoznamu štruktúry </w:t>
      </w:r>
      <w:r w:rsidRPr="000E6017">
        <w:rPr>
          <w:i/>
        </w:rPr>
        <w:t>ImageInformation</w:t>
      </w:r>
      <w:r w:rsidRPr="000E6017">
        <w:t xml:space="preserve"> v poli Name. Táto štruktúra obsahuje v sebe aj </w:t>
      </w:r>
      <w:r w:rsidR="007F06DE" w:rsidRPr="000E6017">
        <w:t>význačn</w:t>
      </w:r>
      <w:r w:rsidR="007F06DE">
        <w:t>é</w:t>
      </w:r>
      <w:r w:rsidR="007F06DE" w:rsidRPr="000E6017">
        <w:t xml:space="preserve"> </w:t>
      </w:r>
      <w:r w:rsidR="008540C0" w:rsidRPr="000E6017">
        <w:t>body, deskriptory, maticu a poradové</w:t>
      </w:r>
      <w:r w:rsidRPr="000E6017">
        <w:t xml:space="preserve"> číslo obrázka. Ako sa tento zoznam prechádza, posielajú sa jednotlivé obrázky na trénovanie.  Metóda na trénovanie je train</w:t>
      </w:r>
      <w:r w:rsidR="004908E8" w:rsidRPr="000E6017">
        <w:t>,</w:t>
      </w:r>
      <w:r w:rsidRPr="000E6017">
        <w:t xml:space="preserve"> ktorej argumenty sú matica</w:t>
      </w:r>
      <w:r w:rsidR="0022720E" w:rsidRPr="000E6017">
        <w:t xml:space="preserve"> obrázka</w:t>
      </w:r>
      <w:r w:rsidRPr="000E6017">
        <w:t xml:space="preserve"> a číslo obrázka. Na </w:t>
      </w:r>
      <w:r w:rsidR="0022720E" w:rsidRPr="000E6017">
        <w:t>túto</w:t>
      </w:r>
      <w:r w:rsidRPr="000E6017">
        <w:t xml:space="preserve"> </w:t>
      </w:r>
      <w:r w:rsidR="0022720E" w:rsidRPr="000E6017">
        <w:t>vstupnú maticu</w:t>
      </w:r>
      <w:r w:rsidRPr="000E6017">
        <w:t xml:space="preserve"> je vykonaných 50 deformácií – rotácií metódou </w:t>
      </w:r>
      <w:r w:rsidR="0048382F" w:rsidRPr="000E6017">
        <w:t>rotate</w:t>
      </w:r>
      <w:r w:rsidRPr="000E6017">
        <w:t xml:space="preserve">. </w:t>
      </w:r>
      <w:r w:rsidR="004908E8" w:rsidRPr="000E6017">
        <w:t>O</w:t>
      </w:r>
      <w:r w:rsidR="00AE3AC7" w:rsidRPr="000E6017">
        <w:t>brázok</w:t>
      </w:r>
      <w:r w:rsidR="004908E8" w:rsidRPr="000E6017">
        <w:t xml:space="preserve"> sa</w:t>
      </w:r>
      <w:r w:rsidR="00AE3AC7" w:rsidRPr="000E6017">
        <w:t xml:space="preserve"> zrotuje o náhodnú hodnotu od 1 – 360 </w:t>
      </w:r>
      <w:r w:rsidR="00AE6E80" w:rsidRPr="000E6017">
        <w:t>pričom sa</w:t>
      </w:r>
      <w:r w:rsidR="00AE3AC7" w:rsidRPr="000E6017">
        <w:t xml:space="preserve"> </w:t>
      </w:r>
      <w:r w:rsidR="008540C0" w:rsidRPr="000E6017">
        <w:t xml:space="preserve">význačné body </w:t>
      </w:r>
      <w:r w:rsidR="00AE6E80" w:rsidRPr="000E6017">
        <w:t>zrotujú</w:t>
      </w:r>
      <w:r w:rsidR="008540C0" w:rsidRPr="000E6017">
        <w:t xml:space="preserve"> o rovnaký uhol</w:t>
      </w:r>
      <w:r w:rsidR="00AE3AC7" w:rsidRPr="000E6017">
        <w:t xml:space="preserve">. </w:t>
      </w:r>
      <w:r w:rsidR="00AE6E80" w:rsidRPr="000E6017">
        <w:t>Takže pri rotácií sa spolu s obrázkom rotujú aj význačné body.</w:t>
      </w:r>
      <w:r w:rsidR="00AE3AC7" w:rsidRPr="000E6017">
        <w:t xml:space="preserve"> </w:t>
      </w:r>
      <w:r w:rsidR="008540C0" w:rsidRPr="000E6017">
        <w:t>P</w:t>
      </w:r>
      <w:r w:rsidR="00AE3AC7" w:rsidRPr="000E6017">
        <w:t xml:space="preserve">o rotácií sa </w:t>
      </w:r>
      <w:r w:rsidR="008540C0" w:rsidRPr="000E6017">
        <w:t>vy</w:t>
      </w:r>
      <w:r w:rsidR="00AE3AC7" w:rsidRPr="000E6017">
        <w:t>počítajú nové deskriptory</w:t>
      </w:r>
      <w:r w:rsidR="008540C0" w:rsidRPr="000E6017">
        <w:t xml:space="preserve"> </w:t>
      </w:r>
      <w:r w:rsidR="0022720E" w:rsidRPr="000E6017">
        <w:t xml:space="preserve">zrotovaných význačných bodov </w:t>
      </w:r>
      <w:r w:rsidR="008540C0" w:rsidRPr="000E6017">
        <w:t>obráz</w:t>
      </w:r>
      <w:r w:rsidR="00AE3AC7" w:rsidRPr="000E6017">
        <w:t>k</w:t>
      </w:r>
      <w:r w:rsidR="008540C0" w:rsidRPr="000E6017">
        <w:t>a</w:t>
      </w:r>
      <w:r w:rsidR="0022720E" w:rsidRPr="000E6017">
        <w:t xml:space="preserve">. </w:t>
      </w:r>
      <w:r w:rsidR="00AE3AC7" w:rsidRPr="000E6017">
        <w:t xml:space="preserve">Každý deskriptor je prevedený na 512 bitový binárny reťazec. </w:t>
      </w:r>
      <w:r w:rsidR="00490C95" w:rsidRPr="000E6017">
        <w:t>Nasleduje</w:t>
      </w:r>
      <w:r w:rsidR="00AE3AC7" w:rsidRPr="000E6017">
        <w:t xml:space="preserve"> cyklus</w:t>
      </w:r>
      <w:r w:rsidR="00BE440B" w:rsidRPr="000E6017">
        <w:t>,</w:t>
      </w:r>
      <w:r w:rsidR="00AE3AC7" w:rsidRPr="000E6017">
        <w:t xml:space="preserve"> ktorý je ohraničený počtom fern</w:t>
      </w:r>
      <w:r w:rsidR="0029110C">
        <w:t>-</w:t>
      </w:r>
      <w:r w:rsidR="00AE3AC7" w:rsidRPr="000E6017">
        <w:t xml:space="preserve">ov v našom prípade 40. </w:t>
      </w:r>
      <w:r w:rsidR="00D21E68" w:rsidRPr="000E6017">
        <w:t xml:space="preserve">Z poľa naplneného náhodnými číslami sa vyberajú hodnoty a podľa vybranej hodnoty sa z binárneho reťazca </w:t>
      </w:r>
      <w:r w:rsidR="00AE6E80" w:rsidRPr="000E6017">
        <w:t xml:space="preserve">deskriptora </w:t>
      </w:r>
      <w:r w:rsidR="00D21E68" w:rsidRPr="000E6017">
        <w:t>vyberú bity</w:t>
      </w:r>
      <w:r w:rsidR="00AE6E80" w:rsidRPr="000E6017">
        <w:t xml:space="preserve"> s pozíciou </w:t>
      </w:r>
      <w:r w:rsidR="0022720E" w:rsidRPr="000E6017">
        <w:t>hodnoty</w:t>
      </w:r>
      <w:r w:rsidR="00D21E68" w:rsidRPr="000E6017">
        <w:t>. Po výbere n-bitov</w:t>
      </w:r>
      <w:r w:rsidR="008C4E47" w:rsidRPr="000E6017">
        <w:t xml:space="preserve"> (n je veľkosť fern</w:t>
      </w:r>
      <w:r w:rsidR="0029110C">
        <w:t>-</w:t>
      </w:r>
      <w:r w:rsidR="008C4E47" w:rsidRPr="000E6017">
        <w:t>u)</w:t>
      </w:r>
      <w:r w:rsidR="00D21E68" w:rsidRPr="000E6017">
        <w:t xml:space="preserve"> sa tieto bity prevedú na </w:t>
      </w:r>
      <w:r w:rsidR="00490C95" w:rsidRPr="000E6017">
        <w:t>dekadické</w:t>
      </w:r>
      <w:r w:rsidR="00490C95">
        <w:t xml:space="preserve"> čísla</w:t>
      </w:r>
      <w:r w:rsidR="00AE6E80" w:rsidRPr="000E6017">
        <w:t>, ktoré</w:t>
      </w:r>
      <w:r w:rsidR="008C4E47" w:rsidRPr="000E6017">
        <w:t xml:space="preserve"> tvoria</w:t>
      </w:r>
      <w:r w:rsidR="00AE6E80" w:rsidRPr="000E6017">
        <w:t xml:space="preserve"> </w:t>
      </w:r>
      <w:r w:rsidR="008C4E47" w:rsidRPr="000E6017">
        <w:t>hodnotu</w:t>
      </w:r>
      <w:r w:rsidR="00AE6E80" w:rsidRPr="000E6017">
        <w:t xml:space="preserve"> fern</w:t>
      </w:r>
      <w:r w:rsidR="0029110C">
        <w:t>-</w:t>
      </w:r>
      <w:r w:rsidR="00AE6E80" w:rsidRPr="000E6017">
        <w:t>u.</w:t>
      </w:r>
      <w:r w:rsidR="00D21E68" w:rsidRPr="000E6017">
        <w:t xml:space="preserve"> </w:t>
      </w:r>
      <w:r w:rsidR="00AE6E80" w:rsidRPr="000E6017">
        <w:t>Jednotlivé indexy trojrozmerného poľa sú: [číslo obrázka] [číslo deskriptora] [hodnota fern</w:t>
      </w:r>
      <w:r w:rsidR="0029110C">
        <w:t>-</w:t>
      </w:r>
      <w:r w:rsidR="00AE6E80" w:rsidRPr="000E6017">
        <w:t>u]</w:t>
      </w:r>
      <w:r w:rsidR="00BE440B" w:rsidRPr="000E6017">
        <w:t xml:space="preserve"> pričom posledná dimenzia vektora </w:t>
      </w:r>
      <w:r w:rsidR="00D21E68" w:rsidRPr="000E6017">
        <w:t xml:space="preserve">je </w:t>
      </w:r>
      <w:r w:rsidR="008C4E47" w:rsidRPr="000E6017">
        <w:t>hodnota fern</w:t>
      </w:r>
      <w:r w:rsidR="0029110C">
        <w:t>-</w:t>
      </w:r>
      <w:r w:rsidR="008C4E47" w:rsidRPr="000E6017">
        <w:t>u vynásobená indexom z vektora náhodných čísel a </w:t>
      </w:r>
      <w:r w:rsidR="00490C95" w:rsidRPr="000E6017">
        <w:t>maximálnou</w:t>
      </w:r>
      <w:r w:rsidR="008C4E47" w:rsidRPr="000E6017">
        <w:t xml:space="preserve"> veľkosťou fern</w:t>
      </w:r>
      <w:r w:rsidR="0029110C">
        <w:t>-</w:t>
      </w:r>
      <w:r w:rsidR="008C4E47" w:rsidRPr="000E6017">
        <w:t>u</w:t>
      </w:r>
      <w:r w:rsidR="00D21E68" w:rsidRPr="000E6017">
        <w:t xml:space="preserve"> (</w:t>
      </w:r>
      <w:r w:rsidR="008C4E47" w:rsidRPr="000E6017">
        <w:t>pri veľkosti fern</w:t>
      </w:r>
      <w:r w:rsidR="0029110C">
        <w:t>-</w:t>
      </w:r>
      <w:r w:rsidR="008C4E47" w:rsidRPr="000E6017">
        <w:t xml:space="preserve">u 8 je to 2^8 </w:t>
      </w:r>
      <w:r w:rsidR="008C4E47" w:rsidRPr="000E6017">
        <w:lastRenderedPageBreak/>
        <w:t>– 256</w:t>
      </w:r>
      <w:r w:rsidR="00D21E68" w:rsidRPr="000E6017">
        <w:t>)</w:t>
      </w:r>
      <w:r w:rsidR="0022720E" w:rsidRPr="000E6017">
        <w:t>.</w:t>
      </w:r>
      <w:r w:rsidR="008C4E47" w:rsidRPr="000E6017">
        <w:t xml:space="preserve"> </w:t>
      </w:r>
      <w:r w:rsidR="0022720E" w:rsidRPr="000E6017">
        <w:t>T</w:t>
      </w:r>
      <w:r w:rsidR="008C4E47" w:rsidRPr="000E6017">
        <w:t>áto pozícia v trojrozmernom vektore sa inkrementuje</w:t>
      </w:r>
      <w:r w:rsidR="00D21E68" w:rsidRPr="000E6017">
        <w:t xml:space="preserve">. Po inkrementácií sa opakuje proces pre </w:t>
      </w:r>
      <w:r w:rsidR="00490C95" w:rsidRPr="000E6017">
        <w:t>ďalší</w:t>
      </w:r>
      <w:r w:rsidR="00D21E68" w:rsidRPr="000E6017">
        <w:t xml:space="preserve"> vybratý deskriptor a po prejdení </w:t>
      </w:r>
      <w:r w:rsidR="008C4E47" w:rsidRPr="000E6017">
        <w:t>všetkých deskriptorov</w:t>
      </w:r>
      <w:r w:rsidR="00D21E68" w:rsidRPr="000E6017">
        <w:t xml:space="preserve"> </w:t>
      </w:r>
      <w:r w:rsidR="008C4E47" w:rsidRPr="000E6017">
        <w:t xml:space="preserve">sa vezme </w:t>
      </w:r>
      <w:r w:rsidR="0022720E" w:rsidRPr="000E6017">
        <w:t xml:space="preserve">ďalší </w:t>
      </w:r>
      <w:r w:rsidR="008C4E47" w:rsidRPr="000E6017">
        <w:t>zrotovaný obrázok a celý cyklus sa zopakuje</w:t>
      </w:r>
      <w:r w:rsidR="00BE440B" w:rsidRPr="000E6017">
        <w:t>.</w:t>
      </w:r>
      <w:r w:rsidR="008C4E47" w:rsidRPr="000E6017">
        <w:t xml:space="preserve"> Po vykonaní všetkých rotácií je klasifikátor natrénovaný na rozpoznávanie obrázka.</w:t>
      </w:r>
      <w:r w:rsidR="00BE440B" w:rsidRPr="000E6017">
        <w:t xml:space="preserve"> </w:t>
      </w:r>
    </w:p>
    <w:p w:rsidR="00CC7D62" w:rsidRPr="000E6017" w:rsidRDefault="00D21E68" w:rsidP="004908E8">
      <w:pPr>
        <w:pStyle w:val="Diplomovkanormal"/>
      </w:pPr>
      <w:r w:rsidRPr="000E6017">
        <w:t>Výstupom trénovania klasifikátora je</w:t>
      </w:r>
      <w:r w:rsidR="008C4E47" w:rsidRPr="000E6017">
        <w:t xml:space="preserve"> teda</w:t>
      </w:r>
      <w:r w:rsidRPr="000E6017">
        <w:t xml:space="preserve"> trojrozmerný vektor, ktorého hodnoty sú určené fern</w:t>
      </w:r>
      <w:r w:rsidR="0029110C">
        <w:t>-</w:t>
      </w:r>
      <w:r w:rsidRPr="000E6017">
        <w:t xml:space="preserve">ami. </w:t>
      </w:r>
      <w:r w:rsidR="007B61D7" w:rsidRPr="000E6017">
        <w:t xml:space="preserve">Hodnoty získane pri trénovaní sú uložené do textového súboru aby </w:t>
      </w:r>
      <w:r w:rsidR="004908E8" w:rsidRPr="000E6017">
        <w:t xml:space="preserve">sa trénovanie </w:t>
      </w:r>
      <w:r w:rsidR="007B61D7" w:rsidRPr="000E6017">
        <w:t>nemuselo stále zapínať</w:t>
      </w:r>
      <w:r w:rsidR="008C4E47" w:rsidRPr="000E6017">
        <w:t xml:space="preserve"> ak je vstupná trénovacia množina rovnaká</w:t>
      </w:r>
      <w:r w:rsidR="007B61D7" w:rsidRPr="000E6017">
        <w:t xml:space="preserve">. </w:t>
      </w:r>
      <w:r w:rsidR="00490C95" w:rsidRPr="000E6017">
        <w:t>Nasledujúci</w:t>
      </w:r>
      <w:r w:rsidRPr="000E6017">
        <w:t xml:space="preserve"> </w:t>
      </w:r>
      <w:r w:rsidR="004908E8" w:rsidRPr="000E6017">
        <w:t>diagram</w:t>
      </w:r>
      <w:r w:rsidRPr="000E6017">
        <w:t xml:space="preserve"> znázorňuje inicializáciu a tréning:</w:t>
      </w:r>
      <w:r w:rsidR="008C4E47" w:rsidRPr="000E6017">
        <w:t xml:space="preserve">                                       </w:t>
      </w:r>
      <w:r w:rsidR="008C6E73" w:rsidRPr="000E6017">
        <w:br w:type="page"/>
      </w:r>
      <w:r w:rsidR="00376443" w:rsidRPr="000E6017">
        <w:rPr>
          <w:noProof/>
          <w:lang w:val="en-US"/>
        </w:rPr>
        <w:lastRenderedPageBreak/>
        <w:drawing>
          <wp:inline distT="0" distB="0" distL="0" distR="0" wp14:anchorId="7B7BF06C" wp14:editId="5CC34D27">
            <wp:extent cx="5063490" cy="8515985"/>
            <wp:effectExtent l="0" t="0" r="3810" b="0"/>
            <wp:docPr id="24" name="Picture 7" descr="seminaivebayes_inicializiacia_a_trenovani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seminaivebayes_inicializiacia_a_trenovanie(1)"/>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5063490" cy="8515985"/>
                    </a:xfrm>
                    <a:prstGeom prst="rect">
                      <a:avLst/>
                    </a:prstGeom>
                    <a:noFill/>
                    <a:ln>
                      <a:noFill/>
                    </a:ln>
                  </pic:spPr>
                </pic:pic>
              </a:graphicData>
            </a:graphic>
          </wp:inline>
        </w:drawing>
      </w:r>
    </w:p>
    <w:p w:rsidR="00D21E68" w:rsidRPr="000E6017" w:rsidRDefault="00CC7D62" w:rsidP="00302947">
      <w:pPr>
        <w:pStyle w:val="Caption"/>
        <w:jc w:val="center"/>
      </w:pPr>
      <w:r w:rsidRPr="000E6017">
        <w:t xml:space="preserve">Diagram </w:t>
      </w:r>
      <w:fldSimple w:instr=" SEQ Diagram \* ARABIC ">
        <w:r w:rsidR="00A2593C">
          <w:rPr>
            <w:noProof/>
          </w:rPr>
          <w:t>1</w:t>
        </w:r>
      </w:fldSimple>
      <w:r w:rsidRPr="000E6017">
        <w:t xml:space="preserve"> Inicializácia a trénovanie Semi-Naive Bayes klasifikátora</w:t>
      </w:r>
    </w:p>
    <w:p w:rsidR="0022720E" w:rsidRDefault="0022720E" w:rsidP="00E52C26">
      <w:pPr>
        <w:pStyle w:val="Diplomovkapodkapitola"/>
        <w:numPr>
          <w:ilvl w:val="2"/>
          <w:numId w:val="20"/>
        </w:numPr>
      </w:pPr>
      <w:bookmarkStart w:id="127" w:name="_Toc419324086"/>
      <w:r w:rsidRPr="000E6017">
        <w:lastRenderedPageBreak/>
        <w:t>Rozpoznávanie</w:t>
      </w:r>
      <w:bookmarkEnd w:id="127"/>
    </w:p>
    <w:p w:rsidR="00E52C26" w:rsidRPr="000E6017" w:rsidRDefault="00E52C26" w:rsidP="00E52C26">
      <w:pPr>
        <w:pStyle w:val="Diplomovkanormal"/>
      </w:pPr>
    </w:p>
    <w:p w:rsidR="007B61D7" w:rsidRPr="000E6017" w:rsidRDefault="00D21E68" w:rsidP="00177504">
      <w:pPr>
        <w:pStyle w:val="Diplomovkanormal"/>
      </w:pPr>
      <w:r w:rsidRPr="000E6017">
        <w:t xml:space="preserve">Po procese natrénovania klasifikátora je klasifikátor pripravený rozpoznávať neznáme obrázky. Rozpoznávanie je </w:t>
      </w:r>
      <w:r w:rsidR="00C604F5">
        <w:t xml:space="preserve">realizované </w:t>
      </w:r>
      <w:r w:rsidRPr="000E6017">
        <w:t>pomo</w:t>
      </w:r>
      <w:r w:rsidR="007B61D7" w:rsidRPr="000E6017">
        <w:t>cou metódy recognize</w:t>
      </w:r>
      <w:r w:rsidR="004908E8" w:rsidRPr="000E6017">
        <w:t>,</w:t>
      </w:r>
      <w:r w:rsidR="007B61D7" w:rsidRPr="000E6017">
        <w:t xml:space="preserve"> ktorá je súčasťou triedy klasifikátora. Vstupom je obrázok, prázdny </w:t>
      </w:r>
      <w:r w:rsidR="00490C95" w:rsidRPr="000E6017">
        <w:t>ukazovateľ</w:t>
      </w:r>
      <w:r w:rsidR="0048382F" w:rsidRPr="000E6017">
        <w:t xml:space="preserve"> na integer hodnotu, ktorá bude naplnená</w:t>
      </w:r>
      <w:r w:rsidR="007B61D7" w:rsidRPr="000E6017">
        <w:t xml:space="preserve"> rozpoznaným číslom</w:t>
      </w:r>
      <w:r w:rsidR="004908E8" w:rsidRPr="000E6017">
        <w:t xml:space="preserve"> obrázka</w:t>
      </w:r>
      <w:r w:rsidR="007B61D7" w:rsidRPr="000E6017">
        <w:t xml:space="preserve">, príznak či sa má trénovacia množina načítať zo súboru </w:t>
      </w:r>
      <w:r w:rsidR="0022720E" w:rsidRPr="000E6017">
        <w:t>a </w:t>
      </w:r>
      <w:r w:rsidR="00490C95" w:rsidRPr="000E6017">
        <w:t>ukazovateľ</w:t>
      </w:r>
      <w:r w:rsidR="004908E8" w:rsidRPr="000E6017">
        <w:t xml:space="preserve"> na float hodnotu</w:t>
      </w:r>
      <w:r w:rsidR="0048382F" w:rsidRPr="000E6017">
        <w:t>,</w:t>
      </w:r>
      <w:r w:rsidR="004908E8" w:rsidRPr="000E6017">
        <w:t xml:space="preserve"> ktorá</w:t>
      </w:r>
      <w:r w:rsidR="007B61D7" w:rsidRPr="000E6017">
        <w:t xml:space="preserve"> bude určovať pravdepodobnosť správneho výsledku.</w:t>
      </w:r>
    </w:p>
    <w:p w:rsidR="000B5517" w:rsidRPr="000E6017" w:rsidRDefault="00490C95" w:rsidP="00177504">
      <w:pPr>
        <w:pStyle w:val="Diplomovkanormal"/>
      </w:pPr>
      <w:r w:rsidRPr="000E6017">
        <w:t>Nasledujúci</w:t>
      </w:r>
      <w:r w:rsidR="007B61D7" w:rsidRPr="000E6017">
        <w:t xml:space="preserve"> cyklus </w:t>
      </w:r>
      <w:r w:rsidRPr="000E6017">
        <w:t>závisí</w:t>
      </w:r>
      <w:r w:rsidR="007B61D7" w:rsidRPr="000E6017">
        <w:t xml:space="preserve"> od počtu deskriptorov</w:t>
      </w:r>
      <w:r w:rsidR="005C3281" w:rsidRPr="000E6017">
        <w:t xml:space="preserve"> keďže nastáva rozpoznávanie neznámych význačných bodov . Vyberie sa deskriptor z matice a ten sa prekonvertuje na binárny reťazec. </w:t>
      </w:r>
      <w:r w:rsidR="007B61D7" w:rsidRPr="000E6017">
        <w:t xml:space="preserve">Následne sa prechádzajú všetky deskriptory, ktoré boli natrénovane počas učenia </w:t>
      </w:r>
      <w:r w:rsidR="00D050B4" w:rsidRPr="000E6017">
        <w:t>klasifikátora</w:t>
      </w:r>
      <w:r w:rsidR="005C3281" w:rsidRPr="000E6017">
        <w:t xml:space="preserve"> do trojrozmerného poľa</w:t>
      </w:r>
      <w:r w:rsidR="007B61D7" w:rsidRPr="000E6017">
        <w:t xml:space="preserve">. </w:t>
      </w:r>
      <w:r w:rsidR="005C3281" w:rsidRPr="000E6017">
        <w:t>Z vybraného neznámeho deskriptora sa vyberú znova fern</w:t>
      </w:r>
      <w:r w:rsidR="0029110C">
        <w:t>-</w:t>
      </w:r>
      <w:r w:rsidR="005C3281" w:rsidRPr="000E6017">
        <w:t>y pomocou vektora neznámych čísel</w:t>
      </w:r>
      <w:r w:rsidR="0078692F" w:rsidRPr="000E6017">
        <w:t>.</w:t>
      </w:r>
      <w:r w:rsidR="00111F67" w:rsidRPr="000E6017">
        <w:t xml:space="preserve"> A podľa hodnôt fern</w:t>
      </w:r>
      <w:r w:rsidR="0029110C">
        <w:t>-</w:t>
      </w:r>
      <w:r w:rsidR="00111F67" w:rsidRPr="000E6017">
        <w:t>ov sa spočítajú hodnoty trojrozmerného poľa</w:t>
      </w:r>
      <w:r w:rsidR="00C604F5">
        <w:t>,</w:t>
      </w:r>
      <w:r w:rsidR="00111F67" w:rsidRPr="000E6017">
        <w:t xml:space="preserve"> pričom index určí práve táto hodnota fern</w:t>
      </w:r>
      <w:r w:rsidR="0029110C">
        <w:t>-</w:t>
      </w:r>
      <w:r w:rsidR="00111F67" w:rsidRPr="000E6017">
        <w:t xml:space="preserve">u. Čísla vytiahnuté z trojrozmerného vektora sa sčítajú a tento súčet je vydelený maximálnou hodnotu, ktorú môže súčet </w:t>
      </w:r>
      <w:r w:rsidRPr="000E6017">
        <w:t>dosiahnuť</w:t>
      </w:r>
      <w:r w:rsidR="00111F67" w:rsidRPr="000E6017">
        <w:t>(počet fern</w:t>
      </w:r>
      <w:r w:rsidR="0029110C">
        <w:t>-</w:t>
      </w:r>
      <w:r w:rsidR="00111F67" w:rsidRPr="000E6017">
        <w:t>ov</w:t>
      </w:r>
      <w:r w:rsidR="0029110C">
        <w:t xml:space="preserve"> </w:t>
      </w:r>
      <w:r w:rsidR="00111F67" w:rsidRPr="000E6017">
        <w:t>* počet rotácií ).</w:t>
      </w:r>
      <w:r w:rsidR="007B61D7" w:rsidRPr="000E6017">
        <w:t xml:space="preserve"> </w:t>
      </w:r>
      <w:r w:rsidR="000B5517" w:rsidRPr="000E6017">
        <w:t xml:space="preserve">Každý </w:t>
      </w:r>
      <w:r w:rsidR="005C3281" w:rsidRPr="000E6017">
        <w:t>deskriptor</w:t>
      </w:r>
      <w:r w:rsidR="000B5517" w:rsidRPr="000E6017">
        <w:t xml:space="preserve"> je </w:t>
      </w:r>
      <w:r w:rsidR="00111F67" w:rsidRPr="000E6017">
        <w:t>takto ohodnotený a ako výsledný je ten, ktorý dosiahne najvyššiu hodnotu</w:t>
      </w:r>
      <w:r w:rsidR="000B5517" w:rsidRPr="000E6017">
        <w:t xml:space="preserve">. </w:t>
      </w:r>
      <w:r w:rsidR="00111F67" w:rsidRPr="000E6017">
        <w:t xml:space="preserve">Všetky informácie o už rozpoznanom význačnom bode sú uložené </w:t>
      </w:r>
      <w:r w:rsidR="000B5517" w:rsidRPr="000E6017">
        <w:t xml:space="preserve">vo vektore - resultVect, ktorého veľkosť je počet deskriptorov neznámeho </w:t>
      </w:r>
      <w:r w:rsidR="00111F67" w:rsidRPr="000E6017">
        <w:t>význačného bodu</w:t>
      </w:r>
      <w:r w:rsidR="000B5517" w:rsidRPr="000E6017">
        <w:t xml:space="preserve"> a</w:t>
      </w:r>
      <w:r w:rsidR="00845CF1" w:rsidRPr="000E6017">
        <w:t xml:space="preserve"> má 3 </w:t>
      </w:r>
      <w:r w:rsidR="000B5517" w:rsidRPr="000E6017">
        <w:t xml:space="preserve">hodnoty : </w:t>
      </w:r>
    </w:p>
    <w:p w:rsidR="000B5517" w:rsidRPr="000E6017" w:rsidRDefault="000B5517" w:rsidP="000B5517">
      <w:pPr>
        <w:pStyle w:val="Diplomovkanormal"/>
        <w:numPr>
          <w:ilvl w:val="0"/>
          <w:numId w:val="22"/>
        </w:numPr>
      </w:pPr>
      <w:r w:rsidRPr="000E6017">
        <w:t>rozpoznaná trieda</w:t>
      </w:r>
    </w:p>
    <w:p w:rsidR="000B5517" w:rsidRPr="000E6017" w:rsidRDefault="000B5517" w:rsidP="000B5517">
      <w:pPr>
        <w:pStyle w:val="Diplomovkanormal"/>
        <w:numPr>
          <w:ilvl w:val="0"/>
          <w:numId w:val="22"/>
        </w:numPr>
      </w:pPr>
      <w:r w:rsidRPr="000E6017">
        <w:t>rozpoznaný deskriptor</w:t>
      </w:r>
    </w:p>
    <w:p w:rsidR="000B5517" w:rsidRPr="000E6017" w:rsidRDefault="000B5517" w:rsidP="000B5517">
      <w:pPr>
        <w:pStyle w:val="Diplomovkanormal"/>
        <w:numPr>
          <w:ilvl w:val="0"/>
          <w:numId w:val="22"/>
        </w:numPr>
      </w:pPr>
      <w:r w:rsidRPr="000E6017">
        <w:t>pravdepodobnos</w:t>
      </w:r>
      <w:r w:rsidR="00173440" w:rsidRPr="000E6017">
        <w:t>ť</w:t>
      </w:r>
    </w:p>
    <w:p w:rsidR="006E0513" w:rsidRPr="000E6017" w:rsidRDefault="000B5517" w:rsidP="000B5517">
      <w:pPr>
        <w:pStyle w:val="Diplomovkanormal"/>
      </w:pPr>
      <w:r w:rsidRPr="000E6017">
        <w:t xml:space="preserve">Pri rozpoznávaní o aký obrázok ide, sa prechádza </w:t>
      </w:r>
      <w:r w:rsidR="0078692F" w:rsidRPr="000E6017">
        <w:t xml:space="preserve">premenná </w:t>
      </w:r>
      <w:r w:rsidRPr="000E6017">
        <w:t>resultVect a do pomocného vektora</w:t>
      </w:r>
      <w:r w:rsidR="00845CF1" w:rsidRPr="000E6017">
        <w:t>,</w:t>
      </w:r>
      <w:r w:rsidRPr="000E6017">
        <w:t xml:space="preserve"> ktorého veľkosť je počet tried </w:t>
      </w:r>
      <w:r w:rsidR="00173440" w:rsidRPr="000E6017">
        <w:t xml:space="preserve">a </w:t>
      </w:r>
      <w:r w:rsidRPr="000E6017">
        <w:t xml:space="preserve"> </w:t>
      </w:r>
      <w:r w:rsidR="00111F67" w:rsidRPr="000E6017">
        <w:t>robí</w:t>
      </w:r>
      <w:r w:rsidR="00173440" w:rsidRPr="000E6017">
        <w:t xml:space="preserve"> sa</w:t>
      </w:r>
      <w:r w:rsidR="00111F67" w:rsidRPr="000E6017">
        <w:t xml:space="preserve"> súčet pravdepodobností pre každú triedu</w:t>
      </w:r>
      <w:r w:rsidRPr="000E6017">
        <w:t xml:space="preserve">. </w:t>
      </w:r>
      <w:r w:rsidR="001D2372" w:rsidRPr="000E6017">
        <w:t xml:space="preserve">Z týchto pravdepodobností sa vytvorí priemerná hodnota a najvyššia priemerná hodnota určí neznámy obrázok. Proces rozpoznávania je uvedený na </w:t>
      </w:r>
      <w:r w:rsidR="00490C95" w:rsidRPr="000E6017">
        <w:t>nasledujúcom</w:t>
      </w:r>
      <w:r w:rsidR="001D2372" w:rsidRPr="000E6017">
        <w:t xml:space="preserve"> diagrame:</w:t>
      </w:r>
      <w:r w:rsidR="006E0513" w:rsidRPr="000E6017">
        <w:br w:type="page"/>
      </w:r>
    </w:p>
    <w:p w:rsidR="00CC7D62" w:rsidRPr="000E6017" w:rsidRDefault="00376443" w:rsidP="00CC7D62">
      <w:pPr>
        <w:keepNext/>
      </w:pPr>
      <w:r w:rsidRPr="000E6017">
        <w:rPr>
          <w:noProof/>
          <w:color w:val="FF0000"/>
          <w:lang w:val="en-US"/>
        </w:rPr>
        <w:lastRenderedPageBreak/>
        <w:drawing>
          <wp:inline distT="0" distB="0" distL="0" distR="0" wp14:anchorId="4B73BCFD" wp14:editId="32261E5D">
            <wp:extent cx="5745480" cy="5445760"/>
            <wp:effectExtent l="0" t="0" r="7620" b="2540"/>
            <wp:docPr id="84" name="Picture 84" descr="seminaivebayes_rozpoznava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descr="seminaivebayes_rozpoznavanie"/>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5745480" cy="5445760"/>
                    </a:xfrm>
                    <a:prstGeom prst="rect">
                      <a:avLst/>
                    </a:prstGeom>
                    <a:noFill/>
                    <a:ln>
                      <a:noFill/>
                    </a:ln>
                  </pic:spPr>
                </pic:pic>
              </a:graphicData>
            </a:graphic>
          </wp:inline>
        </w:drawing>
      </w:r>
    </w:p>
    <w:p w:rsidR="001D2372" w:rsidRPr="000E6017" w:rsidRDefault="00CC7D62" w:rsidP="00CC7D62">
      <w:pPr>
        <w:pStyle w:val="Caption"/>
        <w:jc w:val="center"/>
        <w:rPr>
          <w:color w:val="FF0000"/>
        </w:rPr>
      </w:pPr>
      <w:r w:rsidRPr="000E6017">
        <w:t xml:space="preserve">Diagram </w:t>
      </w:r>
      <w:fldSimple w:instr=" SEQ Diagram \* ARABIC ">
        <w:r w:rsidR="00A2593C">
          <w:rPr>
            <w:noProof/>
          </w:rPr>
          <w:t>2</w:t>
        </w:r>
      </w:fldSimple>
      <w:r w:rsidRPr="000E6017">
        <w:t xml:space="preserve"> Rozpoznávanie pomocou Semi-Naive Bayes klasifikátora</w:t>
      </w:r>
    </w:p>
    <w:p w:rsidR="001D2372" w:rsidRPr="00E52C26" w:rsidRDefault="001D2372" w:rsidP="00B139E9">
      <w:pPr>
        <w:pStyle w:val="Diplomovkapodkapitola"/>
        <w:rPr>
          <w:sz w:val="24"/>
          <w:szCs w:val="24"/>
        </w:rPr>
      </w:pPr>
      <w:bookmarkStart w:id="128" w:name="_Toc419324087"/>
      <w:r w:rsidRPr="000E6017">
        <w:t>Naive-Bayes</w:t>
      </w:r>
      <w:bookmarkEnd w:id="128"/>
    </w:p>
    <w:p w:rsidR="00E52C26" w:rsidRPr="000E6017" w:rsidRDefault="00E52C26" w:rsidP="00E52C26">
      <w:pPr>
        <w:pStyle w:val="Normalny"/>
      </w:pPr>
    </w:p>
    <w:p w:rsidR="00CC7D62" w:rsidRPr="000E6017" w:rsidRDefault="00FF02AA" w:rsidP="00CC7D62">
      <w:pPr>
        <w:pStyle w:val="Diplomovkanormal"/>
        <w:keepNext/>
      </w:pPr>
      <w:r w:rsidRPr="000E6017">
        <w:t xml:space="preserve">Inicializácia klasifikátora pracujúceho na princípe Naive-Bayes sa líši od pôvodného </w:t>
      </w:r>
      <w:r w:rsidR="005B2C1F" w:rsidRPr="000E6017">
        <w:t xml:space="preserve">klasifikátora </w:t>
      </w:r>
      <w:r w:rsidRPr="000E6017">
        <w:t>v tom, že pole do ktorého sa vkladajú natrénované hodnoty je dvojrozmerné a obsahuje bitové reťazce</w:t>
      </w:r>
      <w:r w:rsidR="005B2C1F" w:rsidRPr="000E6017">
        <w:t xml:space="preserve"> (bitsety)</w:t>
      </w:r>
      <w:r w:rsidRPr="000E6017">
        <w:t xml:space="preserve">. Pri trénovaní sa z obrázkov trénovacej množiny </w:t>
      </w:r>
      <w:r w:rsidR="0076330D" w:rsidRPr="000E6017">
        <w:t xml:space="preserve">získavajú deskriptory reprezentované </w:t>
      </w:r>
      <w:r w:rsidRPr="000E6017">
        <w:t>binárn</w:t>
      </w:r>
      <w:r w:rsidR="0076330D" w:rsidRPr="000E6017">
        <w:t>ymi</w:t>
      </w:r>
      <w:r w:rsidRPr="000E6017">
        <w:t xml:space="preserve"> reťazc</w:t>
      </w:r>
      <w:r w:rsidR="0076330D" w:rsidRPr="000E6017">
        <w:t>ami</w:t>
      </w:r>
      <w:r w:rsidRPr="000E6017">
        <w:t xml:space="preserve">, ktoré sa vkladajú do </w:t>
      </w:r>
      <w:r w:rsidR="005B2C1F" w:rsidRPr="000E6017">
        <w:t>spomínaného</w:t>
      </w:r>
      <w:r w:rsidRPr="000E6017">
        <w:t xml:space="preserve"> vektora. Prvý rozmer určuje triedu – obrázok a druhý deskriptor. Pri rotácií sa nové bitsety pridávajú do poľa a po modulácií poradového čísla vloženého deskriptora hodnotou počtu všetkých deskriptorov</w:t>
      </w:r>
      <w:r w:rsidR="005B2C1F" w:rsidRPr="000E6017">
        <w:t xml:space="preserve"> pre daný obrázok, sa získa skutočná hodnota deskriptora</w:t>
      </w:r>
      <w:r w:rsidRPr="000E6017">
        <w:t>. Po ukončení všetkých rotácií a vkladaní do poľa je klasifikátor pripravený na rozpoznávanie.</w:t>
      </w:r>
      <w:r w:rsidR="00DB2A0F" w:rsidRPr="000E6017">
        <w:t xml:space="preserve">                               </w:t>
      </w:r>
      <w:r w:rsidR="00177504" w:rsidRPr="000E6017">
        <w:br w:type="page"/>
      </w:r>
      <w:r w:rsidR="00376443" w:rsidRPr="000E6017">
        <w:rPr>
          <w:noProof/>
          <w:lang w:val="en-US"/>
        </w:rPr>
        <w:lastRenderedPageBreak/>
        <w:drawing>
          <wp:inline distT="0" distB="0" distL="0" distR="0" wp14:anchorId="7B679133" wp14:editId="4F3A534D">
            <wp:extent cx="5608955" cy="8502650"/>
            <wp:effectExtent l="0" t="0" r="0" b="0"/>
            <wp:docPr id="130" name="Picture 130" descr="naivebayes_init_tren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0" descr="naivebayes_init_trening"/>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5608955" cy="8502650"/>
                    </a:xfrm>
                    <a:prstGeom prst="rect">
                      <a:avLst/>
                    </a:prstGeom>
                    <a:noFill/>
                    <a:ln>
                      <a:noFill/>
                    </a:ln>
                  </pic:spPr>
                </pic:pic>
              </a:graphicData>
            </a:graphic>
          </wp:inline>
        </w:drawing>
      </w:r>
    </w:p>
    <w:p w:rsidR="00FF02AA" w:rsidRPr="000E6017" w:rsidRDefault="00CC7D62" w:rsidP="00CC7D62">
      <w:pPr>
        <w:pStyle w:val="Caption"/>
        <w:jc w:val="center"/>
      </w:pPr>
      <w:r w:rsidRPr="000E6017">
        <w:t xml:space="preserve">Diagram </w:t>
      </w:r>
      <w:fldSimple w:instr=" SEQ Diagram \* ARABIC ">
        <w:r w:rsidR="00A2593C">
          <w:rPr>
            <w:noProof/>
          </w:rPr>
          <w:t>3</w:t>
        </w:r>
      </w:fldSimple>
      <w:r w:rsidRPr="000E6017">
        <w:t xml:space="preserve"> Inicializácia a trénovanie Naive Bayes klasifikátora</w:t>
      </w:r>
    </w:p>
    <w:p w:rsidR="00CC7D62" w:rsidRPr="000E6017" w:rsidRDefault="00FF02AA" w:rsidP="00CC7D62">
      <w:pPr>
        <w:keepNext/>
        <w:jc w:val="both"/>
      </w:pPr>
      <w:r w:rsidRPr="000E6017">
        <w:br w:type="page"/>
      </w:r>
      <w:r w:rsidR="004A5D51" w:rsidRPr="000E6017">
        <w:rPr>
          <w:rFonts w:ascii="Times New Roman" w:hAnsi="Times New Roman" w:cs="Times New Roman"/>
          <w:sz w:val="24"/>
          <w:szCs w:val="24"/>
        </w:rPr>
        <w:lastRenderedPageBreak/>
        <w:t>Pri rozpoznávaní obrázka sa prechádzajú všetky deskriptory</w:t>
      </w:r>
      <w:r w:rsidR="0076330D" w:rsidRPr="000E6017">
        <w:rPr>
          <w:rFonts w:ascii="Times New Roman" w:hAnsi="Times New Roman" w:cs="Times New Roman"/>
          <w:sz w:val="24"/>
          <w:szCs w:val="24"/>
        </w:rPr>
        <w:t xml:space="preserve"> neznámeho obrázka</w:t>
      </w:r>
      <w:r w:rsidR="004A5D51" w:rsidRPr="000E6017">
        <w:rPr>
          <w:rFonts w:ascii="Times New Roman" w:hAnsi="Times New Roman" w:cs="Times New Roman"/>
          <w:sz w:val="24"/>
          <w:szCs w:val="24"/>
        </w:rPr>
        <w:t>. Tieto deskriptory sa</w:t>
      </w:r>
      <w:r w:rsidR="005B2C1F" w:rsidRPr="000E6017">
        <w:rPr>
          <w:rFonts w:ascii="Times New Roman" w:hAnsi="Times New Roman" w:cs="Times New Roman"/>
          <w:sz w:val="24"/>
          <w:szCs w:val="24"/>
        </w:rPr>
        <w:t xml:space="preserve"> rozpoznávajú </w:t>
      </w:r>
      <w:r w:rsidR="004A5D51" w:rsidRPr="000E6017">
        <w:rPr>
          <w:rFonts w:ascii="Times New Roman" w:hAnsi="Times New Roman" w:cs="Times New Roman"/>
          <w:sz w:val="24"/>
          <w:szCs w:val="24"/>
        </w:rPr>
        <w:t xml:space="preserve"> na základe vzdialenosti od jednotlivých deskriptorov v trénovacej množine. Vzdialenosť sa určuje podľa </w:t>
      </w:r>
      <w:r w:rsidR="00C604F5">
        <w:rPr>
          <w:rFonts w:ascii="Times New Roman" w:hAnsi="Times New Roman" w:cs="Times New Roman"/>
          <w:sz w:val="24"/>
          <w:szCs w:val="24"/>
        </w:rPr>
        <w:t>H</w:t>
      </w:r>
      <w:r w:rsidR="00C604F5" w:rsidRPr="000E6017">
        <w:rPr>
          <w:rFonts w:ascii="Times New Roman" w:hAnsi="Times New Roman" w:cs="Times New Roman"/>
          <w:sz w:val="24"/>
          <w:szCs w:val="24"/>
        </w:rPr>
        <w:t xml:space="preserve">ammingovej </w:t>
      </w:r>
      <w:r w:rsidR="004A5D51" w:rsidRPr="000E6017">
        <w:rPr>
          <w:rFonts w:ascii="Times New Roman" w:hAnsi="Times New Roman" w:cs="Times New Roman"/>
          <w:sz w:val="24"/>
          <w:szCs w:val="24"/>
        </w:rPr>
        <w:t xml:space="preserve">vzdialenosti keďže ide o porovnávanie vzdialenosti binárnych čísel. Pri prechádzaní poľa </w:t>
      </w:r>
      <w:r w:rsidR="0076330D" w:rsidRPr="000E6017">
        <w:rPr>
          <w:rFonts w:ascii="Times New Roman" w:hAnsi="Times New Roman" w:cs="Times New Roman"/>
          <w:sz w:val="24"/>
          <w:szCs w:val="24"/>
        </w:rPr>
        <w:t xml:space="preserve">trénovacej množiny </w:t>
      </w:r>
      <w:r w:rsidR="004A5D51" w:rsidRPr="000E6017">
        <w:rPr>
          <w:rFonts w:ascii="Times New Roman" w:hAnsi="Times New Roman" w:cs="Times New Roman"/>
          <w:sz w:val="24"/>
          <w:szCs w:val="24"/>
        </w:rPr>
        <w:t xml:space="preserve">môže byť vzdialenosť </w:t>
      </w:r>
      <w:r w:rsidR="0076330D" w:rsidRPr="000E6017">
        <w:rPr>
          <w:rFonts w:ascii="Times New Roman" w:hAnsi="Times New Roman" w:cs="Times New Roman"/>
          <w:sz w:val="24"/>
          <w:szCs w:val="24"/>
        </w:rPr>
        <w:t xml:space="preserve">medzi deskriptormi </w:t>
      </w:r>
      <w:r w:rsidR="004A5D51" w:rsidRPr="000E6017">
        <w:rPr>
          <w:rFonts w:ascii="Times New Roman" w:hAnsi="Times New Roman" w:cs="Times New Roman"/>
          <w:sz w:val="24"/>
          <w:szCs w:val="24"/>
        </w:rPr>
        <w:t xml:space="preserve">menšia ako doposiaľ najmenšia </w:t>
      </w:r>
      <w:r w:rsidR="005B2C1F" w:rsidRPr="000E6017">
        <w:rPr>
          <w:rFonts w:ascii="Times New Roman" w:hAnsi="Times New Roman" w:cs="Times New Roman"/>
          <w:sz w:val="24"/>
          <w:szCs w:val="24"/>
        </w:rPr>
        <w:t>vzdialenosť</w:t>
      </w:r>
      <w:r w:rsidR="004A5D51" w:rsidRPr="000E6017">
        <w:rPr>
          <w:rFonts w:ascii="Times New Roman" w:hAnsi="Times New Roman" w:cs="Times New Roman"/>
          <w:sz w:val="24"/>
          <w:szCs w:val="24"/>
        </w:rPr>
        <w:t xml:space="preserve"> a to znamená že je nový lepší kandidát tj. </w:t>
      </w:r>
      <w:r w:rsidR="0076330D" w:rsidRPr="000E6017">
        <w:rPr>
          <w:rFonts w:ascii="Times New Roman" w:hAnsi="Times New Roman" w:cs="Times New Roman"/>
          <w:sz w:val="24"/>
          <w:szCs w:val="24"/>
        </w:rPr>
        <w:t>d</w:t>
      </w:r>
      <w:r w:rsidR="004A5D51" w:rsidRPr="000E6017">
        <w:rPr>
          <w:rFonts w:ascii="Times New Roman" w:hAnsi="Times New Roman" w:cs="Times New Roman"/>
          <w:sz w:val="24"/>
          <w:szCs w:val="24"/>
        </w:rPr>
        <w:t>eskriptor</w:t>
      </w:r>
      <w:r w:rsidR="0076330D" w:rsidRPr="000E6017">
        <w:rPr>
          <w:rFonts w:ascii="Times New Roman" w:hAnsi="Times New Roman" w:cs="Times New Roman"/>
          <w:sz w:val="24"/>
          <w:szCs w:val="24"/>
        </w:rPr>
        <w:t>,</w:t>
      </w:r>
      <w:r w:rsidR="004A5D51" w:rsidRPr="000E6017">
        <w:rPr>
          <w:rFonts w:ascii="Times New Roman" w:hAnsi="Times New Roman" w:cs="Times New Roman"/>
          <w:sz w:val="24"/>
          <w:szCs w:val="24"/>
        </w:rPr>
        <w:t xml:space="preserve"> ku ktorému je neznámy deskriptor bližšie. Veľkosti vzdialenosti sú normalizované na percent</w:t>
      </w:r>
      <w:r w:rsidR="0076330D" w:rsidRPr="000E6017">
        <w:rPr>
          <w:rFonts w:ascii="Times New Roman" w:hAnsi="Times New Roman" w:cs="Times New Roman"/>
          <w:sz w:val="24"/>
          <w:szCs w:val="24"/>
        </w:rPr>
        <w:t>á</w:t>
      </w:r>
      <w:r w:rsidR="004A5D51" w:rsidRPr="000E6017">
        <w:rPr>
          <w:rFonts w:ascii="Times New Roman" w:hAnsi="Times New Roman" w:cs="Times New Roman"/>
          <w:sz w:val="24"/>
          <w:szCs w:val="24"/>
        </w:rPr>
        <w:t>. Tieto pravdepodobnosti sú vypočítan</w:t>
      </w:r>
      <w:r w:rsidR="0076330D" w:rsidRPr="000E6017">
        <w:rPr>
          <w:rFonts w:ascii="Times New Roman" w:hAnsi="Times New Roman" w:cs="Times New Roman"/>
          <w:sz w:val="24"/>
          <w:szCs w:val="24"/>
        </w:rPr>
        <w:t>é</w:t>
      </w:r>
      <w:r w:rsidR="004A5D51" w:rsidRPr="000E6017">
        <w:rPr>
          <w:rFonts w:ascii="Times New Roman" w:hAnsi="Times New Roman" w:cs="Times New Roman"/>
          <w:sz w:val="24"/>
          <w:szCs w:val="24"/>
        </w:rPr>
        <w:t xml:space="preserve"> ako podie</w:t>
      </w:r>
      <w:r w:rsidR="0076330D" w:rsidRPr="000E6017">
        <w:rPr>
          <w:rFonts w:ascii="Times New Roman" w:hAnsi="Times New Roman" w:cs="Times New Roman"/>
          <w:sz w:val="24"/>
          <w:szCs w:val="24"/>
        </w:rPr>
        <w:t>l</w:t>
      </w:r>
      <w:r w:rsidR="004A5D51" w:rsidRPr="000E6017">
        <w:rPr>
          <w:rFonts w:ascii="Times New Roman" w:hAnsi="Times New Roman" w:cs="Times New Roman"/>
          <w:sz w:val="24"/>
          <w:szCs w:val="24"/>
        </w:rPr>
        <w:t xml:space="preserve"> aktuálnej vzdialenosti a maximálnej vzdialenosti. A keďže </w:t>
      </w:r>
      <w:r w:rsidR="005B2C1F" w:rsidRPr="000E6017">
        <w:rPr>
          <w:rFonts w:ascii="Times New Roman" w:hAnsi="Times New Roman" w:cs="Times New Roman"/>
          <w:sz w:val="24"/>
          <w:szCs w:val="24"/>
        </w:rPr>
        <w:t>čím je vzdialenosť menšia tým má</w:t>
      </w:r>
      <w:r w:rsidR="004A5D51" w:rsidRPr="000E6017">
        <w:rPr>
          <w:rFonts w:ascii="Times New Roman" w:hAnsi="Times New Roman" w:cs="Times New Roman"/>
          <w:sz w:val="24"/>
          <w:szCs w:val="24"/>
        </w:rPr>
        <w:t xml:space="preserve"> byť pravdepodobnosť väčšia, celá táto vypočítan</w:t>
      </w:r>
      <w:r w:rsidR="0076330D" w:rsidRPr="000E6017">
        <w:rPr>
          <w:rFonts w:ascii="Times New Roman" w:hAnsi="Times New Roman" w:cs="Times New Roman"/>
          <w:sz w:val="24"/>
          <w:szCs w:val="24"/>
        </w:rPr>
        <w:t>á</w:t>
      </w:r>
      <w:r w:rsidR="004A5D51" w:rsidRPr="000E6017">
        <w:rPr>
          <w:rFonts w:ascii="Times New Roman" w:hAnsi="Times New Roman" w:cs="Times New Roman"/>
          <w:sz w:val="24"/>
          <w:szCs w:val="24"/>
        </w:rPr>
        <w:t xml:space="preserve"> pravdepodobnosť je znegovaná. Ak je pravdepodobnosť rovnaká ako doposiaľ najväč</w:t>
      </w:r>
      <w:r w:rsidR="0076330D" w:rsidRPr="000E6017">
        <w:rPr>
          <w:rFonts w:ascii="Times New Roman" w:hAnsi="Times New Roman" w:cs="Times New Roman"/>
          <w:sz w:val="24"/>
          <w:szCs w:val="24"/>
        </w:rPr>
        <w:t>ši</w:t>
      </w:r>
      <w:r w:rsidR="004A5D51" w:rsidRPr="000E6017">
        <w:rPr>
          <w:rFonts w:ascii="Times New Roman" w:hAnsi="Times New Roman" w:cs="Times New Roman"/>
          <w:sz w:val="24"/>
          <w:szCs w:val="24"/>
        </w:rPr>
        <w:t>a pravdepodobnosť, je rozpoznaný kandidát vložený do poľa možných kandidátov. Po ukončení rozpoznávania neznámeho deskriptora a zistení že pole obsahuje viac než jedného kandidáta</w:t>
      </w:r>
      <w:r w:rsidR="00144882" w:rsidRPr="000E6017">
        <w:rPr>
          <w:rFonts w:ascii="Times New Roman" w:hAnsi="Times New Roman" w:cs="Times New Roman"/>
          <w:sz w:val="24"/>
          <w:szCs w:val="24"/>
        </w:rPr>
        <w:t xml:space="preserve"> </w:t>
      </w:r>
      <w:r w:rsidR="0076330D" w:rsidRPr="000E6017">
        <w:rPr>
          <w:rFonts w:ascii="Times New Roman" w:hAnsi="Times New Roman" w:cs="Times New Roman"/>
          <w:sz w:val="24"/>
          <w:szCs w:val="24"/>
        </w:rPr>
        <w:t xml:space="preserve">sa na </w:t>
      </w:r>
      <w:r w:rsidR="00144882" w:rsidRPr="000E6017">
        <w:rPr>
          <w:rFonts w:ascii="Times New Roman" w:hAnsi="Times New Roman" w:cs="Times New Roman"/>
          <w:sz w:val="24"/>
          <w:szCs w:val="24"/>
        </w:rPr>
        <w:t>základe výpočtu posteriora zistí,</w:t>
      </w:r>
      <w:r w:rsidR="007D1E9F" w:rsidRPr="000E6017">
        <w:rPr>
          <w:rFonts w:ascii="Times New Roman" w:hAnsi="Times New Roman" w:cs="Times New Roman"/>
          <w:sz w:val="24"/>
          <w:szCs w:val="24"/>
        </w:rPr>
        <w:t xml:space="preserve"> na</w:t>
      </w:r>
      <w:r w:rsidR="00144882" w:rsidRPr="000E6017">
        <w:rPr>
          <w:rFonts w:ascii="Times New Roman" w:hAnsi="Times New Roman" w:cs="Times New Roman"/>
          <w:sz w:val="24"/>
          <w:szCs w:val="24"/>
        </w:rPr>
        <w:t xml:space="preserve"> ktor</w:t>
      </w:r>
      <w:r w:rsidR="007D1E9F" w:rsidRPr="000E6017">
        <w:rPr>
          <w:rFonts w:ascii="Times New Roman" w:hAnsi="Times New Roman" w:cs="Times New Roman"/>
          <w:sz w:val="24"/>
          <w:szCs w:val="24"/>
        </w:rPr>
        <w:t>ého z kandidátov</w:t>
      </w:r>
      <w:r w:rsidR="00144882" w:rsidRPr="000E6017">
        <w:rPr>
          <w:rFonts w:ascii="Times New Roman" w:hAnsi="Times New Roman" w:cs="Times New Roman"/>
          <w:sz w:val="24"/>
          <w:szCs w:val="24"/>
        </w:rPr>
        <w:t xml:space="preserve"> </w:t>
      </w:r>
      <w:r w:rsidR="007D1E9F" w:rsidRPr="000E6017">
        <w:rPr>
          <w:rFonts w:ascii="Times New Roman" w:hAnsi="Times New Roman" w:cs="Times New Roman"/>
          <w:sz w:val="24"/>
          <w:szCs w:val="24"/>
        </w:rPr>
        <w:t xml:space="preserve">sa viac podobá </w:t>
      </w:r>
      <w:r w:rsidR="00144882" w:rsidRPr="000E6017">
        <w:rPr>
          <w:rFonts w:ascii="Times New Roman" w:hAnsi="Times New Roman" w:cs="Times New Roman"/>
          <w:sz w:val="24"/>
          <w:szCs w:val="24"/>
        </w:rPr>
        <w:t>.</w:t>
      </w:r>
      <w:r w:rsidR="00372D08" w:rsidRPr="000E6017">
        <w:rPr>
          <w:rFonts w:ascii="Times New Roman" w:hAnsi="Times New Roman" w:cs="Times New Roman"/>
          <w:sz w:val="24"/>
          <w:szCs w:val="24"/>
        </w:rPr>
        <w:t>                                   </w:t>
      </w:r>
      <w:r w:rsidR="00372D08" w:rsidRPr="000E6017">
        <w:rPr>
          <w:rFonts w:ascii="Times New Roman" w:hAnsi="Times New Roman" w:cs="Times New Roman"/>
          <w:sz w:val="24"/>
          <w:szCs w:val="24"/>
        </w:rPr>
        <w:br/>
      </w:r>
      <w:r w:rsidR="00376443" w:rsidRPr="000E6017">
        <w:rPr>
          <w:noProof/>
          <w:lang w:val="en-US"/>
        </w:rPr>
        <w:drawing>
          <wp:inline distT="0" distB="0" distL="0" distR="0" wp14:anchorId="0B9AA1E5" wp14:editId="46417767">
            <wp:extent cx="5295265" cy="5814060"/>
            <wp:effectExtent l="0" t="0" r="635" b="0"/>
            <wp:docPr id="132" name="Picture 132" descr="naivebayes_rozpozn_va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2" descr="naivebayes_rozpozn_vanie"/>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5295265" cy="5814060"/>
                    </a:xfrm>
                    <a:prstGeom prst="rect">
                      <a:avLst/>
                    </a:prstGeom>
                    <a:noFill/>
                    <a:ln>
                      <a:noFill/>
                    </a:ln>
                  </pic:spPr>
                </pic:pic>
              </a:graphicData>
            </a:graphic>
          </wp:inline>
        </w:drawing>
      </w:r>
    </w:p>
    <w:p w:rsidR="00177504" w:rsidRPr="000E6017" w:rsidRDefault="00CC7D62" w:rsidP="00386D95">
      <w:pPr>
        <w:pStyle w:val="Caption"/>
        <w:jc w:val="center"/>
      </w:pPr>
      <w:r w:rsidRPr="000E6017">
        <w:t xml:space="preserve">Diagram </w:t>
      </w:r>
      <w:fldSimple w:instr=" SEQ Diagram \* ARABIC ">
        <w:r w:rsidR="00A2593C">
          <w:rPr>
            <w:noProof/>
          </w:rPr>
          <w:t>4</w:t>
        </w:r>
      </w:fldSimple>
      <w:r w:rsidRPr="000E6017">
        <w:t xml:space="preserve"> Rozpoznanie pomocou Naive Bayes klasifikátora</w:t>
      </w:r>
    </w:p>
    <w:p w:rsidR="00386D95" w:rsidRPr="000E6017" w:rsidRDefault="00376443" w:rsidP="00386D95">
      <w:pPr>
        <w:pStyle w:val="Diplomovkanormal"/>
        <w:keepNext/>
      </w:pPr>
      <w:r w:rsidRPr="000E6017">
        <w:rPr>
          <w:noProof/>
          <w:lang w:val="en-US"/>
        </w:rPr>
        <w:lastRenderedPageBreak/>
        <w:drawing>
          <wp:anchor distT="0" distB="0" distL="114300" distR="114300" simplePos="0" relativeHeight="251666432" behindDoc="0" locked="0" layoutInCell="1" allowOverlap="1" wp14:anchorId="588E8082" wp14:editId="6DE4F01D">
            <wp:simplePos x="0" y="0"/>
            <wp:positionH relativeFrom="margin">
              <wp:align>left</wp:align>
            </wp:positionH>
            <wp:positionV relativeFrom="margin">
              <wp:align>top</wp:align>
            </wp:positionV>
            <wp:extent cx="2661285" cy="5118100"/>
            <wp:effectExtent l="0" t="0" r="5715" b="6350"/>
            <wp:wrapSquare wrapText="bothSides"/>
            <wp:docPr id="40" name="Picture 36" descr="C:\Users\Snow\AppData\Local\Microsoft\Windows\INetCache\Content.Word\sequenc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C:\Users\Snow\AppData\Local\Microsoft\Windows\INetCache\Content.Word\sequence(1).png"/>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2661285" cy="5118100"/>
                    </a:xfrm>
                    <a:prstGeom prst="rect">
                      <a:avLst/>
                    </a:prstGeom>
                    <a:noFill/>
                    <a:ln>
                      <a:noFill/>
                    </a:ln>
                  </pic:spPr>
                </pic:pic>
              </a:graphicData>
            </a:graphic>
          </wp:anchor>
        </w:drawing>
      </w:r>
    </w:p>
    <w:p w:rsidR="007D1E9F" w:rsidRPr="000E6017" w:rsidRDefault="00144882" w:rsidP="00144882">
      <w:pPr>
        <w:pStyle w:val="Diplomovkanormal"/>
      </w:pPr>
      <w:r w:rsidRPr="000E6017">
        <w:t xml:space="preserve">Aplikácia sa skladá z troch základných tried. Sú to triedy Main, SemiNaiveBayes a NaiveBayes. Podľa názvov </w:t>
      </w:r>
      <w:r w:rsidR="00840088" w:rsidRPr="000E6017">
        <w:t xml:space="preserve">je </w:t>
      </w:r>
      <w:r w:rsidRPr="000E6017">
        <w:t xml:space="preserve">už zrejmé, že SemiNaiveBayes je SemiNaiveBayes </w:t>
      </w:r>
      <w:r w:rsidR="00840088" w:rsidRPr="000E6017">
        <w:t xml:space="preserve">klasifikátor </w:t>
      </w:r>
      <w:r w:rsidRPr="000E6017">
        <w:t>a NaiveBayes je NaiveBayes klasifikátor. Main je trieda kde sa nachádza základn</w:t>
      </w:r>
      <w:r w:rsidR="007D1E9F" w:rsidRPr="000E6017">
        <w:t>á</w:t>
      </w:r>
      <w:r w:rsidRPr="000E6017">
        <w:t xml:space="preserve"> metóda main </w:t>
      </w:r>
      <w:r w:rsidR="00B306C1" w:rsidRPr="000E6017">
        <w:t>ktorá</w:t>
      </w:r>
      <w:r w:rsidRPr="000E6017">
        <w:t> stopuje  čas pri výpočtoch každého  klasifikátora (trénovanie a rozpoznávanie). Taktiež táto trieda obsahuje metódy na načítanie všetkých obrázkov ako do trénovacej množiny tak aj tých</w:t>
      </w:r>
      <w:r w:rsidR="0046582A" w:rsidRPr="000E6017">
        <w:t>,</w:t>
      </w:r>
      <w:r w:rsidRPr="000E6017">
        <w:t xml:space="preserve"> ktoré sú neznáme. Ako prvé sa vykonáva inicializ</w:t>
      </w:r>
      <w:r w:rsidR="0046582A" w:rsidRPr="000E6017">
        <w:t xml:space="preserve">ácia </w:t>
      </w:r>
      <w:r w:rsidRPr="000E6017">
        <w:t xml:space="preserve">a následne natrénovanie </w:t>
      </w:r>
      <w:r w:rsidR="0046582A" w:rsidRPr="000E6017">
        <w:t>oboch</w:t>
      </w:r>
      <w:r w:rsidR="00783433" w:rsidRPr="000E6017">
        <w:t xml:space="preserve"> </w:t>
      </w:r>
      <w:r w:rsidR="0046582A" w:rsidRPr="000E6017">
        <w:t xml:space="preserve"> </w:t>
      </w:r>
      <w:r w:rsidRPr="000E6017">
        <w:t xml:space="preserve">klasifikátorov. V tomto prípade sa </w:t>
      </w:r>
      <w:r w:rsidR="00DB655B" w:rsidRPr="000E6017">
        <w:t>spúš</w:t>
      </w:r>
      <w:r w:rsidR="00DB655B">
        <w:t>ť</w:t>
      </w:r>
      <w:r w:rsidR="00DB655B" w:rsidRPr="000E6017">
        <w:t xml:space="preserve">a </w:t>
      </w:r>
      <w:r w:rsidRPr="000E6017">
        <w:t xml:space="preserve">stopovanie času. Po úspešnom natrénovaní oboch </w:t>
      </w:r>
      <w:r w:rsidR="00783433" w:rsidRPr="000E6017">
        <w:t xml:space="preserve"> </w:t>
      </w:r>
      <w:r w:rsidRPr="000E6017">
        <w:t>klasifikátorov</w:t>
      </w:r>
      <w:r w:rsidR="0046582A" w:rsidRPr="000E6017">
        <w:t xml:space="preserve"> sa časy uložia do </w:t>
      </w:r>
      <w:r w:rsidR="00783433" w:rsidRPr="000E6017">
        <w:t>súboru</w:t>
      </w:r>
      <w:r w:rsidR="0046582A" w:rsidRPr="000E6017">
        <w:t>. Pred samotným</w:t>
      </w:r>
      <w:r w:rsidR="00783433" w:rsidRPr="000E6017">
        <w:t xml:space="preserve"> </w:t>
      </w:r>
      <w:r w:rsidR="0046582A" w:rsidRPr="000E6017">
        <w:t xml:space="preserve"> rozpoznávaním</w:t>
      </w:r>
      <w:r w:rsidR="00783433" w:rsidRPr="000E6017">
        <w:t xml:space="preserve"> </w:t>
      </w:r>
      <w:r w:rsidR="0046582A" w:rsidRPr="000E6017">
        <w:t>sa načítajú všetky neznáme obrázky a postupne sa posielajú na rozpoznávanie. Najskôr do SemiNave Bayes klasifikátora a potom do NaiveBayes klasifikátora. Aby bol klasifikátor invariantný aj voči škálovaniu</w:t>
      </w:r>
      <w:r w:rsidR="00D639E3" w:rsidRPr="000E6017">
        <w:t xml:space="preserve">, pri rozpoznávaní sa používa pyramídová technika. </w:t>
      </w:r>
      <w:r w:rsidR="005B2C1F" w:rsidRPr="000E6017">
        <w:t>Na rozpoznávanie</w:t>
      </w:r>
      <w:r w:rsidR="00D639E3" w:rsidRPr="000E6017">
        <w:t xml:space="preserve"> sa posiela najskôr 1/5 pôvodného obrázka, následne 1/4 až po 1/1 čiže pôvodný obrázok. Neznámy obráz</w:t>
      </w:r>
      <w:r w:rsidR="00783433" w:rsidRPr="000E6017">
        <w:t xml:space="preserve">ok je </w:t>
      </w:r>
      <w:r w:rsidR="005B2C1F" w:rsidRPr="000E6017">
        <w:t xml:space="preserve">potom </w:t>
      </w:r>
      <w:r w:rsidR="00783433" w:rsidRPr="000E6017">
        <w:t>vyhodnotený ako ten, ktorého</w:t>
      </w:r>
      <w:r w:rsidR="00D639E3" w:rsidRPr="000E6017">
        <w:t xml:space="preserve"> </w:t>
      </w:r>
      <w:r w:rsidR="005B2C1F" w:rsidRPr="000E6017">
        <w:t>prav</w:t>
      </w:r>
      <w:r w:rsidR="00D639E3" w:rsidRPr="000E6017">
        <w:t>depodobnosť</w:t>
      </w:r>
      <w:r w:rsidR="00783433" w:rsidRPr="000E6017">
        <w:t xml:space="preserve"> dosiahla najvyššiu hodnotu</w:t>
      </w:r>
      <w:r w:rsidR="00D639E3" w:rsidRPr="000E6017">
        <w:t>. Po rozpoznaní obrázka sa tieto hodnoty uložia do textového súboru</w:t>
      </w:r>
      <w:r w:rsidR="00783433" w:rsidRPr="000E6017">
        <w:t>, spolu s časmi trvania rozpoznávania</w:t>
      </w:r>
      <w:r w:rsidR="00D639E3" w:rsidRPr="000E6017">
        <w:t>. Základn</w:t>
      </w:r>
      <w:r w:rsidR="007D1E9F" w:rsidRPr="000E6017">
        <w:t>á</w:t>
      </w:r>
      <w:r w:rsidR="00D639E3" w:rsidRPr="000E6017">
        <w:t xml:space="preserve"> trieda </w:t>
      </w:r>
      <w:r w:rsidR="00DB655B">
        <w:t>M</w:t>
      </w:r>
      <w:r w:rsidR="00DB655B" w:rsidRPr="000E6017">
        <w:t xml:space="preserve">ain </w:t>
      </w:r>
      <w:r w:rsidR="00D639E3" w:rsidRPr="000E6017">
        <w:t xml:space="preserve">obsahuje aj metódu showHomography, ktorá zobrazí zhodné význačné body medzi neznámym a rozpoznaným obrázkom. Aby bolo lepšie vidieť kde aplikácia </w:t>
      </w:r>
      <w:r w:rsidR="007D1E9F" w:rsidRPr="000E6017">
        <w:t>rozpoznala</w:t>
      </w:r>
      <w:r w:rsidR="00D639E3" w:rsidRPr="000E6017">
        <w:t xml:space="preserve"> obrázok, </w:t>
      </w:r>
      <w:r w:rsidR="00905C82" w:rsidRPr="000E6017">
        <w:t>na fotke je vytvoren</w:t>
      </w:r>
      <w:r w:rsidR="007D1E9F" w:rsidRPr="000E6017">
        <w:t>é</w:t>
      </w:r>
      <w:r w:rsidR="00905C82" w:rsidRPr="000E6017">
        <w:t xml:space="preserve"> orámovanie okolo rozpoznaného obrázka</w:t>
      </w:r>
      <w:r w:rsidR="00D639E3" w:rsidRPr="000E6017">
        <w:t xml:space="preserve">. Na toto orámovanie sa používa </w:t>
      </w:r>
      <w:r w:rsidR="00DB655B">
        <w:t>O</w:t>
      </w:r>
      <w:r w:rsidR="00DB655B" w:rsidRPr="000E6017">
        <w:t xml:space="preserve">penCV </w:t>
      </w:r>
      <w:r w:rsidR="00D639E3" w:rsidRPr="000E6017">
        <w:t xml:space="preserve">metóda findHomography s príznakom CV_RANSAC. </w:t>
      </w:r>
    </w:p>
    <w:p w:rsidR="006E0513" w:rsidRPr="000E6017" w:rsidRDefault="00D639E3" w:rsidP="00144882">
      <w:pPr>
        <w:pStyle w:val="Diplomovkanormal"/>
      </w:pPr>
      <w:r w:rsidRPr="000E6017">
        <w:t>V ďalšej kapitole sa budeme venovať testovani</w:t>
      </w:r>
      <w:r w:rsidR="007D1E9F" w:rsidRPr="000E6017">
        <w:t>u</w:t>
      </w:r>
      <w:r w:rsidR="001E5624" w:rsidRPr="000E6017">
        <w:t xml:space="preserve"> úspešnosti</w:t>
      </w:r>
      <w:r w:rsidRPr="000E6017">
        <w:t xml:space="preserve"> samotných klasifikátorov.</w:t>
      </w:r>
    </w:p>
    <w:p w:rsidR="008C6E73" w:rsidRPr="000E6017" w:rsidRDefault="008C6E73" w:rsidP="00EB542A">
      <w:pPr>
        <w:pStyle w:val="Diplomovkanormal"/>
      </w:pPr>
    </w:p>
    <w:p w:rsidR="00177504" w:rsidRPr="000E6017" w:rsidRDefault="00177504" w:rsidP="00845CF1">
      <w:pPr>
        <w:pStyle w:val="Diplomovkapodkapitola"/>
        <w:numPr>
          <w:ilvl w:val="0"/>
          <w:numId w:val="20"/>
        </w:numPr>
      </w:pPr>
      <w:r w:rsidRPr="000E6017">
        <w:br w:type="page"/>
      </w:r>
      <w:r w:rsidR="00FB19C3" w:rsidRPr="000E6017">
        <w:lastRenderedPageBreak/>
        <w:t xml:space="preserve"> </w:t>
      </w:r>
      <w:bookmarkStart w:id="129" w:name="_Toc419324088"/>
      <w:r w:rsidRPr="000E6017">
        <w:t>Testovanie</w:t>
      </w:r>
      <w:bookmarkEnd w:id="129"/>
    </w:p>
    <w:p w:rsidR="0046582A" w:rsidRPr="000E6017" w:rsidRDefault="0046582A" w:rsidP="0046582A">
      <w:pPr>
        <w:pStyle w:val="Diplomovkanormal"/>
      </w:pPr>
    </w:p>
    <w:p w:rsidR="00FB19C3" w:rsidRPr="000E6017" w:rsidRDefault="0046582A" w:rsidP="00177504">
      <w:pPr>
        <w:pStyle w:val="Diplomovkanormal"/>
      </w:pPr>
      <w:r w:rsidRPr="000E6017">
        <w:t xml:space="preserve">Neznáme obrázky, na ktorých sa bude overovať úspešnosť jednotlivých klasifikátorov, budú vytvorené pomocou mobilného zariadenia Nokia Lumia 920, ktorý disponuje 9 Mpx fotoaparátom. Obrázky budú vytlačené na papier formátu A4 a následne odfotené z rôznych uhlov a pri rôznych natočeniach </w:t>
      </w:r>
      <w:r w:rsidR="007D1E9F" w:rsidRPr="000E6017">
        <w:t xml:space="preserve">v </w:t>
      </w:r>
      <w:r w:rsidRPr="000E6017">
        <w:t>teréne.</w:t>
      </w:r>
    </w:p>
    <w:p w:rsidR="00177504" w:rsidRPr="000E6017" w:rsidRDefault="007D1E9F" w:rsidP="00177504">
      <w:pPr>
        <w:pStyle w:val="Diplomovkanormal"/>
      </w:pPr>
      <w:r w:rsidRPr="000E6017">
        <w:t>Na testovanie boli použité obrázky s</w:t>
      </w:r>
      <w:r w:rsidR="00CD27A9" w:rsidRPr="000E6017">
        <w:t> </w:t>
      </w:r>
      <w:r w:rsidR="00490C95" w:rsidRPr="000E6017">
        <w:t>nasledujúcimi</w:t>
      </w:r>
      <w:r w:rsidR="00CD27A9" w:rsidRPr="000E6017">
        <w:t xml:space="preserve"> parametrami:</w:t>
      </w:r>
    </w:p>
    <w:p w:rsidR="00CD27A9" w:rsidRPr="000E6017" w:rsidRDefault="00CC7D62" w:rsidP="00CD27A9">
      <w:pPr>
        <w:pStyle w:val="Diplomovkanormal"/>
        <w:numPr>
          <w:ilvl w:val="0"/>
          <w:numId w:val="22"/>
        </w:numPr>
      </w:pPr>
      <w:r w:rsidRPr="000E6017">
        <w:t>Philadelphia 806x541px [32 vzoriek</w:t>
      </w:r>
      <w:r w:rsidR="00CD27A9" w:rsidRPr="000E6017">
        <w:t>]</w:t>
      </w:r>
      <w:r w:rsidR="008A5CA5" w:rsidRPr="000E6017">
        <w:t xml:space="preserve"> – 70 význačných bodov</w:t>
      </w:r>
    </w:p>
    <w:p w:rsidR="00CD27A9" w:rsidRPr="000E6017" w:rsidRDefault="00CC7D62" w:rsidP="00CD27A9">
      <w:pPr>
        <w:pStyle w:val="Diplomovkanormal"/>
        <w:numPr>
          <w:ilvl w:val="0"/>
          <w:numId w:val="22"/>
        </w:numPr>
      </w:pPr>
      <w:r w:rsidRPr="000E6017">
        <w:t>Top</w:t>
      </w:r>
      <w:r w:rsidR="007D1E9F" w:rsidRPr="000E6017">
        <w:t>á</w:t>
      </w:r>
      <w:r w:rsidRPr="000E6017">
        <w:t>nka 500x500px [53 vzoriek</w:t>
      </w:r>
      <w:r w:rsidR="00CD27A9" w:rsidRPr="000E6017">
        <w:t>]</w:t>
      </w:r>
      <w:r w:rsidR="008A5CA5" w:rsidRPr="000E6017">
        <w:t xml:space="preserve"> – 232 význačných bodov</w:t>
      </w:r>
    </w:p>
    <w:p w:rsidR="00CD27A9" w:rsidRPr="000E6017" w:rsidRDefault="00CC7D62" w:rsidP="00CD27A9">
      <w:pPr>
        <w:pStyle w:val="Diplomovkanormal"/>
        <w:numPr>
          <w:ilvl w:val="0"/>
          <w:numId w:val="22"/>
        </w:numPr>
      </w:pPr>
      <w:r w:rsidRPr="000E6017">
        <w:t xml:space="preserve">Erb </w:t>
      </w:r>
      <w:r w:rsidR="007D1E9F" w:rsidRPr="000E6017">
        <w:t>T</w:t>
      </w:r>
      <w:r w:rsidRPr="000E6017">
        <w:t>vrdošín</w:t>
      </w:r>
      <w:r w:rsidR="007D1E9F" w:rsidRPr="000E6017">
        <w:t>a</w:t>
      </w:r>
      <w:r w:rsidRPr="000E6017">
        <w:t xml:space="preserve"> 225x225px [27 vzoriek</w:t>
      </w:r>
      <w:r w:rsidR="00CD27A9" w:rsidRPr="000E6017">
        <w:t>]</w:t>
      </w:r>
      <w:r w:rsidR="008A5CA5" w:rsidRPr="000E6017">
        <w:t xml:space="preserve"> – 156 význačných bodov</w:t>
      </w:r>
    </w:p>
    <w:p w:rsidR="00CD27A9" w:rsidRPr="000E6017" w:rsidRDefault="00CD27A9" w:rsidP="00CD27A9">
      <w:pPr>
        <w:pStyle w:val="Diplomovkanormal"/>
      </w:pPr>
      <w:r w:rsidRPr="000E6017">
        <w:t>Obrázkov na ktorých prebehali testy bolo 1</w:t>
      </w:r>
      <w:r w:rsidR="00DC2AFB" w:rsidRPr="000E6017">
        <w:t>22, veľkosť fern</w:t>
      </w:r>
      <w:r w:rsidR="0029110C">
        <w:t>-</w:t>
      </w:r>
      <w:r w:rsidR="00DC2AFB" w:rsidRPr="000E6017">
        <w:t xml:space="preserve">ov 8. </w:t>
      </w:r>
    </w:p>
    <w:p w:rsidR="00284145" w:rsidRPr="000E6017" w:rsidRDefault="00CD27A9" w:rsidP="00284145">
      <w:pPr>
        <w:pStyle w:val="Diplomovkanormal"/>
      </w:pPr>
      <w:r w:rsidRPr="000E6017">
        <w:t>Celková správnosť rozpoznávania bola pre Semi-Naive Bayes klasifikátor 41,34% a</w:t>
      </w:r>
      <w:r w:rsidR="00B306C1" w:rsidRPr="000E6017">
        <w:t> </w:t>
      </w:r>
      <w:r w:rsidRPr="000E6017">
        <w:t>Naive</w:t>
      </w:r>
      <w:r w:rsidR="00B306C1" w:rsidRPr="000E6017">
        <w:t xml:space="preserve"> </w:t>
      </w:r>
      <w:r w:rsidRPr="000E6017">
        <w:t>Bayes 52.98</w:t>
      </w:r>
      <w:r w:rsidR="00DC2AFB" w:rsidRPr="000E6017">
        <w:t>%</w:t>
      </w:r>
      <w:r w:rsidRPr="000E6017">
        <w:t>.</w:t>
      </w:r>
      <w:r w:rsidR="00440203" w:rsidRPr="000E6017">
        <w:t xml:space="preserve"> </w:t>
      </w:r>
    </w:p>
    <w:p w:rsidR="00284145" w:rsidRPr="000E6017" w:rsidRDefault="00284145">
      <w:pPr>
        <w:rPr>
          <w:rFonts w:ascii="Times New Roman" w:hAnsi="Times New Roman" w:cs="Times New Roman"/>
          <w:sz w:val="24"/>
          <w:szCs w:val="24"/>
        </w:rPr>
      </w:pPr>
      <w:r w:rsidRPr="000E6017">
        <w:br w:type="page"/>
      </w:r>
    </w:p>
    <w:p w:rsidR="00DC2AFB" w:rsidRPr="000E6017" w:rsidRDefault="00DC2AFB" w:rsidP="00284145">
      <w:pPr>
        <w:pStyle w:val="Diplomovkanormal"/>
      </w:pPr>
    </w:p>
    <w:p w:rsidR="00CD27A9" w:rsidRPr="000E6017" w:rsidRDefault="00CD27A9" w:rsidP="00CD27A9">
      <w:pPr>
        <w:pStyle w:val="Diplomovkanormal"/>
      </w:pPr>
      <w:r w:rsidRPr="000E6017">
        <w:t>Úspešnosti pre jednotlivé obrázky pre Semi-Naive Bayes</w:t>
      </w:r>
      <w:r w:rsidR="00440203" w:rsidRPr="000E6017">
        <w:t xml:space="preserve"> a</w:t>
      </w:r>
      <w:r w:rsidR="0029110C">
        <w:t> </w:t>
      </w:r>
      <w:r w:rsidR="00440203" w:rsidRPr="000E6017">
        <w:t>Naive</w:t>
      </w:r>
      <w:r w:rsidR="0029110C">
        <w:t xml:space="preserve"> </w:t>
      </w:r>
      <w:r w:rsidR="00440203" w:rsidRPr="000E6017">
        <w:t>Bayes</w:t>
      </w:r>
      <w:r w:rsidR="00DC2AFB" w:rsidRPr="000E6017">
        <w:t xml:space="preserve"> klasifikátor</w:t>
      </w:r>
      <w:r w:rsidRPr="000E6017">
        <w:t>:</w:t>
      </w:r>
    </w:p>
    <w:p w:rsidR="00B65A83" w:rsidRDefault="00CD27A9" w:rsidP="00B65A83">
      <w:pPr>
        <w:pStyle w:val="Diplomovkanormal"/>
        <w:keepNext/>
      </w:pPr>
      <w:r w:rsidRPr="000E6017">
        <w:rPr>
          <w:noProof/>
          <w:lang w:val="en-US"/>
        </w:rPr>
        <w:drawing>
          <wp:inline distT="0" distB="0" distL="0" distR="0" wp14:anchorId="02DC702A" wp14:editId="5DC7B6D3">
            <wp:extent cx="5486400" cy="3200400"/>
            <wp:effectExtent l="0" t="0" r="19050" b="19050"/>
            <wp:docPr id="14" name="Chart 14"/>
            <wp:cNvGraphicFramePr/>
            <a:graphic xmlns:a="http://schemas.openxmlformats.org/drawingml/2006/main">
              <a:graphicData uri="http://schemas.openxmlformats.org/drawingml/2006/chart">
                <c:chart xmlns:c="http://schemas.openxmlformats.org/drawingml/2006/chart" xmlns:r="http://schemas.openxmlformats.org/officeDocument/2006/relationships" r:id="rId52"/>
              </a:graphicData>
            </a:graphic>
          </wp:inline>
        </w:drawing>
      </w:r>
    </w:p>
    <w:p w:rsidR="00B65A83" w:rsidRDefault="00B65A83" w:rsidP="00B65A83">
      <w:pPr>
        <w:pStyle w:val="Caption"/>
        <w:jc w:val="center"/>
      </w:pPr>
      <w:r>
        <w:t xml:space="preserve">Graf </w:t>
      </w:r>
      <w:fldSimple w:instr=" SEQ Graf \* ARABIC ">
        <w:r w:rsidR="00A2593C">
          <w:rPr>
            <w:noProof/>
          </w:rPr>
          <w:t>1</w:t>
        </w:r>
      </w:fldSimple>
      <w:r>
        <w:t xml:space="preserve"> Úspešnosti Semi-Naive Bayes klasifikátora</w:t>
      </w:r>
    </w:p>
    <w:p w:rsidR="00CD27A9" w:rsidRPr="000E6017" w:rsidRDefault="00CD27A9" w:rsidP="00CD27A9">
      <w:pPr>
        <w:pStyle w:val="Diplomovkanormal"/>
      </w:pPr>
    </w:p>
    <w:p w:rsidR="00DC2AFB" w:rsidRPr="000E6017" w:rsidRDefault="00DC2AFB" w:rsidP="00CD27A9">
      <w:pPr>
        <w:pStyle w:val="Diplomovkanormal"/>
      </w:pPr>
    </w:p>
    <w:p w:rsidR="00B65A83" w:rsidRDefault="00DC2AFB" w:rsidP="00B65A83">
      <w:pPr>
        <w:keepNext/>
      </w:pPr>
      <w:r w:rsidRPr="000E6017">
        <w:rPr>
          <w:rFonts w:ascii="Times New Roman" w:hAnsi="Times New Roman" w:cs="Times New Roman"/>
          <w:b/>
          <w:noProof/>
          <w:sz w:val="48"/>
          <w:szCs w:val="52"/>
          <w:lang w:val="en-US"/>
        </w:rPr>
        <w:drawing>
          <wp:inline distT="0" distB="0" distL="0" distR="0" wp14:anchorId="51BDA601" wp14:editId="73964DAD">
            <wp:extent cx="5486400" cy="3200400"/>
            <wp:effectExtent l="0" t="0" r="19050" b="19050"/>
            <wp:docPr id="15" name="Chart 15"/>
            <wp:cNvGraphicFramePr/>
            <a:graphic xmlns:a="http://schemas.openxmlformats.org/drawingml/2006/main">
              <a:graphicData uri="http://schemas.openxmlformats.org/drawingml/2006/chart">
                <c:chart xmlns:c="http://schemas.openxmlformats.org/drawingml/2006/chart" xmlns:r="http://schemas.openxmlformats.org/officeDocument/2006/relationships" r:id="rId53"/>
              </a:graphicData>
            </a:graphic>
          </wp:inline>
        </w:drawing>
      </w:r>
    </w:p>
    <w:p w:rsidR="00DC2AFB" w:rsidRPr="000E6017" w:rsidRDefault="00B65A83" w:rsidP="00B65A83">
      <w:pPr>
        <w:pStyle w:val="Caption"/>
        <w:jc w:val="center"/>
      </w:pPr>
      <w:r>
        <w:t xml:space="preserve">Graf </w:t>
      </w:r>
      <w:fldSimple w:instr=" SEQ Graf \* ARABIC ">
        <w:r w:rsidR="00A2593C">
          <w:rPr>
            <w:noProof/>
          </w:rPr>
          <w:t>2</w:t>
        </w:r>
      </w:fldSimple>
      <w:r>
        <w:t xml:space="preserve"> Úspešnosti Naive Bayes klasifikátora</w:t>
      </w:r>
    </w:p>
    <w:p w:rsidR="00C71C28" w:rsidRPr="0029110C" w:rsidRDefault="00C93CED" w:rsidP="009E2193">
      <w:pPr>
        <w:jc w:val="both"/>
      </w:pPr>
      <w:r w:rsidRPr="0029110C">
        <w:rPr>
          <w:rFonts w:ascii="Times New Roman" w:hAnsi="Times New Roman" w:cs="Times New Roman"/>
          <w:sz w:val="24"/>
          <w:szCs w:val="24"/>
        </w:rPr>
        <w:lastRenderedPageBreak/>
        <w:t>Hodnoty ú</w:t>
      </w:r>
      <w:r w:rsidR="00DC2AFB" w:rsidRPr="0029110C">
        <w:rPr>
          <w:rFonts w:ascii="Times New Roman" w:hAnsi="Times New Roman" w:cs="Times New Roman"/>
          <w:sz w:val="24"/>
          <w:szCs w:val="24"/>
        </w:rPr>
        <w:t xml:space="preserve">spešnosti </w:t>
      </w:r>
      <w:r w:rsidRPr="0029110C">
        <w:rPr>
          <w:rFonts w:ascii="Times New Roman" w:hAnsi="Times New Roman" w:cs="Times New Roman"/>
          <w:sz w:val="24"/>
          <w:szCs w:val="24"/>
        </w:rPr>
        <w:t>sa hýbali okolo 50</w:t>
      </w:r>
      <w:r w:rsidR="008A5CA5" w:rsidRPr="0029110C">
        <w:rPr>
          <w:rFonts w:ascii="Times New Roman" w:hAnsi="Times New Roman" w:cs="Times New Roman"/>
          <w:sz w:val="24"/>
          <w:szCs w:val="24"/>
        </w:rPr>
        <w:t xml:space="preserve">%,okrem </w:t>
      </w:r>
      <w:r w:rsidR="00490C95" w:rsidRPr="0029110C">
        <w:rPr>
          <w:rFonts w:ascii="Times New Roman" w:hAnsi="Times New Roman" w:cs="Times New Roman"/>
          <w:sz w:val="24"/>
          <w:szCs w:val="24"/>
        </w:rPr>
        <w:t>erbu mesta T</w:t>
      </w:r>
      <w:r w:rsidRPr="0029110C">
        <w:rPr>
          <w:rFonts w:ascii="Times New Roman" w:hAnsi="Times New Roman" w:cs="Times New Roman"/>
          <w:sz w:val="24"/>
          <w:szCs w:val="24"/>
        </w:rPr>
        <w:t>vrdošín,</w:t>
      </w:r>
      <w:r w:rsidR="00DC2AFB" w:rsidRPr="0029110C">
        <w:rPr>
          <w:rFonts w:ascii="Times New Roman" w:hAnsi="Times New Roman" w:cs="Times New Roman"/>
          <w:sz w:val="24"/>
          <w:szCs w:val="24"/>
        </w:rPr>
        <w:t xml:space="preserve"> ktorý získal </w:t>
      </w:r>
      <w:r w:rsidR="00490C95" w:rsidRPr="0029110C">
        <w:rPr>
          <w:rFonts w:ascii="Times New Roman" w:hAnsi="Times New Roman" w:cs="Times New Roman"/>
          <w:sz w:val="24"/>
          <w:szCs w:val="24"/>
        </w:rPr>
        <w:t>veľmi</w:t>
      </w:r>
      <w:r w:rsidR="00DC2AFB" w:rsidRPr="0029110C">
        <w:rPr>
          <w:rFonts w:ascii="Times New Roman" w:hAnsi="Times New Roman" w:cs="Times New Roman"/>
          <w:sz w:val="24"/>
          <w:szCs w:val="24"/>
        </w:rPr>
        <w:t xml:space="preserve"> nízke hodnoty. Semi Naive Bayes mal výsledky rozpoznávania topánky lepšie ako Naive Bayes</w:t>
      </w:r>
      <w:r w:rsidRPr="0029110C">
        <w:rPr>
          <w:rFonts w:ascii="Times New Roman" w:hAnsi="Times New Roman" w:cs="Times New Roman"/>
          <w:sz w:val="24"/>
          <w:szCs w:val="24"/>
        </w:rPr>
        <w:t>.</w:t>
      </w:r>
      <w:r w:rsidR="002F1755" w:rsidRPr="0029110C">
        <w:rPr>
          <w:rFonts w:ascii="Times New Roman" w:hAnsi="Times New Roman" w:cs="Times New Roman"/>
          <w:sz w:val="24"/>
          <w:szCs w:val="24"/>
        </w:rPr>
        <w:t xml:space="preserve"> </w:t>
      </w:r>
      <w:r w:rsidRPr="0029110C">
        <w:rPr>
          <w:rFonts w:ascii="Times New Roman" w:hAnsi="Times New Roman" w:cs="Times New Roman"/>
          <w:sz w:val="24"/>
          <w:szCs w:val="24"/>
        </w:rPr>
        <w:t>R</w:t>
      </w:r>
      <w:r w:rsidR="002F1755" w:rsidRPr="0029110C">
        <w:rPr>
          <w:rFonts w:ascii="Times New Roman" w:hAnsi="Times New Roman" w:cs="Times New Roman"/>
          <w:sz w:val="24"/>
          <w:szCs w:val="24"/>
        </w:rPr>
        <w:t xml:space="preserve">ozpoznávanie </w:t>
      </w:r>
      <w:r w:rsidRPr="0029110C">
        <w:rPr>
          <w:rFonts w:ascii="Times New Roman" w:hAnsi="Times New Roman" w:cs="Times New Roman"/>
          <w:sz w:val="24"/>
          <w:szCs w:val="24"/>
        </w:rPr>
        <w:t xml:space="preserve">znaku </w:t>
      </w:r>
      <w:r w:rsidR="00490C95" w:rsidRPr="0029110C">
        <w:rPr>
          <w:rFonts w:ascii="Times New Roman" w:hAnsi="Times New Roman" w:cs="Times New Roman"/>
          <w:sz w:val="24"/>
          <w:szCs w:val="24"/>
        </w:rPr>
        <w:t>P</w:t>
      </w:r>
      <w:r w:rsidR="002F1755" w:rsidRPr="0029110C">
        <w:rPr>
          <w:rFonts w:ascii="Times New Roman" w:hAnsi="Times New Roman" w:cs="Times New Roman"/>
          <w:sz w:val="24"/>
          <w:szCs w:val="24"/>
        </w:rPr>
        <w:t>hiladelphie bolo lepšie s klasifikátorom NaiveBayes</w:t>
      </w:r>
      <w:r w:rsidRPr="0029110C">
        <w:rPr>
          <w:rFonts w:ascii="Times New Roman" w:hAnsi="Times New Roman" w:cs="Times New Roman"/>
          <w:sz w:val="24"/>
          <w:szCs w:val="24"/>
        </w:rPr>
        <w:t>,</w:t>
      </w:r>
      <w:r w:rsidR="002F1755" w:rsidRPr="0029110C">
        <w:rPr>
          <w:rFonts w:ascii="Times New Roman" w:hAnsi="Times New Roman" w:cs="Times New Roman"/>
          <w:sz w:val="24"/>
          <w:szCs w:val="24"/>
        </w:rPr>
        <w:t xml:space="preserve"> ktorý získaval veľmi vysoké hodnoty.</w:t>
      </w:r>
      <w:r w:rsidR="00177504" w:rsidRPr="0029110C">
        <w:br w:type="page"/>
      </w:r>
    </w:p>
    <w:p w:rsidR="00440203" w:rsidRPr="0029110C" w:rsidRDefault="00440203" w:rsidP="00177504">
      <w:pPr>
        <w:rPr>
          <w:rFonts w:ascii="Times New Roman" w:hAnsi="Times New Roman" w:cs="Times New Roman"/>
          <w:sz w:val="24"/>
          <w:szCs w:val="24"/>
        </w:rPr>
      </w:pPr>
      <w:r w:rsidRPr="0029110C">
        <w:rPr>
          <w:rFonts w:ascii="Times New Roman" w:hAnsi="Times New Roman" w:cs="Times New Roman"/>
          <w:sz w:val="24"/>
          <w:szCs w:val="24"/>
        </w:rPr>
        <w:lastRenderedPageBreak/>
        <w:t>Výsledky rozpoznávania neznámych obrázkov pre Semi</w:t>
      </w:r>
      <w:r w:rsidR="0029110C">
        <w:rPr>
          <w:rFonts w:ascii="Times New Roman" w:hAnsi="Times New Roman" w:cs="Times New Roman"/>
          <w:sz w:val="24"/>
          <w:szCs w:val="24"/>
        </w:rPr>
        <w:t>-</w:t>
      </w:r>
      <w:r w:rsidRPr="0029110C">
        <w:rPr>
          <w:rFonts w:ascii="Times New Roman" w:hAnsi="Times New Roman" w:cs="Times New Roman"/>
          <w:sz w:val="24"/>
          <w:szCs w:val="24"/>
        </w:rPr>
        <w:t>Naive Bayes klasifikátor:</w:t>
      </w:r>
    </w:p>
    <w:p w:rsidR="00B65A83" w:rsidRDefault="00440203" w:rsidP="00B65A83">
      <w:pPr>
        <w:keepNext/>
      </w:pPr>
      <w:r w:rsidRPr="000E6017">
        <w:rPr>
          <w:noProof/>
          <w:lang w:val="en-US"/>
        </w:rPr>
        <w:drawing>
          <wp:inline distT="0" distB="0" distL="0" distR="0" wp14:anchorId="682ED377" wp14:editId="6773728A">
            <wp:extent cx="5486400" cy="3200400"/>
            <wp:effectExtent l="0" t="0" r="0" b="0"/>
            <wp:docPr id="16" name="Chart 16"/>
            <wp:cNvGraphicFramePr/>
            <a:graphic xmlns:a="http://schemas.openxmlformats.org/drawingml/2006/main">
              <a:graphicData uri="http://schemas.openxmlformats.org/drawingml/2006/chart">
                <c:chart xmlns:c="http://schemas.openxmlformats.org/drawingml/2006/chart" xmlns:r="http://schemas.openxmlformats.org/officeDocument/2006/relationships" r:id="rId54"/>
              </a:graphicData>
            </a:graphic>
          </wp:inline>
        </w:drawing>
      </w:r>
    </w:p>
    <w:p w:rsidR="00440203" w:rsidRPr="000E6017" w:rsidRDefault="00B65A83" w:rsidP="00B65A83">
      <w:pPr>
        <w:pStyle w:val="Caption"/>
        <w:jc w:val="center"/>
        <w:rPr>
          <w:rFonts w:ascii="Times New Roman" w:hAnsi="Times New Roman" w:cs="Times New Roman"/>
          <w:b w:val="0"/>
          <w:sz w:val="48"/>
          <w:szCs w:val="52"/>
        </w:rPr>
      </w:pPr>
      <w:r>
        <w:t xml:space="preserve">Graf </w:t>
      </w:r>
      <w:fldSimple w:instr=" SEQ Graf \* ARABIC ">
        <w:r w:rsidR="00A2593C">
          <w:rPr>
            <w:noProof/>
          </w:rPr>
          <w:t>3</w:t>
        </w:r>
      </w:fldSimple>
      <w:r>
        <w:t xml:space="preserve"> Výsledky rozpoznávania pre Semi-Naive Bayes</w:t>
      </w:r>
    </w:p>
    <w:p w:rsidR="00DD430B" w:rsidRPr="000E6017" w:rsidRDefault="00DD430B" w:rsidP="0029110C">
      <w:pPr>
        <w:pStyle w:val="Diplomovkanormal"/>
      </w:pPr>
      <w:r w:rsidRPr="000E6017">
        <w:t>Výsledky rozpoznávania neznámych obrázkov pre Naive Bayes klasifikátor:</w:t>
      </w:r>
    </w:p>
    <w:p w:rsidR="00B65A83" w:rsidRDefault="002F1755" w:rsidP="00B65A83">
      <w:pPr>
        <w:keepNext/>
      </w:pPr>
      <w:r w:rsidRPr="000E6017">
        <w:rPr>
          <w:noProof/>
          <w:lang w:val="en-US"/>
        </w:rPr>
        <w:drawing>
          <wp:inline distT="0" distB="0" distL="0" distR="0" wp14:anchorId="52FE1111" wp14:editId="77E19975">
            <wp:extent cx="5486400" cy="3200400"/>
            <wp:effectExtent l="0" t="0" r="0" b="0"/>
            <wp:docPr id="20" name="Chart 20"/>
            <wp:cNvGraphicFramePr/>
            <a:graphic xmlns:a="http://schemas.openxmlformats.org/drawingml/2006/main">
              <a:graphicData uri="http://schemas.openxmlformats.org/drawingml/2006/chart">
                <c:chart xmlns:c="http://schemas.openxmlformats.org/drawingml/2006/chart" xmlns:r="http://schemas.openxmlformats.org/officeDocument/2006/relationships" r:id="rId55"/>
              </a:graphicData>
            </a:graphic>
          </wp:inline>
        </w:drawing>
      </w:r>
    </w:p>
    <w:p w:rsidR="002F1755" w:rsidRPr="000E6017" w:rsidRDefault="00B65A83" w:rsidP="00B65A83">
      <w:pPr>
        <w:pStyle w:val="Caption"/>
        <w:jc w:val="center"/>
        <w:rPr>
          <w:rFonts w:ascii="Times New Roman" w:hAnsi="Times New Roman" w:cs="Times New Roman"/>
          <w:b w:val="0"/>
          <w:sz w:val="48"/>
          <w:szCs w:val="52"/>
        </w:rPr>
      </w:pPr>
      <w:r>
        <w:t xml:space="preserve">Graf </w:t>
      </w:r>
      <w:fldSimple w:instr=" SEQ Graf \* ARABIC ">
        <w:r w:rsidR="00A2593C">
          <w:rPr>
            <w:noProof/>
          </w:rPr>
          <w:t>4</w:t>
        </w:r>
      </w:fldSimple>
      <w:r>
        <w:t xml:space="preserve"> Výsledky rozpoznávania pre Naive Bayes</w:t>
      </w:r>
    </w:p>
    <w:p w:rsidR="002F1755" w:rsidRPr="000E6017" w:rsidRDefault="002F1755" w:rsidP="00177504">
      <w:pPr>
        <w:rPr>
          <w:rFonts w:ascii="Times New Roman" w:hAnsi="Times New Roman" w:cs="Times New Roman"/>
          <w:b/>
          <w:sz w:val="48"/>
          <w:szCs w:val="52"/>
        </w:rPr>
      </w:pPr>
      <w:r w:rsidRPr="000E6017">
        <w:rPr>
          <w:rFonts w:ascii="Times New Roman" w:hAnsi="Times New Roman" w:cs="Times New Roman"/>
          <w:b/>
          <w:sz w:val="48"/>
          <w:szCs w:val="52"/>
        </w:rPr>
        <w:br w:type="page"/>
      </w:r>
    </w:p>
    <w:p w:rsidR="00284145" w:rsidRPr="000E6017" w:rsidRDefault="00284145" w:rsidP="00284145">
      <w:pPr>
        <w:pStyle w:val="Diplomovkanormal"/>
      </w:pPr>
      <w:r w:rsidRPr="000E6017">
        <w:lastRenderedPageBreak/>
        <w:t>Hoci bola úspešnosť erbu mesta Tvrdošín zlá, existujú aj prípady kedy bol tento obrázok úspešne klasifikovaný:</w:t>
      </w:r>
    </w:p>
    <w:p w:rsidR="00284145" w:rsidRPr="000E6017" w:rsidRDefault="00284145" w:rsidP="00284145">
      <w:pPr>
        <w:pStyle w:val="Diplomovkanormal"/>
        <w:keepNext/>
        <w:jc w:val="center"/>
      </w:pPr>
      <w:r w:rsidRPr="000E6017">
        <w:rPr>
          <w:noProof/>
          <w:lang w:val="en-US"/>
        </w:rPr>
        <w:drawing>
          <wp:inline distT="0" distB="0" distL="0" distR="0" wp14:anchorId="24C90701" wp14:editId="4F1E819C">
            <wp:extent cx="4242435" cy="2392045"/>
            <wp:effectExtent l="0" t="0" r="0" b="0"/>
            <wp:docPr id="22" name="Picture 22" descr="tvrdosin_nb_dobre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6" descr="tvrdosin_nb_dobre3"/>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4242435" cy="2392045"/>
                    </a:xfrm>
                    <a:prstGeom prst="rect">
                      <a:avLst/>
                    </a:prstGeom>
                    <a:noFill/>
                    <a:ln>
                      <a:noFill/>
                    </a:ln>
                  </pic:spPr>
                </pic:pic>
              </a:graphicData>
            </a:graphic>
          </wp:inline>
        </w:drawing>
      </w:r>
    </w:p>
    <w:p w:rsidR="00284145" w:rsidRPr="000E6017" w:rsidRDefault="00284145" w:rsidP="00284145">
      <w:pPr>
        <w:pStyle w:val="Caption"/>
        <w:jc w:val="center"/>
      </w:pPr>
      <w:r w:rsidRPr="000E6017">
        <w:t>Obrázok 2</w:t>
      </w:r>
      <w:r w:rsidR="0022583B">
        <w:t>6</w:t>
      </w:r>
      <w:r w:rsidR="00D1643E">
        <w:t xml:space="preserve"> Rozpoznanie erbu T</w:t>
      </w:r>
      <w:r w:rsidRPr="000E6017">
        <w:t>vrdošín prostredníctvom Semi-Naive Bayes klasifikátora</w:t>
      </w:r>
    </w:p>
    <w:p w:rsidR="00284145" w:rsidRPr="000E6017" w:rsidRDefault="00284145" w:rsidP="00284145">
      <w:pPr>
        <w:pStyle w:val="Diplomovkanormal"/>
        <w:keepNext/>
        <w:jc w:val="center"/>
      </w:pPr>
      <w:r w:rsidRPr="000E6017">
        <w:rPr>
          <w:noProof/>
          <w:lang w:val="en-US"/>
        </w:rPr>
        <w:drawing>
          <wp:inline distT="0" distB="0" distL="0" distR="0" wp14:anchorId="605F2C1D" wp14:editId="3E2C4AB3">
            <wp:extent cx="4261952" cy="2398816"/>
            <wp:effectExtent l="0" t="0" r="0" b="0"/>
            <wp:docPr id="17" name="Picture 17" descr="C:\Users\Snow\AppData\Local\Microsoft\Windows\INetCache\Content.Word\tvrdosin_nb_dobr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 descr="C:\Users\Snow\AppData\Local\Microsoft\Windows\INetCache\Content.Word\tvrdosin_nb_dobre4.png"/>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4261889" cy="2398781"/>
                    </a:xfrm>
                    <a:prstGeom prst="rect">
                      <a:avLst/>
                    </a:prstGeom>
                    <a:noFill/>
                    <a:ln>
                      <a:noFill/>
                    </a:ln>
                  </pic:spPr>
                </pic:pic>
              </a:graphicData>
            </a:graphic>
          </wp:inline>
        </w:drawing>
      </w:r>
    </w:p>
    <w:p w:rsidR="00284145" w:rsidRPr="000E6017" w:rsidRDefault="00284145" w:rsidP="00284145">
      <w:pPr>
        <w:pStyle w:val="Caption"/>
        <w:jc w:val="center"/>
      </w:pPr>
      <w:r w:rsidRPr="000E6017">
        <w:rPr>
          <w:noProof/>
        </w:rPr>
        <w:t>Obrázok 2</w:t>
      </w:r>
      <w:r w:rsidR="0022583B">
        <w:rPr>
          <w:noProof/>
        </w:rPr>
        <w:t>7</w:t>
      </w:r>
      <w:r w:rsidRPr="000E6017">
        <w:rPr>
          <w:noProof/>
        </w:rPr>
        <w:t xml:space="preserve"> Rozpoznanie erbu tvrdošín prostredníctvom Naive Bayes klasifikátora</w:t>
      </w:r>
    </w:p>
    <w:p w:rsidR="00284145" w:rsidRPr="000E6017" w:rsidRDefault="00D1643E" w:rsidP="00284145">
      <w:pPr>
        <w:pStyle w:val="Diplomovkanormal"/>
      </w:pPr>
      <w:r>
        <w:t>Úspešne rozpoznanie loga P</w:t>
      </w:r>
      <w:r w:rsidR="00284145" w:rsidRPr="000E6017">
        <w:t xml:space="preserve">hiladelphia: </w:t>
      </w:r>
    </w:p>
    <w:p w:rsidR="00284145" w:rsidRPr="000E6017" w:rsidRDefault="00AC2292" w:rsidP="00284145">
      <w:pPr>
        <w:pStyle w:val="Diplomovkanormal"/>
        <w:jc w:val="left"/>
      </w:pPr>
      <w:r w:rsidRPr="000E6017">
        <w:rPr>
          <w:noProof/>
          <w:lang w:val="en-US"/>
        </w:rPr>
        <w:drawing>
          <wp:anchor distT="0" distB="0" distL="114300" distR="114300" simplePos="0" relativeHeight="251660800" behindDoc="0" locked="0" layoutInCell="1" allowOverlap="1" wp14:anchorId="443A79A9" wp14:editId="125A30EC">
            <wp:simplePos x="0" y="0"/>
            <wp:positionH relativeFrom="column">
              <wp:posOffset>694690</wp:posOffset>
            </wp:positionH>
            <wp:positionV relativeFrom="paragraph">
              <wp:posOffset>48895</wp:posOffset>
            </wp:positionV>
            <wp:extent cx="4311015" cy="2446020"/>
            <wp:effectExtent l="0" t="0" r="0" b="0"/>
            <wp:wrapSquare wrapText="left"/>
            <wp:docPr id="23" name="Picture 23" descr="NB_flayers_good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NB_flayers_good3"/>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4311015" cy="2446020"/>
                    </a:xfrm>
                    <a:prstGeom prst="rect">
                      <a:avLst/>
                    </a:prstGeom>
                    <a:noFill/>
                    <a:ln>
                      <a:noFill/>
                    </a:ln>
                  </pic:spPr>
                </pic:pic>
              </a:graphicData>
            </a:graphic>
          </wp:anchor>
        </w:drawing>
      </w:r>
      <w:r w:rsidR="009325AC">
        <w:rPr>
          <w:noProof/>
          <w:lang w:val="en-US"/>
        </w:rPr>
        <mc:AlternateContent>
          <mc:Choice Requires="wps">
            <w:drawing>
              <wp:anchor distT="0" distB="0" distL="114300" distR="114300" simplePos="0" relativeHeight="251664384" behindDoc="0" locked="0" layoutInCell="1" allowOverlap="1" wp14:anchorId="2913901F" wp14:editId="6E8CCC8D">
                <wp:simplePos x="0" y="0"/>
                <wp:positionH relativeFrom="column">
                  <wp:posOffset>724535</wp:posOffset>
                </wp:positionH>
                <wp:positionV relativeFrom="paragraph">
                  <wp:posOffset>2503170</wp:posOffset>
                </wp:positionV>
                <wp:extent cx="4311015" cy="405765"/>
                <wp:effectExtent l="0" t="0" r="0" b="0"/>
                <wp:wrapSquare wrapText="left"/>
                <wp:docPr id="25" name="Text Box 3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11015" cy="40576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0A45F6" w:rsidRPr="00D16C75" w:rsidRDefault="000A45F6" w:rsidP="00284145">
                            <w:pPr>
                              <w:pStyle w:val="Caption"/>
                              <w:rPr>
                                <w:rFonts w:ascii="Times New Roman" w:hAnsi="Times New Roman" w:cs="Times New Roman"/>
                                <w:noProof/>
                                <w:sz w:val="24"/>
                                <w:szCs w:val="24"/>
                              </w:rPr>
                            </w:pPr>
                            <w:r>
                              <w:t>Obrázok 2</w:t>
                            </w:r>
                            <w:r w:rsidR="0022583B">
                              <w:t>8</w:t>
                            </w:r>
                            <w:r w:rsidRPr="00127659">
                              <w:t xml:space="preserve"> Rozpoznanie</w:t>
                            </w:r>
                            <w:r>
                              <w:t xml:space="preserve"> loga Philadelphie</w:t>
                            </w:r>
                            <w:r w:rsidRPr="00127659">
                              <w:t xml:space="preserve"> prostredníctvom Semi-Naive Bayes klasifikátora</w:t>
                            </w:r>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33" o:spid="_x0000_s1026" type="#_x0000_t202" style="position:absolute;margin-left:57.05pt;margin-top:197.1pt;width:339.45pt;height:31.9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" stroked="f">
                <v:textbox style="mso-fit-shape-to-text:t" inset="0,0,0,0">
                  <w:txbxContent>
                    <w:p w:rsidR="000A45F6" w:rsidRPr="00D16C75" w:rsidRDefault="000A45F6" w:rsidP="00284145">
                      <w:pPr>
                        <w:pStyle w:val="Caption"/>
                        <w:rPr>
                          <w:rFonts w:ascii="Times New Roman" w:hAnsi="Times New Roman" w:cs="Times New Roman"/>
                          <w:noProof/>
                          <w:sz w:val="24"/>
                          <w:szCs w:val="24"/>
                        </w:rPr>
                      </w:pPr>
                      <w:r>
                        <w:t>Obrázok 2</w:t>
                      </w:r>
                      <w:r w:rsidR="0022583B">
                        <w:t>8</w:t>
                      </w:r>
                      <w:r w:rsidRPr="00127659">
                        <w:t xml:space="preserve"> Rozpoznanie</w:t>
                      </w:r>
                      <w:r>
                        <w:t xml:space="preserve"> loga Philadelphie</w:t>
                      </w:r>
                      <w:r w:rsidRPr="00127659">
                        <w:t xml:space="preserve"> prostredníctvom Semi-Naive Bayes klasifikátora</w:t>
                      </w:r>
                    </w:p>
                  </w:txbxContent>
                </v:textbox>
                <w10:wrap type="square" side="left"/>
              </v:shape>
            </w:pict>
          </mc:Fallback>
        </mc:AlternateContent>
      </w:r>
      <w:r w:rsidR="00284145" w:rsidRPr="000E6017">
        <w:br w:type="textWrapping" w:clear="all"/>
      </w:r>
    </w:p>
    <w:p w:rsidR="00284145" w:rsidRPr="000E6017" w:rsidRDefault="00284145" w:rsidP="00284145">
      <w:pPr>
        <w:pStyle w:val="Diplomovkanormal"/>
        <w:keepNext/>
        <w:jc w:val="center"/>
      </w:pPr>
      <w:r w:rsidRPr="000E6017">
        <w:rPr>
          <w:noProof/>
          <w:lang w:val="en-US"/>
        </w:rPr>
        <w:drawing>
          <wp:inline distT="0" distB="0" distL="0" distR="0" wp14:anchorId="2A902E84" wp14:editId="78554A01">
            <wp:extent cx="4151002" cy="2339163"/>
            <wp:effectExtent l="0" t="0" r="0" b="0"/>
            <wp:docPr id="19" name="Picture 19" descr="C:\Users\Snow\AppData\Local\Microsoft\Windows\INetCache\Content.Word\NB_flayers_goo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9" descr="C:\Users\Snow\AppData\Local\Microsoft\Windows\INetCache\Content.Word\NB_flayers_good.png"/>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4163470" cy="2346189"/>
                    </a:xfrm>
                    <a:prstGeom prst="rect">
                      <a:avLst/>
                    </a:prstGeom>
                    <a:noFill/>
                    <a:ln>
                      <a:noFill/>
                    </a:ln>
                  </pic:spPr>
                </pic:pic>
              </a:graphicData>
            </a:graphic>
          </wp:inline>
        </w:drawing>
      </w:r>
    </w:p>
    <w:p w:rsidR="00284145" w:rsidRPr="000E6017" w:rsidRDefault="00284145" w:rsidP="00284145">
      <w:pPr>
        <w:pStyle w:val="Caption"/>
        <w:jc w:val="center"/>
      </w:pPr>
      <w:r w:rsidRPr="000E6017">
        <w:t>Obrázok 2</w:t>
      </w:r>
      <w:r w:rsidR="0022583B">
        <w:t>9</w:t>
      </w:r>
      <w:r w:rsidR="00D1643E">
        <w:t xml:space="preserve"> Rozpoznanie loga P</w:t>
      </w:r>
      <w:r w:rsidRPr="000E6017">
        <w:t>hiladelphie prostredníctvom Naive Bayes klasifikátora</w:t>
      </w:r>
    </w:p>
    <w:p w:rsidR="00284145" w:rsidRPr="000E6017" w:rsidRDefault="00284145" w:rsidP="00284145">
      <w:pPr>
        <w:pStyle w:val="Diplomovkanormal"/>
      </w:pPr>
      <w:r w:rsidRPr="000E6017">
        <w:t>Úspešne rozpoznanie obrázka topánky:</w:t>
      </w:r>
    </w:p>
    <w:p w:rsidR="00284145" w:rsidRPr="000E6017" w:rsidRDefault="00284145" w:rsidP="00284145">
      <w:pPr>
        <w:pStyle w:val="Diplomovkanormal"/>
        <w:keepNext/>
        <w:jc w:val="center"/>
      </w:pPr>
      <w:r w:rsidRPr="000E6017">
        <w:rPr>
          <w:noProof/>
          <w:lang w:val="en-US"/>
        </w:rPr>
        <w:drawing>
          <wp:inline distT="0" distB="0" distL="0" distR="0" wp14:anchorId="7B04F036" wp14:editId="07803E88">
            <wp:extent cx="4167963" cy="2342552"/>
            <wp:effectExtent l="0" t="0" r="0" b="0"/>
            <wp:docPr id="18" name="Picture 18" descr="C:\Users\Snow\AppData\Local\Microsoft\Windows\INetCache\Content.Word\shoe_snb_wal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 descr="C:\Users\Snow\AppData\Local\Microsoft\Windows\INetCache\Content.Word\shoe_snb_wall.png"/>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4173221" cy="2345507"/>
                    </a:xfrm>
                    <a:prstGeom prst="rect">
                      <a:avLst/>
                    </a:prstGeom>
                    <a:noFill/>
                    <a:ln>
                      <a:noFill/>
                    </a:ln>
                  </pic:spPr>
                </pic:pic>
              </a:graphicData>
            </a:graphic>
          </wp:inline>
        </w:drawing>
      </w:r>
    </w:p>
    <w:p w:rsidR="00284145" w:rsidRPr="000E6017" w:rsidRDefault="00284145" w:rsidP="00284145">
      <w:pPr>
        <w:pStyle w:val="Caption"/>
        <w:jc w:val="center"/>
      </w:pPr>
      <w:r w:rsidRPr="000E6017">
        <w:t xml:space="preserve">Obrázok </w:t>
      </w:r>
      <w:r w:rsidR="0022583B">
        <w:t>30</w:t>
      </w:r>
      <w:r w:rsidRPr="000E6017">
        <w:t xml:space="preserve"> Rozpoznanie fotky topánky prostredníctvom Semi-Naive Bayes klasifikátora</w:t>
      </w:r>
    </w:p>
    <w:p w:rsidR="00284145" w:rsidRPr="000E6017" w:rsidRDefault="00284145" w:rsidP="00284145">
      <w:pPr>
        <w:pStyle w:val="Diplomovkanormal"/>
        <w:keepNext/>
        <w:jc w:val="center"/>
      </w:pPr>
      <w:r w:rsidRPr="000E6017">
        <w:rPr>
          <w:noProof/>
          <w:lang w:val="en-US"/>
        </w:rPr>
        <w:drawing>
          <wp:inline distT="0" distB="0" distL="0" distR="0" wp14:anchorId="5DEBA512" wp14:editId="34289030">
            <wp:extent cx="4189228" cy="2419435"/>
            <wp:effectExtent l="0" t="0" r="0" b="0"/>
            <wp:docPr id="21" name="Picture 21" descr="boot_nb_good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7" descr="boot_nb_good2"/>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4197933" cy="2424462"/>
                    </a:xfrm>
                    <a:prstGeom prst="rect">
                      <a:avLst/>
                    </a:prstGeom>
                    <a:noFill/>
                    <a:ln>
                      <a:noFill/>
                    </a:ln>
                  </pic:spPr>
                </pic:pic>
              </a:graphicData>
            </a:graphic>
          </wp:inline>
        </w:drawing>
      </w:r>
    </w:p>
    <w:p w:rsidR="00284145" w:rsidRPr="000E6017" w:rsidRDefault="00A6736E" w:rsidP="00284145">
      <w:pPr>
        <w:pStyle w:val="Caption"/>
        <w:jc w:val="center"/>
      </w:pPr>
      <w:r w:rsidRPr="000E6017">
        <w:t>Obrázok 3</w:t>
      </w:r>
      <w:r w:rsidR="0022583B">
        <w:t>1</w:t>
      </w:r>
      <w:r w:rsidR="00284145" w:rsidRPr="000E6017">
        <w:t xml:space="preserve"> Rozpoznanie fotky topánky prostredníctvom Naive Bayes klasifikátora</w:t>
      </w:r>
    </w:p>
    <w:p w:rsidR="00BD5394" w:rsidRPr="009325AC" w:rsidRDefault="00284145" w:rsidP="009E2193">
      <w:pPr>
        <w:jc w:val="both"/>
        <w:rPr>
          <w:rFonts w:ascii="Times New Roman" w:hAnsi="Times New Roman" w:cs="Times New Roman"/>
          <w:sz w:val="24"/>
          <w:szCs w:val="24"/>
        </w:rPr>
      </w:pPr>
      <w:r w:rsidRPr="000E6017">
        <w:br w:type="page"/>
      </w:r>
      <w:r w:rsidR="00AC2292" w:rsidRPr="009325AC">
        <w:rPr>
          <w:rFonts w:ascii="Times New Roman" w:hAnsi="Times New Roman" w:cs="Times New Roman"/>
          <w:sz w:val="24"/>
          <w:szCs w:val="24"/>
        </w:rPr>
        <w:lastRenderedPageBreak/>
        <w:t>Rozpoznávanie každého klasifikátora bolo odlišné. Ako v grafoch možno vidieť Semi-Naive Bayes dosahoval lepšie výsledky na obrázku topánky, ktorá mala viac význačných bodov ako ostatné obr</w:t>
      </w:r>
      <w:r w:rsidR="00FD2657" w:rsidRPr="009325AC">
        <w:rPr>
          <w:rFonts w:ascii="Times New Roman" w:hAnsi="Times New Roman" w:cs="Times New Roman"/>
          <w:sz w:val="24"/>
          <w:szCs w:val="24"/>
        </w:rPr>
        <w:t>ázky</w:t>
      </w:r>
      <w:r w:rsidR="00AC2292" w:rsidRPr="009325AC">
        <w:rPr>
          <w:rFonts w:ascii="Times New Roman" w:hAnsi="Times New Roman" w:cs="Times New Roman"/>
          <w:sz w:val="24"/>
          <w:szCs w:val="24"/>
        </w:rPr>
        <w:t xml:space="preserve">. Na druhej strane Naive-Bayes mal lepšie výsledky pri obrázku Philadelphie, ktorá mala najmenej význačných bodov. No žiaden klasifikátor </w:t>
      </w:r>
      <w:r w:rsidR="00FD2657" w:rsidRPr="009325AC">
        <w:rPr>
          <w:rFonts w:ascii="Times New Roman" w:hAnsi="Times New Roman" w:cs="Times New Roman"/>
          <w:sz w:val="24"/>
          <w:szCs w:val="24"/>
        </w:rPr>
        <w:t>nemal úspešnosť rozpoznávania erbu mesta Tvrdošín nad 15%. Oba klasifikátory dosahovali výsledky pomerne rovnaké avšak Naivný Bayes o zopár percent viac</w:t>
      </w:r>
      <w:r w:rsidR="00AC2292" w:rsidRPr="009325AC">
        <w:rPr>
          <w:rFonts w:ascii="Times New Roman" w:hAnsi="Times New Roman" w:cs="Times New Roman"/>
          <w:sz w:val="24"/>
          <w:szCs w:val="24"/>
        </w:rPr>
        <w:t>. Táto neschopnosť klasifikácie môže byť spôsobená tým</w:t>
      </w:r>
      <w:r w:rsidR="00FD2657" w:rsidRPr="009325AC">
        <w:rPr>
          <w:rFonts w:ascii="Times New Roman" w:hAnsi="Times New Roman" w:cs="Times New Roman"/>
          <w:sz w:val="24"/>
          <w:szCs w:val="24"/>
        </w:rPr>
        <w:t>,</w:t>
      </w:r>
      <w:r w:rsidR="00AC2292" w:rsidRPr="009325AC">
        <w:rPr>
          <w:rFonts w:ascii="Times New Roman" w:hAnsi="Times New Roman" w:cs="Times New Roman"/>
          <w:sz w:val="24"/>
          <w:szCs w:val="24"/>
        </w:rPr>
        <w:t xml:space="preserve"> že na vstupe nebol</w:t>
      </w:r>
      <w:r w:rsidR="00FD2657" w:rsidRPr="009325AC">
        <w:rPr>
          <w:rFonts w:ascii="Times New Roman" w:hAnsi="Times New Roman" w:cs="Times New Roman"/>
          <w:sz w:val="24"/>
          <w:szCs w:val="24"/>
        </w:rPr>
        <w:t>o</w:t>
      </w:r>
      <w:r w:rsidR="00AC2292" w:rsidRPr="009325AC">
        <w:rPr>
          <w:rFonts w:ascii="Times New Roman" w:hAnsi="Times New Roman" w:cs="Times New Roman"/>
          <w:sz w:val="24"/>
          <w:szCs w:val="24"/>
        </w:rPr>
        <w:t xml:space="preserve"> </w:t>
      </w:r>
      <w:r w:rsidR="00FD2657" w:rsidRPr="009325AC">
        <w:rPr>
          <w:rFonts w:ascii="Times New Roman" w:hAnsi="Times New Roman" w:cs="Times New Roman"/>
          <w:sz w:val="24"/>
          <w:szCs w:val="24"/>
        </w:rPr>
        <w:t xml:space="preserve">rozpoznaných dosť význačných bodov, ktoré by boli súčasťou obrázka. Alebo keďže obrázok </w:t>
      </w:r>
      <w:r w:rsidR="00B306C1" w:rsidRPr="009325AC">
        <w:rPr>
          <w:rFonts w:ascii="Times New Roman" w:hAnsi="Times New Roman" w:cs="Times New Roman"/>
          <w:sz w:val="24"/>
          <w:szCs w:val="24"/>
        </w:rPr>
        <w:t>T</w:t>
      </w:r>
      <w:r w:rsidR="00FD2657" w:rsidRPr="009325AC">
        <w:rPr>
          <w:rFonts w:ascii="Times New Roman" w:hAnsi="Times New Roman" w:cs="Times New Roman"/>
          <w:sz w:val="24"/>
          <w:szCs w:val="24"/>
        </w:rPr>
        <w:t xml:space="preserve">vrdošína je pomerne komplikovaného tvaru, </w:t>
      </w:r>
      <w:r w:rsidR="00B306C1" w:rsidRPr="009325AC">
        <w:rPr>
          <w:rFonts w:ascii="Times New Roman" w:hAnsi="Times New Roman" w:cs="Times New Roman"/>
          <w:sz w:val="24"/>
          <w:szCs w:val="24"/>
        </w:rPr>
        <w:t xml:space="preserve">a </w:t>
      </w:r>
      <w:r w:rsidR="00FD2657" w:rsidRPr="009325AC">
        <w:rPr>
          <w:rFonts w:ascii="Times New Roman" w:hAnsi="Times New Roman" w:cs="Times New Roman"/>
          <w:sz w:val="24"/>
          <w:szCs w:val="24"/>
        </w:rPr>
        <w:t>m</w:t>
      </w:r>
      <w:r w:rsidR="00B306C1" w:rsidRPr="009325AC">
        <w:rPr>
          <w:rFonts w:ascii="Times New Roman" w:hAnsi="Times New Roman" w:cs="Times New Roman"/>
          <w:sz w:val="24"/>
          <w:szCs w:val="24"/>
        </w:rPr>
        <w:t>á</w:t>
      </w:r>
      <w:r w:rsidR="00FD2657" w:rsidRPr="009325AC">
        <w:rPr>
          <w:rFonts w:ascii="Times New Roman" w:hAnsi="Times New Roman" w:cs="Times New Roman"/>
          <w:sz w:val="24"/>
          <w:szCs w:val="24"/>
        </w:rPr>
        <w:t xml:space="preserve"> rôzne drobné časti,</w:t>
      </w:r>
      <w:r w:rsidR="00B306C1" w:rsidRPr="009325AC">
        <w:rPr>
          <w:rFonts w:ascii="Times New Roman" w:hAnsi="Times New Roman" w:cs="Times New Roman"/>
          <w:sz w:val="24"/>
          <w:szCs w:val="24"/>
        </w:rPr>
        <w:t xml:space="preserve"> </w:t>
      </w:r>
      <w:r w:rsidR="00FD2657" w:rsidRPr="009325AC">
        <w:rPr>
          <w:rFonts w:ascii="Times New Roman" w:hAnsi="Times New Roman" w:cs="Times New Roman"/>
          <w:sz w:val="24"/>
          <w:szCs w:val="24"/>
        </w:rPr>
        <w:t>nemuseli byť nájdené relevantné príznačné body</w:t>
      </w:r>
      <w:r w:rsidR="00B306C1" w:rsidRPr="009325AC">
        <w:rPr>
          <w:rFonts w:ascii="Times New Roman" w:hAnsi="Times New Roman" w:cs="Times New Roman"/>
          <w:sz w:val="24"/>
          <w:szCs w:val="24"/>
        </w:rPr>
        <w:t>,</w:t>
      </w:r>
      <w:r w:rsidR="00FD2657" w:rsidRPr="009325AC">
        <w:rPr>
          <w:rFonts w:ascii="Times New Roman" w:hAnsi="Times New Roman" w:cs="Times New Roman"/>
          <w:sz w:val="24"/>
          <w:szCs w:val="24"/>
        </w:rPr>
        <w:t xml:space="preserve"> na ktoré boli klasifikátory trénované</w:t>
      </w:r>
      <w:r w:rsidR="00B306C1" w:rsidRPr="009325AC">
        <w:rPr>
          <w:rFonts w:ascii="Times New Roman" w:hAnsi="Times New Roman" w:cs="Times New Roman"/>
          <w:sz w:val="24"/>
          <w:szCs w:val="24"/>
        </w:rPr>
        <w:t>.</w:t>
      </w:r>
      <w:r w:rsidR="00BD5394" w:rsidRPr="009325AC">
        <w:rPr>
          <w:rFonts w:ascii="Times New Roman" w:hAnsi="Times New Roman" w:cs="Times New Roman"/>
          <w:sz w:val="24"/>
          <w:szCs w:val="24"/>
        </w:rPr>
        <w:t xml:space="preserve"> </w:t>
      </w:r>
      <w:r w:rsidR="00B306C1" w:rsidRPr="009325AC">
        <w:rPr>
          <w:rFonts w:ascii="Times New Roman" w:hAnsi="Times New Roman" w:cs="Times New Roman"/>
          <w:sz w:val="24"/>
          <w:szCs w:val="24"/>
        </w:rPr>
        <w:t>V</w:t>
      </w:r>
      <w:r w:rsidR="00BD5394" w:rsidRPr="009325AC">
        <w:rPr>
          <w:rFonts w:ascii="Times New Roman" w:hAnsi="Times New Roman" w:cs="Times New Roman"/>
          <w:sz w:val="24"/>
          <w:szCs w:val="24"/>
        </w:rPr>
        <w:t xml:space="preserve">ýznačné body </w:t>
      </w:r>
      <w:r w:rsidR="00B306C1" w:rsidRPr="009325AC">
        <w:rPr>
          <w:rFonts w:ascii="Times New Roman" w:hAnsi="Times New Roman" w:cs="Times New Roman"/>
          <w:sz w:val="24"/>
          <w:szCs w:val="24"/>
        </w:rPr>
        <w:t xml:space="preserve">mohli </w:t>
      </w:r>
      <w:r w:rsidR="00BD5394" w:rsidRPr="009325AC">
        <w:rPr>
          <w:rFonts w:ascii="Times New Roman" w:hAnsi="Times New Roman" w:cs="Times New Roman"/>
          <w:sz w:val="24"/>
          <w:szCs w:val="24"/>
        </w:rPr>
        <w:t>vzniknúť na iných miestach</w:t>
      </w:r>
      <w:r w:rsidR="005B2C1F" w:rsidRPr="009325AC">
        <w:rPr>
          <w:rFonts w:ascii="Times New Roman" w:hAnsi="Times New Roman" w:cs="Times New Roman"/>
          <w:sz w:val="24"/>
          <w:szCs w:val="24"/>
        </w:rPr>
        <w:t xml:space="preserve">. Taktiež kvalita záberov nebola až </w:t>
      </w:r>
      <w:r w:rsidR="00B306C1" w:rsidRPr="009325AC">
        <w:rPr>
          <w:rFonts w:ascii="Times New Roman" w:hAnsi="Times New Roman" w:cs="Times New Roman"/>
          <w:sz w:val="24"/>
          <w:szCs w:val="24"/>
        </w:rPr>
        <w:t xml:space="preserve">na </w:t>
      </w:r>
      <w:r w:rsidR="005B2C1F" w:rsidRPr="009325AC">
        <w:rPr>
          <w:rFonts w:ascii="Times New Roman" w:hAnsi="Times New Roman" w:cs="Times New Roman"/>
          <w:sz w:val="24"/>
          <w:szCs w:val="24"/>
        </w:rPr>
        <w:t>tak vysok</w:t>
      </w:r>
      <w:r w:rsidR="00B306C1" w:rsidRPr="009325AC">
        <w:rPr>
          <w:rFonts w:ascii="Times New Roman" w:hAnsi="Times New Roman" w:cs="Times New Roman"/>
          <w:sz w:val="24"/>
          <w:szCs w:val="24"/>
        </w:rPr>
        <w:t>ej úrovni</w:t>
      </w:r>
      <w:r w:rsidR="005B2C1F" w:rsidRPr="009325AC">
        <w:rPr>
          <w:rFonts w:ascii="Times New Roman" w:hAnsi="Times New Roman" w:cs="Times New Roman"/>
          <w:sz w:val="24"/>
          <w:szCs w:val="24"/>
        </w:rPr>
        <w:t xml:space="preserve"> a tvoril sa šum.</w:t>
      </w:r>
    </w:p>
    <w:p w:rsidR="00AC2292" w:rsidRPr="009325AC" w:rsidRDefault="00B306C1" w:rsidP="009E2193">
      <w:pPr>
        <w:jc w:val="both"/>
        <w:rPr>
          <w:rFonts w:ascii="Times New Roman" w:hAnsi="Times New Roman" w:cs="Times New Roman"/>
          <w:sz w:val="24"/>
          <w:szCs w:val="24"/>
        </w:rPr>
      </w:pPr>
      <w:r w:rsidRPr="009325AC">
        <w:rPr>
          <w:rFonts w:ascii="Times New Roman" w:hAnsi="Times New Roman" w:cs="Times New Roman"/>
          <w:sz w:val="24"/>
          <w:szCs w:val="24"/>
        </w:rPr>
        <w:t xml:space="preserve">Tvarovo jednoduché obrázky nepodliehajú takýmto </w:t>
      </w:r>
      <w:r w:rsidR="00D1643E" w:rsidRPr="009325AC">
        <w:rPr>
          <w:rFonts w:ascii="Times New Roman" w:hAnsi="Times New Roman" w:cs="Times New Roman"/>
          <w:sz w:val="24"/>
          <w:szCs w:val="24"/>
        </w:rPr>
        <w:t>deformáciám</w:t>
      </w:r>
      <w:r w:rsidRPr="009325AC">
        <w:rPr>
          <w:rFonts w:ascii="Times New Roman" w:hAnsi="Times New Roman" w:cs="Times New Roman"/>
          <w:sz w:val="24"/>
          <w:szCs w:val="24"/>
        </w:rPr>
        <w:t xml:space="preserve"> a preto ich úspešnosť pri rozpoznávaní je oveľa vyššia.</w:t>
      </w:r>
      <w:r w:rsidR="00FD2657" w:rsidRPr="009325AC">
        <w:rPr>
          <w:rFonts w:ascii="Times New Roman" w:hAnsi="Times New Roman" w:cs="Times New Roman"/>
          <w:sz w:val="24"/>
          <w:szCs w:val="24"/>
        </w:rPr>
        <w:t xml:space="preserve"> .</w:t>
      </w:r>
      <w:r w:rsidR="00BD5394" w:rsidRPr="009325AC">
        <w:rPr>
          <w:rFonts w:ascii="Times New Roman" w:hAnsi="Times New Roman" w:cs="Times New Roman"/>
          <w:sz w:val="24"/>
          <w:szCs w:val="24"/>
        </w:rPr>
        <w:t xml:space="preserve"> Po týchto vyhodnoteniach možno povedať že Naive Bayes klasifikátor pre zvolené trénovacie obrázky a vytvorené testovacie obrázky </w:t>
      </w:r>
      <w:r w:rsidR="00FD2657" w:rsidRPr="009325AC">
        <w:rPr>
          <w:rFonts w:ascii="Times New Roman" w:hAnsi="Times New Roman" w:cs="Times New Roman"/>
          <w:sz w:val="24"/>
          <w:szCs w:val="24"/>
        </w:rPr>
        <w:t xml:space="preserve"> </w:t>
      </w:r>
      <w:r w:rsidR="00BD5394" w:rsidRPr="009325AC">
        <w:rPr>
          <w:rFonts w:ascii="Times New Roman" w:hAnsi="Times New Roman" w:cs="Times New Roman"/>
          <w:sz w:val="24"/>
          <w:szCs w:val="24"/>
        </w:rPr>
        <w:t>dosahuje úspešnosť, ktorá je vyššia a tým pádom prináša lepšie výsledky.</w:t>
      </w:r>
    </w:p>
    <w:p w:rsidR="00284145" w:rsidRPr="008B3746" w:rsidRDefault="00FD2657" w:rsidP="00177504">
      <w:pPr>
        <w:rPr>
          <w:rFonts w:ascii="Times New Roman" w:hAnsi="Times New Roman" w:cs="Times New Roman"/>
          <w:b/>
          <w:sz w:val="48"/>
          <w:szCs w:val="52"/>
          <w:lang w:val="en-US"/>
        </w:rPr>
      </w:pPr>
      <w:r w:rsidRPr="000E6017">
        <w:rPr>
          <w:rFonts w:ascii="Times New Roman" w:hAnsi="Times New Roman" w:cs="Times New Roman"/>
          <w:b/>
          <w:sz w:val="48"/>
          <w:szCs w:val="52"/>
        </w:rPr>
        <w:br w:type="page"/>
      </w:r>
    </w:p>
    <w:p w:rsidR="00E06809" w:rsidRPr="000E6017" w:rsidRDefault="00892C42" w:rsidP="00845CF1">
      <w:pPr>
        <w:pStyle w:val="Diplomovkapodkapitola"/>
        <w:numPr>
          <w:ilvl w:val="0"/>
          <w:numId w:val="20"/>
        </w:numPr>
      </w:pPr>
      <w:r w:rsidRPr="000E6017">
        <w:lastRenderedPageBreak/>
        <w:t xml:space="preserve"> </w:t>
      </w:r>
      <w:bookmarkStart w:id="130" w:name="_Toc419324089"/>
      <w:r w:rsidR="00615AA2" w:rsidRPr="000E6017">
        <w:t>Záver</w:t>
      </w:r>
      <w:bookmarkEnd w:id="118"/>
      <w:bookmarkEnd w:id="119"/>
      <w:bookmarkEnd w:id="120"/>
      <w:bookmarkEnd w:id="121"/>
      <w:bookmarkEnd w:id="130"/>
    </w:p>
    <w:p w:rsidR="00B818EE" w:rsidRPr="000E6017" w:rsidRDefault="00B818EE" w:rsidP="00B818EE">
      <w:pPr>
        <w:pStyle w:val="Diplomovkanormal"/>
      </w:pPr>
    </w:p>
    <w:p w:rsidR="00224363" w:rsidRPr="000E6017" w:rsidRDefault="00246D4B" w:rsidP="00AB5487">
      <w:pPr>
        <w:pStyle w:val="Diplomovkanormal"/>
        <w:ind w:firstLine="360"/>
      </w:pPr>
      <w:r w:rsidRPr="000E6017">
        <w:t xml:space="preserve">Cieľom práce bolo preskúmanie témy binárnych deskriptorov </w:t>
      </w:r>
      <w:r w:rsidR="00AB5487" w:rsidRPr="000E6017">
        <w:t>a ich klasifikácia s</w:t>
      </w:r>
      <w:r w:rsidRPr="000E6017">
        <w:t> následn</w:t>
      </w:r>
      <w:r w:rsidR="00AB5487" w:rsidRPr="000E6017">
        <w:t>ou</w:t>
      </w:r>
      <w:r w:rsidRPr="000E6017">
        <w:t xml:space="preserve"> aplik</w:t>
      </w:r>
      <w:r w:rsidR="00AB5487" w:rsidRPr="000E6017">
        <w:t>áciou</w:t>
      </w:r>
      <w:r w:rsidRPr="000E6017">
        <w:t xml:space="preserve"> týchto </w:t>
      </w:r>
      <w:r w:rsidR="00224363" w:rsidRPr="000E6017">
        <w:t>získaných vedomostí</w:t>
      </w:r>
      <w:r w:rsidR="00AB5487" w:rsidRPr="000E6017">
        <w:t xml:space="preserve">, </w:t>
      </w:r>
      <w:r w:rsidR="00224363" w:rsidRPr="000E6017">
        <w:t>na vytvorenie klasifikačnej aplikácie resp</w:t>
      </w:r>
      <w:r w:rsidR="00D1643E">
        <w:t>.</w:t>
      </w:r>
      <w:r w:rsidR="00224363" w:rsidRPr="000E6017">
        <w:t xml:space="preserve"> aplikácie, ktorá používa dva klasifikátory</w:t>
      </w:r>
      <w:r w:rsidR="00AB5487" w:rsidRPr="000E6017">
        <w:t xml:space="preserve">. </w:t>
      </w:r>
    </w:p>
    <w:p w:rsidR="00224363" w:rsidRPr="000E6017" w:rsidRDefault="00AB5487" w:rsidP="00AB5487">
      <w:pPr>
        <w:pStyle w:val="Diplomovkanormal"/>
        <w:ind w:firstLine="360"/>
      </w:pPr>
      <w:r w:rsidRPr="000E6017">
        <w:t xml:space="preserve">Na začiatku práce jej vytvorená analýza </w:t>
      </w:r>
      <w:r w:rsidR="00224363" w:rsidRPr="000E6017">
        <w:t>samotných deskriptorov</w:t>
      </w:r>
      <w:r w:rsidRPr="000E6017">
        <w:t xml:space="preserve"> od všeobecného pojmu binárne deskriptory, op</w:t>
      </w:r>
      <w:r w:rsidR="00224363" w:rsidRPr="000E6017">
        <w:t>í</w:t>
      </w:r>
      <w:r w:rsidRPr="000E6017">
        <w:t>s</w:t>
      </w:r>
      <w:r w:rsidR="00224363" w:rsidRPr="000E6017">
        <w:t>anie</w:t>
      </w:r>
      <w:r w:rsidRPr="000E6017">
        <w:t xml:space="preserve"> ich typov a zhodnotenie ich úspešnosti podľa vedeckého článku. Táto analýza nám napomohla pri výbere deskriptora</w:t>
      </w:r>
      <w:r w:rsidR="00224363" w:rsidRPr="000E6017">
        <w:t>,</w:t>
      </w:r>
      <w:r w:rsidRPr="000E6017">
        <w:t xml:space="preserve"> s ktorým sa bude pracovať a testovať samotná klasifikácia. Po analýze tých deskriptorov sa analýza sústredila na samotné klasifikátory. Bolo uvedených viacero klasifikátorov spolu s ich výhodami/nevýhodami, využitím a  princípom na ktorých sú založené. Táto analýza </w:t>
      </w:r>
      <w:r w:rsidR="00DB7529" w:rsidRPr="000E6017">
        <w:t>n</w:t>
      </w:r>
      <w:r w:rsidR="00DB7529">
        <w:t>á</w:t>
      </w:r>
      <w:r w:rsidR="00DB7529" w:rsidRPr="000E6017">
        <w:t xml:space="preserve">s </w:t>
      </w:r>
      <w:r w:rsidR="00CC76A3" w:rsidRPr="000E6017">
        <w:t>priviedla k tomu, že boli vybraté dva klasifikátory, na ktorých implementácií sa počas semestra pracovalo.</w:t>
      </w:r>
      <w:r w:rsidRPr="000E6017">
        <w:t xml:space="preserve"> </w:t>
      </w:r>
    </w:p>
    <w:p w:rsidR="00224363" w:rsidRPr="000E6017" w:rsidRDefault="00AB5487" w:rsidP="00AB5487">
      <w:pPr>
        <w:pStyle w:val="Diplomovkanormal"/>
        <w:ind w:firstLine="360"/>
      </w:pPr>
      <w:r w:rsidRPr="000E6017">
        <w:t xml:space="preserve">Postup tejto </w:t>
      </w:r>
      <w:r w:rsidR="00D1643E" w:rsidRPr="000E6017">
        <w:t>implementácie</w:t>
      </w:r>
      <w:r w:rsidRPr="000E6017">
        <w:t xml:space="preserve">, spolu s jej </w:t>
      </w:r>
      <w:r w:rsidR="00D1643E">
        <w:t>pred-</w:t>
      </w:r>
      <w:r w:rsidR="00D1643E" w:rsidRPr="000E6017">
        <w:t>implementačným</w:t>
      </w:r>
      <w:r w:rsidRPr="000E6017">
        <w:t xml:space="preserve"> n</w:t>
      </w:r>
      <w:r w:rsidR="00224363" w:rsidRPr="000E6017">
        <w:t>ávrhom</w:t>
      </w:r>
      <w:r w:rsidRPr="000E6017">
        <w:t xml:space="preserve"> je obsiahnutý</w:t>
      </w:r>
      <w:r w:rsidR="00CC76A3" w:rsidRPr="000E6017">
        <w:t xml:space="preserve"> </w:t>
      </w:r>
      <w:r w:rsidRPr="000E6017">
        <w:t xml:space="preserve">v kapitolách </w:t>
      </w:r>
      <w:r w:rsidR="00224363" w:rsidRPr="000E6017">
        <w:t xml:space="preserve">návrh </w:t>
      </w:r>
      <w:r w:rsidRPr="000E6017">
        <w:t xml:space="preserve">a implementácia. V implementácií </w:t>
      </w:r>
      <w:r w:rsidR="00CC76A3" w:rsidRPr="000E6017">
        <w:t xml:space="preserve">sme sa </w:t>
      </w:r>
      <w:r w:rsidRPr="000E6017">
        <w:t>sústred</w:t>
      </w:r>
      <w:r w:rsidR="00CC76A3" w:rsidRPr="000E6017">
        <w:t>ili</w:t>
      </w:r>
      <w:r w:rsidRPr="000E6017">
        <w:t xml:space="preserve"> na opis konkrétneho riešenia </w:t>
      </w:r>
      <w:r w:rsidR="00CC76A3" w:rsidRPr="000E6017">
        <w:t xml:space="preserve">s použitím </w:t>
      </w:r>
      <w:r w:rsidR="00224363" w:rsidRPr="000E6017">
        <w:t xml:space="preserve">vybraných </w:t>
      </w:r>
      <w:r w:rsidR="00CC76A3" w:rsidRPr="000E6017">
        <w:t>klasifikátorov</w:t>
      </w:r>
      <w:r w:rsidR="00224363" w:rsidRPr="000E6017">
        <w:t xml:space="preserve">. Riešenie je zobrazené aj pomocou diagramov, ktoré jasne zobrazujú logickú </w:t>
      </w:r>
      <w:r w:rsidR="00D1643E" w:rsidRPr="000E6017">
        <w:t>štruktúru</w:t>
      </w:r>
      <w:r w:rsidR="00224363" w:rsidRPr="000E6017">
        <w:t xml:space="preserve"> implementovaných klasifikátorov. Po tejto implementácií </w:t>
      </w:r>
      <w:r w:rsidR="00D1643E" w:rsidRPr="000E6017">
        <w:t>nasleduje</w:t>
      </w:r>
      <w:r w:rsidR="00CC76A3" w:rsidRPr="000E6017">
        <w:t xml:space="preserve"> </w:t>
      </w:r>
      <w:r w:rsidR="00224363" w:rsidRPr="000E6017">
        <w:t>kapitola, ktorá sa sústredí na testovanie implementovaných klasifikátorov, ktoré boli natrénované pomocou binárnych deskriptorov.</w:t>
      </w:r>
    </w:p>
    <w:p w:rsidR="00BD5394" w:rsidRPr="000E6017" w:rsidRDefault="00224363" w:rsidP="00AB5487">
      <w:pPr>
        <w:pStyle w:val="Diplomovkanormal"/>
        <w:ind w:firstLine="360"/>
      </w:pPr>
      <w:r w:rsidRPr="000E6017">
        <w:t xml:space="preserve">Ako samotný výstup tejto práce je </w:t>
      </w:r>
      <w:r w:rsidR="00CC76A3" w:rsidRPr="000E6017">
        <w:t xml:space="preserve">teda </w:t>
      </w:r>
      <w:r w:rsidRPr="000E6017">
        <w:t>kapitola testovani</w:t>
      </w:r>
      <w:r w:rsidR="00CC76A3" w:rsidRPr="000E6017">
        <w:t>e</w:t>
      </w:r>
      <w:r w:rsidR="00C5507B" w:rsidRPr="000E6017">
        <w:t>,</w:t>
      </w:r>
      <w:r w:rsidRPr="000E6017">
        <w:t xml:space="preserve"> kde sú </w:t>
      </w:r>
      <w:r w:rsidR="00CC76A3" w:rsidRPr="000E6017">
        <w:t xml:space="preserve">opísané </w:t>
      </w:r>
      <w:r w:rsidRPr="000E6017">
        <w:t>výsledky</w:t>
      </w:r>
      <w:r w:rsidR="00CC76A3" w:rsidRPr="000E6017">
        <w:t xml:space="preserve"> testovania týchto</w:t>
      </w:r>
      <w:r w:rsidRPr="000E6017">
        <w:t xml:space="preserve"> klasifikátorov. </w:t>
      </w:r>
      <w:r w:rsidR="00BD5394" w:rsidRPr="000E6017">
        <w:br w:type="page"/>
      </w:r>
    </w:p>
    <w:p w:rsidR="00ED7EAF" w:rsidRPr="000E6017" w:rsidRDefault="00487BEC" w:rsidP="00845CF1">
      <w:pPr>
        <w:pStyle w:val="Diplomovkapodkapitola"/>
        <w:numPr>
          <w:ilvl w:val="0"/>
          <w:numId w:val="20"/>
        </w:numPr>
        <w:divId w:val="903639272"/>
      </w:pPr>
      <w:r w:rsidRPr="000E6017">
        <w:lastRenderedPageBreak/>
        <w:t xml:space="preserve"> </w:t>
      </w:r>
      <w:bookmarkStart w:id="131" w:name="_Toc419324090"/>
      <w:r w:rsidRPr="000E6017">
        <w:t>Literatúra</w:t>
      </w:r>
      <w:bookmarkEnd w:id="131"/>
    </w:p>
    <w:p w:rsidR="00C11C61" w:rsidRPr="000E6017" w:rsidRDefault="00A120B1">
      <w:pPr>
        <w:pStyle w:val="NormalWeb"/>
        <w:ind w:left="640" w:hanging="640"/>
        <w:divId w:val="1519849162"/>
      </w:pPr>
      <w:r w:rsidRPr="000E6017">
        <w:fldChar w:fldCharType="begin" w:fldLock="1"/>
      </w:r>
      <w:r w:rsidR="00ED7EAF" w:rsidRPr="000E6017">
        <w:instrText xml:space="preserve">ADDIN Mendeley Bibliography CSL_BIBLIOGRAPHY </w:instrText>
      </w:r>
      <w:r w:rsidRPr="000E6017">
        <w:fldChar w:fldCharType="separate"/>
      </w:r>
      <w:r w:rsidR="00C11C61" w:rsidRPr="000E6017">
        <w:t>[1]</w:t>
      </w:r>
      <w:r w:rsidR="00C11C61" w:rsidRPr="000E6017">
        <w:tab/>
        <w:t xml:space="preserve">G. Bradski and A. Kaehler, </w:t>
      </w:r>
      <w:r w:rsidR="00C11C61" w:rsidRPr="000E6017">
        <w:rPr>
          <w:i/>
          <w:iCs/>
        </w:rPr>
        <w:t>Learning OpenCV</w:t>
      </w:r>
      <w:r w:rsidR="00C11C61" w:rsidRPr="000E6017">
        <w:t>. .</w:t>
      </w:r>
    </w:p>
    <w:p w:rsidR="00C11C61" w:rsidRPr="000E6017" w:rsidRDefault="00C11C61">
      <w:pPr>
        <w:pStyle w:val="NormalWeb"/>
        <w:ind w:left="640" w:hanging="640"/>
        <w:divId w:val="1519849162"/>
      </w:pPr>
      <w:r w:rsidRPr="000E6017">
        <w:t>[2]</w:t>
      </w:r>
      <w:r w:rsidRPr="000E6017">
        <w:tab/>
        <w:t>S. J. Delany, “k -Nearest Neighbour Classifiers,” pp. 1–17, 2007.</w:t>
      </w:r>
    </w:p>
    <w:p w:rsidR="00C11C61" w:rsidRPr="000E6017" w:rsidRDefault="00C11C61">
      <w:pPr>
        <w:pStyle w:val="NormalWeb"/>
        <w:ind w:left="640" w:hanging="640"/>
        <w:divId w:val="1519849162"/>
      </w:pPr>
      <w:r w:rsidRPr="000E6017">
        <w:t>[3]</w:t>
      </w:r>
      <w:r w:rsidRPr="000E6017">
        <w:tab/>
        <w:t>K. P. Murphy, “Naive Bayes classifiers Generative classifiers,” pp. 1–8, 2006.</w:t>
      </w:r>
    </w:p>
    <w:p w:rsidR="00C11C61" w:rsidRPr="000E6017" w:rsidRDefault="00C11C61">
      <w:pPr>
        <w:pStyle w:val="NormalWeb"/>
        <w:ind w:left="640" w:hanging="640"/>
        <w:divId w:val="1519849162"/>
      </w:pPr>
      <w:r w:rsidRPr="000E6017">
        <w:t>[4]</w:t>
      </w:r>
      <w:r w:rsidRPr="000E6017">
        <w:tab/>
        <w:t xml:space="preserve">M. Ozuysal, M. Calonder, V. Lepetit, and P. Fua, “Fast keypoint recognition using random ferns.,” </w:t>
      </w:r>
      <w:r w:rsidRPr="000E6017">
        <w:rPr>
          <w:i/>
          <w:iCs/>
        </w:rPr>
        <w:t>IEEE Trans. Pattern Anal. Mach. Intell.</w:t>
      </w:r>
      <w:r w:rsidRPr="000E6017">
        <w:t>, vol. 32, pp. 448–461, 2010.</w:t>
      </w:r>
    </w:p>
    <w:p w:rsidR="00C11C61" w:rsidRPr="000E6017" w:rsidRDefault="00C11C61">
      <w:pPr>
        <w:pStyle w:val="NormalWeb"/>
        <w:ind w:left="640" w:hanging="640"/>
        <w:divId w:val="1519849162"/>
      </w:pPr>
      <w:r w:rsidRPr="000E6017">
        <w:t>[5]</w:t>
      </w:r>
      <w:r w:rsidRPr="000E6017">
        <w:tab/>
        <w:t xml:space="preserve">A. Bosch, A. Zisserman, and X. Muoz, “Image Classification using Random Forests and Ferns,” </w:t>
      </w:r>
      <w:r w:rsidRPr="000E6017">
        <w:rPr>
          <w:i/>
          <w:iCs/>
        </w:rPr>
        <w:t>Computer Vision, 2007. ICCV 2007. IEEE 11th International Conference on</w:t>
      </w:r>
      <w:r w:rsidRPr="000E6017">
        <w:t>. pp. 1–8, 2007.</w:t>
      </w:r>
    </w:p>
    <w:p w:rsidR="00C11C61" w:rsidRPr="000E6017" w:rsidRDefault="00C11C61">
      <w:pPr>
        <w:pStyle w:val="NormalWeb"/>
        <w:ind w:left="640" w:hanging="640"/>
        <w:divId w:val="1519849162"/>
      </w:pPr>
      <w:r w:rsidRPr="000E6017">
        <w:t>[6]</w:t>
      </w:r>
      <w:r w:rsidRPr="000E6017">
        <w:tab/>
        <w:t>D. Capel, “Random Forests and Ferns The Multi-class Classification Problem.”</w:t>
      </w:r>
    </w:p>
    <w:p w:rsidR="00C11C61" w:rsidRPr="000E6017" w:rsidRDefault="00C11C61">
      <w:pPr>
        <w:pStyle w:val="NormalWeb"/>
        <w:ind w:left="640" w:hanging="640"/>
        <w:divId w:val="1519849162"/>
      </w:pPr>
      <w:r w:rsidRPr="000E6017">
        <w:t>[7]</w:t>
      </w:r>
      <w:r w:rsidRPr="000E6017">
        <w:tab/>
        <w:t xml:space="preserve">M. Ozuysal, P. Fua, and V. Lepetit, “Fast Keypoint Recognition in Ten Lines of Code,” </w:t>
      </w:r>
      <w:r w:rsidRPr="000E6017">
        <w:rPr>
          <w:i/>
          <w:iCs/>
        </w:rPr>
        <w:t>2007 IEEE Conf. Comput. Vis. Pattern Recognit.</w:t>
      </w:r>
      <w:r w:rsidRPr="000E6017">
        <w:t xml:space="preserve">, 2007. </w:t>
      </w:r>
    </w:p>
    <w:p w:rsidR="00C11C61" w:rsidRPr="000E6017" w:rsidRDefault="00A120B1">
      <w:pPr>
        <w:pStyle w:val="NormalWeb"/>
        <w:ind w:left="640" w:hanging="640"/>
        <w:divId w:val="1341472948"/>
      </w:pPr>
      <w:r w:rsidRPr="000E6017">
        <w:fldChar w:fldCharType="end"/>
      </w:r>
      <w:r w:rsidRPr="000E6017">
        <w:fldChar w:fldCharType="begin" w:fldLock="1"/>
      </w:r>
      <w:r w:rsidR="00C11C61" w:rsidRPr="000E6017">
        <w:instrText xml:space="preserve">ADDIN Mendeley Bibliography CSL_BIBLIOGRAPHY </w:instrText>
      </w:r>
      <w:r w:rsidRPr="000E6017">
        <w:fldChar w:fldCharType="separate"/>
      </w:r>
      <w:r w:rsidR="00C11C61" w:rsidRPr="000E6017">
        <w:t>[8]</w:t>
      </w:r>
      <w:r w:rsidR="00C11C61" w:rsidRPr="000E6017">
        <w:tab/>
        <w:t>John, George H.; Langley, Pat (1995). "</w:t>
      </w:r>
      <w:r w:rsidR="00C11C61" w:rsidRPr="000E6017">
        <w:rPr>
          <w:i/>
        </w:rPr>
        <w:t>Estimating Continuous Distributions in Bayesian Classifiers</w:t>
      </w:r>
      <w:r w:rsidR="00C11C61" w:rsidRPr="000E6017">
        <w:t>". Proc. Eleventh Conf. on Uncertainty in Artificial Intelligence. Morgan Kaufmann. pp. 338–345.</w:t>
      </w:r>
    </w:p>
    <w:p w:rsidR="00C11C61" w:rsidRPr="000E6017" w:rsidRDefault="00C11C61">
      <w:pPr>
        <w:pStyle w:val="NormalWeb"/>
        <w:ind w:left="640" w:hanging="640"/>
        <w:divId w:val="1341472948"/>
      </w:pPr>
      <w:r w:rsidRPr="000E6017">
        <w:t xml:space="preserve"> [9]</w:t>
      </w:r>
      <w:r w:rsidRPr="000E6017">
        <w:tab/>
        <w:t>Metsis, Vangelis; Androutsopoulos, Ion; Paliouras, Georgios (2006). "</w:t>
      </w:r>
      <w:r w:rsidRPr="000E6017">
        <w:rPr>
          <w:i/>
        </w:rPr>
        <w:t>Spam filtering with Naive Bayes—which Naive Bayes</w:t>
      </w:r>
      <w:r w:rsidRPr="000E6017">
        <w:t>?". Third conference on email and anti-spam (CEAS) 17.</w:t>
      </w:r>
    </w:p>
    <w:p w:rsidR="00AF0B83" w:rsidRPr="000E6017" w:rsidRDefault="00A120B1" w:rsidP="006E7308">
      <w:pPr>
        <w:pStyle w:val="NormalWeb"/>
        <w:ind w:left="640" w:hanging="640"/>
        <w:divId w:val="1720547537"/>
      </w:pPr>
      <w:r w:rsidRPr="000E6017">
        <w:fldChar w:fldCharType="end"/>
      </w:r>
      <w:r w:rsidR="00AF0B83" w:rsidRPr="000E6017">
        <w:t xml:space="preserve">[10] </w:t>
      </w:r>
      <w:r w:rsidR="00AF0B83" w:rsidRPr="000E6017">
        <w:tab/>
        <w:t>Krystian Mikolajczyk and Cordelia Schmid, “A performance evaluation of local descriptors,”IEEE Transac-tions on Pattern Analysis and Machine Intelligence, vol.27, no. 10, pp. 1615–1630, 2005.</w:t>
      </w:r>
    </w:p>
    <w:p w:rsidR="00AF0B83" w:rsidRPr="000E6017" w:rsidRDefault="00AF0B83" w:rsidP="006E7308">
      <w:pPr>
        <w:pStyle w:val="NormalWeb"/>
        <w:ind w:left="640" w:hanging="640"/>
        <w:divId w:val="1720547537"/>
      </w:pPr>
      <w:r w:rsidRPr="000E6017">
        <w:t xml:space="preserve">[11] </w:t>
      </w:r>
      <w:r w:rsidRPr="000E6017">
        <w:tab/>
        <w:t>Vijay R. Chandrasekhar, David M. Chen, Sam S.Tsai, Ngai-Man Cheung, Huizhong Chen, Gabriel Takacs, Yuriy Reznik, Ramakrishna Vedantham, Radek Grzeszczuk, Jeff Bach, and Bernd Girod, “The stanford mobile visual search data set,” in Proceedings of the second annual ACM conference on Multimedia systems, New York, NY, USA, 2011, MMSys ’11, pp. 117–122, ACM.</w:t>
      </w:r>
    </w:p>
    <w:p w:rsidR="006E7308" w:rsidRPr="000E6017" w:rsidRDefault="006E7308" w:rsidP="006E7308">
      <w:pPr>
        <w:pStyle w:val="NormalWeb"/>
        <w:ind w:left="640" w:hanging="640"/>
        <w:divId w:val="1720547537"/>
      </w:pPr>
      <w:r w:rsidRPr="000E6017">
        <w:t>[12] Tola, Engin, Vincent Lepetit, and Pascal Fua. “A fast local descriptor for dense matching.” Computer Vision and Pattern Recognition, 2008. CVPR 2008. IEEE Conference on. IEEE, 2008.‏</w:t>
      </w:r>
    </w:p>
    <w:p w:rsidR="006E7308" w:rsidRPr="000E6017" w:rsidRDefault="006E7308" w:rsidP="006E7308">
      <w:pPr>
        <w:pStyle w:val="NormalWeb"/>
        <w:ind w:left="640" w:hanging="640"/>
        <w:divId w:val="1720547537"/>
      </w:pPr>
      <w:r w:rsidRPr="000E6017">
        <w:t>[13] Leutenegger, Stefan, Margarita Chli, and Roland Y. Siegwart. “BRISK: Binary robust invariant scalable keypoints.” Computer Vision (ICCV), 2011 IEEE International Conference on. IEEE, 2011.</w:t>
      </w:r>
    </w:p>
    <w:p w:rsidR="006E7308" w:rsidRPr="000E6017" w:rsidRDefault="006E7308" w:rsidP="006E7308">
      <w:pPr>
        <w:pStyle w:val="NormalWeb"/>
        <w:ind w:left="640" w:hanging="640"/>
        <w:divId w:val="1720547537"/>
      </w:pPr>
      <w:r w:rsidRPr="000E6017">
        <w:t>[14] Rublee, Ethan, et al. “ORB: an efficient alternative to SIFT or SURF.” Computer Vision (ICCV), 2011 IEEE International Conference on. IEEE, 2011.‏‏</w:t>
      </w:r>
    </w:p>
    <w:p w:rsidR="006E7308" w:rsidRPr="000E6017" w:rsidRDefault="006E7308" w:rsidP="006E7308">
      <w:pPr>
        <w:pStyle w:val="NormalWeb"/>
        <w:ind w:left="640" w:hanging="640"/>
        <w:divId w:val="1720547537"/>
      </w:pPr>
      <w:r w:rsidRPr="000E6017">
        <w:lastRenderedPageBreak/>
        <w:t>[15] Alahi, Alexandre, Raphael Ortiz, and Pierre Vandergheynst. “Freak: Fast retina keypoint.” Computer Vision and Pattern Recognition (CVPR), 2012 IEEE Conference on. IEEE, 2012.‏</w:t>
      </w:r>
    </w:p>
    <w:p w:rsidR="006E7308" w:rsidRPr="000E6017" w:rsidRDefault="006E7308" w:rsidP="006E7308">
      <w:pPr>
        <w:pStyle w:val="NormalWeb"/>
        <w:ind w:left="640" w:hanging="640"/>
        <w:divId w:val="1720547537"/>
      </w:pPr>
      <w:r w:rsidRPr="000E6017">
        <w:t>[16] Calonder, Michael, et al. “Brief: Binary robust independent elementary features.” Computer Vision–ECCV 2010. Springer Berlin Heidelberg, 2010. 778-792.‏</w:t>
      </w:r>
    </w:p>
    <w:p w:rsidR="00392874" w:rsidRPr="000E6017" w:rsidRDefault="00392874" w:rsidP="00392874">
      <w:pPr>
        <w:pStyle w:val="NormalWeb"/>
        <w:ind w:left="480" w:hanging="480"/>
        <w:divId w:val="1720547537"/>
        <w:rPr>
          <w:rFonts w:eastAsia="Times New Roman"/>
          <w:lang w:eastAsia="en-US"/>
        </w:rPr>
      </w:pPr>
      <w:r w:rsidRPr="000E6017">
        <w:t xml:space="preserve">[17] </w:t>
      </w:r>
      <w:r w:rsidRPr="000E6017">
        <w:rPr>
          <w:rFonts w:eastAsia="Times New Roman"/>
          <w:lang w:eastAsia="en-US"/>
        </w:rPr>
        <w:t xml:space="preserve">Bekele, D., Teutsch, M., &amp; Schuchert, T. (2013). Evaluation of binary keypoint descriptors. </w:t>
      </w:r>
      <w:r w:rsidRPr="000E6017">
        <w:rPr>
          <w:rFonts w:eastAsia="Times New Roman"/>
          <w:i/>
          <w:iCs/>
          <w:lang w:eastAsia="en-US"/>
        </w:rPr>
        <w:t>2013 IEEE International Conference on Image Processing</w:t>
      </w:r>
      <w:r w:rsidRPr="000E6017">
        <w:rPr>
          <w:rFonts w:eastAsia="Times New Roman"/>
          <w:lang w:eastAsia="en-US"/>
        </w:rPr>
        <w:t>, 3652–3656. doi:10.1109/ICIP.2013.6738753</w:t>
      </w:r>
    </w:p>
    <w:p w:rsidR="003D667D" w:rsidRPr="000E6017" w:rsidRDefault="00170631" w:rsidP="003D667D">
      <w:pPr>
        <w:pStyle w:val="NormalWeb"/>
        <w:spacing w:before="0" w:beforeAutospacing="0" w:after="0" w:afterAutospacing="0"/>
        <w:ind w:left="640" w:hanging="640"/>
        <w:divId w:val="1720547537"/>
      </w:pPr>
      <w:r w:rsidRPr="000E6017">
        <w:t xml:space="preserve">[18] </w:t>
      </w:r>
      <w:r w:rsidR="00D20FD7" w:rsidRPr="000E6017">
        <w:t xml:space="preserve">Webová lokalita </w:t>
      </w:r>
    </w:p>
    <w:p w:rsidR="00392874" w:rsidRPr="000E6017" w:rsidRDefault="003D667D" w:rsidP="003D667D">
      <w:pPr>
        <w:pStyle w:val="NormalWeb"/>
        <w:spacing w:before="0" w:beforeAutospacing="0" w:after="0" w:afterAutospacing="0"/>
        <w:ind w:firstLine="360"/>
        <w:divId w:val="1720547537"/>
      </w:pPr>
      <w:r w:rsidRPr="000E6017">
        <w:t xml:space="preserve">  </w:t>
      </w:r>
      <w:hyperlink r:id="rId62" w:history="1">
        <w:r w:rsidRPr="000E6017">
          <w:rPr>
            <w:rStyle w:val="Hyperlink"/>
            <w:color w:val="auto"/>
            <w:u w:val="none"/>
          </w:rPr>
          <w:t>http://cvlab.epfl.ch/research/detect/binarydescriptors</w:t>
        </w:r>
      </w:hyperlink>
      <w:r w:rsidRPr="000E6017">
        <w:t xml:space="preserve"> (pristupované 13.3.2015)</w:t>
      </w:r>
    </w:p>
    <w:p w:rsidR="00AF0B83" w:rsidRPr="000E6017" w:rsidRDefault="00AF0B83" w:rsidP="003D667D">
      <w:pPr>
        <w:pStyle w:val="NormalWeb"/>
        <w:spacing w:after="0" w:afterAutospacing="0"/>
        <w:ind w:left="640" w:hanging="640"/>
        <w:divId w:val="1720547537"/>
      </w:pPr>
    </w:p>
    <w:p w:rsidR="00BA53F8" w:rsidRPr="000E6017" w:rsidRDefault="00BA53F8" w:rsidP="00C11C61">
      <w:pPr>
        <w:pStyle w:val="NormalWeb"/>
        <w:ind w:left="640" w:hanging="640"/>
        <w:divId w:val="1720547537"/>
      </w:pPr>
    </w:p>
    <w:p w:rsidR="00440075" w:rsidRPr="000E6017" w:rsidRDefault="00440075">
      <w:pPr>
        <w:rPr>
          <w:rFonts w:ascii="Times New Roman" w:eastAsiaTheme="minorEastAsia" w:hAnsi="Times New Roman" w:cs="Times New Roman"/>
          <w:sz w:val="24"/>
          <w:szCs w:val="24"/>
          <w:lang w:eastAsia="sk-SK"/>
        </w:rPr>
      </w:pPr>
      <w:r w:rsidRPr="000E6017">
        <w:br w:type="page"/>
      </w:r>
    </w:p>
    <w:p w:rsidR="00440075" w:rsidRDefault="00A2593C" w:rsidP="00A2593C">
      <w:pPr>
        <w:pStyle w:val="Diplomovkapodkapitola"/>
        <w:numPr>
          <w:ilvl w:val="0"/>
          <w:numId w:val="0"/>
        </w:numPr>
        <w:ind w:left="360"/>
      </w:pPr>
      <w:bookmarkStart w:id="132" w:name="_Toc419324091"/>
      <w:r>
        <w:lastRenderedPageBreak/>
        <w:t xml:space="preserve">Príloha A: </w:t>
      </w:r>
      <w:r w:rsidR="00D1643E" w:rsidRPr="000E6017">
        <w:t>Používateľská</w:t>
      </w:r>
      <w:r w:rsidR="00440075" w:rsidRPr="000E6017">
        <w:t xml:space="preserve"> príručka</w:t>
      </w:r>
      <w:bookmarkEnd w:id="132"/>
    </w:p>
    <w:p w:rsidR="003922B9" w:rsidRPr="000E6017" w:rsidRDefault="003922B9" w:rsidP="003922B9">
      <w:pPr>
        <w:pStyle w:val="Diplomovkanormal"/>
      </w:pPr>
    </w:p>
    <w:p w:rsidR="00440075" w:rsidRPr="000E6017" w:rsidRDefault="00440075" w:rsidP="00440075">
      <w:pPr>
        <w:pStyle w:val="Diplomovkanormal"/>
      </w:pPr>
      <w:r w:rsidRPr="000E6017">
        <w:t>Vytvorený program slúž</w:t>
      </w:r>
      <w:r w:rsidR="001232CF" w:rsidRPr="000E6017">
        <w:t>i</w:t>
      </w:r>
      <w:r w:rsidRPr="000E6017">
        <w:t xml:space="preserve"> na klasifikáciu obrázkov pomocou dvoch odlišných klasifikátorov ako boli v </w:t>
      </w:r>
      <w:r w:rsidR="00D1643E" w:rsidRPr="000E6017">
        <w:t>predošlých</w:t>
      </w:r>
      <w:r w:rsidRPr="000E6017">
        <w:t xml:space="preserve"> kapitolách spomenuté. Celá aplikácia je desktopová bez grafickej nadstavby, keďže jej cieľ je otestovanie výkonu rozpoznávania. </w:t>
      </w:r>
    </w:p>
    <w:p w:rsidR="00440075" w:rsidRPr="000E6017" w:rsidRDefault="00440075" w:rsidP="00440075">
      <w:pPr>
        <w:pStyle w:val="Diplomovkanormal"/>
      </w:pPr>
    </w:p>
    <w:p w:rsidR="00440075" w:rsidRPr="00A2593C" w:rsidRDefault="00D1643E" w:rsidP="00A2593C">
      <w:pPr>
        <w:pStyle w:val="Normalny"/>
        <w:rPr>
          <w:b/>
          <w:sz w:val="36"/>
          <w:szCs w:val="36"/>
        </w:rPr>
      </w:pPr>
      <w:r w:rsidRPr="00A2593C">
        <w:rPr>
          <w:b/>
          <w:sz w:val="36"/>
          <w:szCs w:val="36"/>
        </w:rPr>
        <w:t>Na</w:t>
      </w:r>
      <w:r w:rsidR="00440075" w:rsidRPr="00A2593C">
        <w:rPr>
          <w:b/>
          <w:sz w:val="36"/>
          <w:szCs w:val="36"/>
        </w:rPr>
        <w:t>stavenie vstupných parametrov pre triedu Main</w:t>
      </w:r>
    </w:p>
    <w:p w:rsidR="001232CF" w:rsidRPr="000E6017" w:rsidRDefault="001232CF" w:rsidP="001232CF">
      <w:pPr>
        <w:pStyle w:val="Diplomovkanormal"/>
      </w:pPr>
    </w:p>
    <w:p w:rsidR="00440075" w:rsidRPr="000E6017" w:rsidRDefault="00440075" w:rsidP="00440075">
      <w:pPr>
        <w:pStyle w:val="Diplomovkanormal"/>
      </w:pPr>
      <w:r w:rsidRPr="000E6017">
        <w:t xml:space="preserve">V základnej triede Main.cpp sa nachádzajú v metóde main() dve premenné pathPrefix a trainingPath. Premenná </w:t>
      </w:r>
      <w:r w:rsidRPr="000E6017">
        <w:rPr>
          <w:b/>
        </w:rPr>
        <w:t>pathPrefix</w:t>
      </w:r>
      <w:r w:rsidRPr="000E6017">
        <w:t xml:space="preserve"> je absolútna cesta k priečinku v ktorom sa nachádzajú ne</w:t>
      </w:r>
      <w:r w:rsidR="001232CF" w:rsidRPr="000E6017">
        <w:t>známe obrázky tj. o</w:t>
      </w:r>
      <w:r w:rsidRPr="000E6017">
        <w:t xml:space="preserve">brázky, ktoré sa </w:t>
      </w:r>
      <w:r w:rsidR="00D1643E" w:rsidRPr="000E6017">
        <w:t>budú</w:t>
      </w:r>
      <w:r w:rsidRPr="000E6017">
        <w:t xml:space="preserve"> klasifikovať. Druhá premenná </w:t>
      </w:r>
      <w:r w:rsidRPr="000E6017">
        <w:rPr>
          <w:b/>
        </w:rPr>
        <w:t>trainingPath</w:t>
      </w:r>
      <w:r w:rsidRPr="000E6017">
        <w:t xml:space="preserve"> je absolútna cesta k priečinku kde sa nachádzajú obrázky na trénovanie klasifikátorov. V tomto priečinku musia byť jednotlivé obrázky v separátnych priečinkoch. Nad týmito lokalizačnými premennými sa nachádza globálna premenná </w:t>
      </w:r>
      <w:r w:rsidRPr="000E6017">
        <w:rPr>
          <w:b/>
        </w:rPr>
        <w:t>fout</w:t>
      </w:r>
      <w:r w:rsidRPr="000E6017">
        <w:t xml:space="preserve">, ktorá obsahuje názov súboru, do ktorého sa budú zapisovať všetky výsledky. Ak názov zadaného </w:t>
      </w:r>
      <w:r w:rsidR="001232CF" w:rsidRPr="000E6017">
        <w:t>súboru</w:t>
      </w:r>
      <w:r w:rsidRPr="000E6017">
        <w:t xml:space="preserve"> nebude existovať, vytvorí sa. No ak už existovať bude, prepíše sa jeho obsah.</w:t>
      </w:r>
    </w:p>
    <w:p w:rsidR="00440075" w:rsidRPr="000E6017" w:rsidRDefault="00440075" w:rsidP="00440075">
      <w:pPr>
        <w:pStyle w:val="Diplomovkanormal"/>
      </w:pPr>
      <w:r w:rsidRPr="000E6017">
        <w:t xml:space="preserve"> Po nadstavení všetkých ciest si aplikácia uloží všetky obrázky do spájaných zoznamov a automaticky začne </w:t>
      </w:r>
      <w:r w:rsidR="00D1643E" w:rsidRPr="000E6017">
        <w:t>spúšťať</w:t>
      </w:r>
      <w:r w:rsidRPr="000E6017">
        <w:t xml:space="preserve"> metódy na trénovanie a </w:t>
      </w:r>
      <w:r w:rsidR="00D1643E" w:rsidRPr="000E6017">
        <w:t>následnú</w:t>
      </w:r>
      <w:r w:rsidRPr="000E6017">
        <w:t xml:space="preserve"> klasifikáciu. Ak klasifikátor už vytvoril trénovací model, je možné jeho hodnoty z jeho súborov načítať pomocou nadstavenia príznaku </w:t>
      </w:r>
      <w:r w:rsidRPr="000E6017">
        <w:rPr>
          <w:b/>
        </w:rPr>
        <w:t>FileLoader</w:t>
      </w:r>
      <w:r w:rsidRPr="000E6017">
        <w:t xml:space="preserve"> na hodnotu 1.</w:t>
      </w:r>
    </w:p>
    <w:p w:rsidR="00440075" w:rsidRPr="000E6017" w:rsidRDefault="00440075" w:rsidP="00440075">
      <w:pPr>
        <w:pStyle w:val="Diplomovkanormal"/>
      </w:pPr>
      <w:r w:rsidRPr="000E6017">
        <w:t>Po spustení aplikácie si môže používateľ overiť v súbore, ktorého názov zadal výs</w:t>
      </w:r>
      <w:r w:rsidR="00D1643E">
        <w:t>ledky. Tento súbor obsahuje čas</w:t>
      </w:r>
      <w:r w:rsidRPr="000E6017">
        <w:t xml:space="preserve"> trénovania oboch klasifikátorov v sekundách. Rozpoznávaný obrázok resp</w:t>
      </w:r>
      <w:r w:rsidR="00D1643E">
        <w:t>.</w:t>
      </w:r>
      <w:r w:rsidRPr="000E6017">
        <w:t xml:space="preserve"> Absolútnu cestu k nemu, počet význačných bodov ktoré extraktor extrahoval, veľkosť obrázka vo formáte výška*šírka, čas trvania rozpoznávania a výsledok rozpoznávania.</w:t>
      </w:r>
    </w:p>
    <w:p w:rsidR="00440075" w:rsidRPr="000E6017" w:rsidRDefault="00440075" w:rsidP="00440075">
      <w:pPr>
        <w:rPr>
          <w:rFonts w:ascii="Times New Roman" w:hAnsi="Times New Roman" w:cs="Times New Roman"/>
          <w:sz w:val="24"/>
          <w:szCs w:val="24"/>
        </w:rPr>
      </w:pPr>
      <w:r w:rsidRPr="000E6017">
        <w:br w:type="page"/>
      </w:r>
    </w:p>
    <w:p w:rsidR="00440075" w:rsidRPr="00A2593C" w:rsidRDefault="00440075" w:rsidP="00A2593C">
      <w:pPr>
        <w:pStyle w:val="Diplomovkanormal"/>
        <w:rPr>
          <w:b/>
          <w:sz w:val="36"/>
          <w:szCs w:val="36"/>
        </w:rPr>
      </w:pPr>
      <w:r w:rsidRPr="00A2593C">
        <w:rPr>
          <w:b/>
          <w:sz w:val="36"/>
          <w:szCs w:val="36"/>
        </w:rPr>
        <w:lastRenderedPageBreak/>
        <w:t>Špecifikácia parametrov klasifikátorov</w:t>
      </w:r>
    </w:p>
    <w:p w:rsidR="00E52C26" w:rsidRPr="00E52C26" w:rsidRDefault="00E52C26" w:rsidP="00E52C26">
      <w:pPr>
        <w:pStyle w:val="Normalny"/>
        <w:rPr>
          <w:lang w:val="en-US"/>
        </w:rPr>
      </w:pPr>
    </w:p>
    <w:p w:rsidR="00440075" w:rsidRPr="000E6017" w:rsidRDefault="00440075" w:rsidP="00440075">
      <w:pPr>
        <w:pStyle w:val="Diplomovkanormal"/>
        <w:rPr>
          <w:u w:val="single"/>
        </w:rPr>
      </w:pPr>
      <w:r w:rsidRPr="000E6017">
        <w:rPr>
          <w:u w:val="single"/>
        </w:rPr>
        <w:t>SemiNaiveBayes</w:t>
      </w:r>
    </w:p>
    <w:p w:rsidR="00440075" w:rsidRPr="000E6017" w:rsidRDefault="00440075" w:rsidP="00440075">
      <w:pPr>
        <w:pStyle w:val="Diplomovkanormal"/>
      </w:pPr>
      <w:r w:rsidRPr="000E6017">
        <w:t xml:space="preserve">V prvej triede SemiNaiveBayes je možno tento klasifikátor upraviť tak, že sa </w:t>
      </w:r>
      <w:r w:rsidR="00D1643E" w:rsidRPr="000E6017">
        <w:t>niektoré</w:t>
      </w:r>
      <w:r w:rsidRPr="000E6017">
        <w:t xml:space="preserve"> jeho parametre zmenia. Ide hlavne o typ deskriptora význačných bodov v premennej </w:t>
      </w:r>
      <w:r w:rsidRPr="000E6017">
        <w:rPr>
          <w:b/>
        </w:rPr>
        <w:t>DES_MODE</w:t>
      </w:r>
      <w:r w:rsidRPr="000E6017">
        <w:t xml:space="preserve">. Tieto typy sú očíslované od 0 po 1, pričom platí že tieto čísla predstavujú </w:t>
      </w:r>
      <w:r w:rsidR="00D1643E" w:rsidRPr="000E6017">
        <w:t>nasledujúce</w:t>
      </w:r>
      <w:r w:rsidRPr="000E6017">
        <w:t xml:space="preserve"> deskriptory:</w:t>
      </w:r>
    </w:p>
    <w:p w:rsidR="00440075" w:rsidRPr="000E6017" w:rsidRDefault="00440075" w:rsidP="00440075">
      <w:pPr>
        <w:pStyle w:val="Diplomovkanormal"/>
        <w:numPr>
          <w:ilvl w:val="0"/>
          <w:numId w:val="28"/>
        </w:numPr>
      </w:pPr>
      <w:r w:rsidRPr="000E6017">
        <w:t>BRIEF</w:t>
      </w:r>
    </w:p>
    <w:p w:rsidR="00440075" w:rsidRPr="000E6017" w:rsidRDefault="00440075" w:rsidP="00440075">
      <w:pPr>
        <w:pStyle w:val="Diplomovkanormal"/>
        <w:numPr>
          <w:ilvl w:val="0"/>
          <w:numId w:val="28"/>
        </w:numPr>
      </w:pPr>
      <w:r w:rsidRPr="000E6017">
        <w:t>BRISK</w:t>
      </w:r>
    </w:p>
    <w:p w:rsidR="00440075" w:rsidRPr="000E6017" w:rsidRDefault="00440075" w:rsidP="00440075">
      <w:pPr>
        <w:pStyle w:val="Diplomovkanormal"/>
        <w:numPr>
          <w:ilvl w:val="0"/>
          <w:numId w:val="28"/>
        </w:numPr>
      </w:pPr>
      <w:r w:rsidRPr="000E6017">
        <w:t>ORB</w:t>
      </w:r>
    </w:p>
    <w:p w:rsidR="00440075" w:rsidRPr="000E6017" w:rsidRDefault="00440075" w:rsidP="00440075">
      <w:pPr>
        <w:pStyle w:val="Diplomovkanormal"/>
        <w:numPr>
          <w:ilvl w:val="0"/>
          <w:numId w:val="28"/>
        </w:numPr>
      </w:pPr>
      <w:r w:rsidRPr="000E6017">
        <w:t>FREAK</w:t>
      </w:r>
    </w:p>
    <w:p w:rsidR="00440075" w:rsidRPr="000E6017" w:rsidRDefault="00440075" w:rsidP="00440075">
      <w:pPr>
        <w:pStyle w:val="Diplomovkanormal"/>
        <w:ind w:left="360"/>
      </w:pPr>
      <w:r w:rsidRPr="000E6017">
        <w:t xml:space="preserve">Ďalším z parametrom je umiestnenie súborov natrénovaného modelu a náhodných čísel. Premenná </w:t>
      </w:r>
      <w:r w:rsidRPr="000E6017">
        <w:rPr>
          <w:b/>
        </w:rPr>
        <w:t>TRAIN_FILE</w:t>
      </w:r>
      <w:r w:rsidRPr="000E6017">
        <w:t xml:space="preserve"> obsahuje názov resp</w:t>
      </w:r>
      <w:r w:rsidR="00D1643E">
        <w:t>.</w:t>
      </w:r>
      <w:r w:rsidRPr="000E6017">
        <w:t xml:space="preserve"> cestu k súboru natrénovanému modelu pre klasifikátor SemiNaive Bayes a premenná </w:t>
      </w:r>
      <w:r w:rsidRPr="000E6017">
        <w:rPr>
          <w:b/>
        </w:rPr>
        <w:t xml:space="preserve">RANDOM_FILE </w:t>
      </w:r>
      <w:r w:rsidRPr="000E6017">
        <w:t>obsahuje názov resp</w:t>
      </w:r>
      <w:r w:rsidR="00D1643E">
        <w:t>.</w:t>
      </w:r>
      <w:r w:rsidRPr="000E6017">
        <w:t xml:space="preserve"> cestu k súboru s náhodnými číslami, ktoré sa využívajú pri </w:t>
      </w:r>
      <w:r w:rsidR="00D1643E" w:rsidRPr="000E6017">
        <w:t>trénovaní</w:t>
      </w:r>
      <w:r w:rsidRPr="000E6017">
        <w:t xml:space="preserve"> a klasifikácií. Bližšie sa používajú na výber pozícií z binárnych reťazcov. Na učenie klasifikátora sa používajú rotácie originálneho obrázka. Na určenie počtu týchto rotácií treba zmeniť číslo v premennej </w:t>
      </w:r>
      <w:r w:rsidRPr="000E6017">
        <w:rPr>
          <w:b/>
        </w:rPr>
        <w:t>ROTATION_COUNT</w:t>
      </w:r>
      <w:r w:rsidRPr="000E6017">
        <w:t xml:space="preserve">. </w:t>
      </w:r>
      <w:r w:rsidR="00D1643E" w:rsidRPr="000E6017">
        <w:t>Nasledujúce</w:t>
      </w:r>
      <w:r w:rsidRPr="000E6017">
        <w:t xml:space="preserve"> dva parametre sú tie, ktoré sa najviac týkajú fern</w:t>
      </w:r>
      <w:r w:rsidR="0029110C">
        <w:t>-</w:t>
      </w:r>
      <w:r w:rsidRPr="000E6017">
        <w:t>ov. Ide o veľkosť fern</w:t>
      </w:r>
      <w:r w:rsidR="0029110C">
        <w:t>-</w:t>
      </w:r>
      <w:r w:rsidRPr="000E6017">
        <w:t xml:space="preserve">u v premennej </w:t>
      </w:r>
      <w:r w:rsidRPr="000E6017">
        <w:rPr>
          <w:b/>
        </w:rPr>
        <w:t xml:space="preserve">FERN_SIZE </w:t>
      </w:r>
      <w:r w:rsidRPr="000E6017">
        <w:t>vyjadrujúca veľkosť fern</w:t>
      </w:r>
      <w:r w:rsidR="0029110C">
        <w:t>-</w:t>
      </w:r>
      <w:r w:rsidRPr="000E6017">
        <w:t>u – počet bitov jednotlivých fern</w:t>
      </w:r>
      <w:r w:rsidR="0029110C">
        <w:t>-</w:t>
      </w:r>
      <w:r w:rsidRPr="000E6017">
        <w:t xml:space="preserve">ov. </w:t>
      </w:r>
      <w:r w:rsidRPr="000E6017">
        <w:rPr>
          <w:b/>
        </w:rPr>
        <w:t xml:space="preserve">FERN_COUNT </w:t>
      </w:r>
      <w:r w:rsidRPr="000E6017">
        <w:t xml:space="preserve"> slúži na určenie počtu týchto fern</w:t>
      </w:r>
      <w:r w:rsidR="0029110C">
        <w:t>-</w:t>
      </w:r>
      <w:r w:rsidRPr="000E6017">
        <w:t xml:space="preserve">ov a podľa tohoto parametra sa vytvorí aj počet náhodných čísel v súbore s náhodnými číslami. Posledný parameter </w:t>
      </w:r>
      <w:r w:rsidRPr="000E6017">
        <w:rPr>
          <w:b/>
        </w:rPr>
        <w:t>MIN_PROBABILITY</w:t>
      </w:r>
      <w:r w:rsidRPr="000E6017">
        <w:t xml:space="preserve"> sa týka rozpoznávania a určuje aká musí byť minimálna pravdepodobnosť rozpoznaného </w:t>
      </w:r>
      <w:r w:rsidR="00D1643E" w:rsidRPr="000E6017">
        <w:t>význačného</w:t>
      </w:r>
      <w:r w:rsidRPr="000E6017">
        <w:t xml:space="preserve"> bodu, aby bol tento bod validný. </w:t>
      </w:r>
    </w:p>
    <w:p w:rsidR="00440075" w:rsidRPr="000E6017" w:rsidRDefault="00440075" w:rsidP="00440075">
      <w:pPr>
        <w:pStyle w:val="Diplomovkanormal"/>
        <w:ind w:left="360"/>
      </w:pPr>
    </w:p>
    <w:p w:rsidR="00440075" w:rsidRPr="000E6017" w:rsidRDefault="00440075" w:rsidP="00440075">
      <w:pPr>
        <w:pStyle w:val="Diplomovkanormal"/>
        <w:ind w:left="360"/>
        <w:rPr>
          <w:u w:val="single"/>
        </w:rPr>
      </w:pPr>
      <w:r w:rsidRPr="000E6017">
        <w:rPr>
          <w:u w:val="single"/>
        </w:rPr>
        <w:t>Naive</w:t>
      </w:r>
      <w:r w:rsidR="0029110C">
        <w:rPr>
          <w:u w:val="single"/>
        </w:rPr>
        <w:t xml:space="preserve"> </w:t>
      </w:r>
      <w:r w:rsidRPr="000E6017">
        <w:rPr>
          <w:u w:val="single"/>
        </w:rPr>
        <w:t>Bayes</w:t>
      </w:r>
    </w:p>
    <w:p w:rsidR="00440075" w:rsidRPr="000E6017" w:rsidRDefault="00440075" w:rsidP="00440075">
      <w:pPr>
        <w:pStyle w:val="Diplomovkanormal"/>
        <w:ind w:left="360"/>
      </w:pPr>
      <w:r w:rsidRPr="000E6017">
        <w:t xml:space="preserve">V druhej triede Naive Bayes klasifikátora týchto parametrov nie je až v takom veľkom počte. Tú sú len parametre pre nadstavenie deskriptora, pričom typ nastavenia je ten istý ako v predchádzajúcom klasifikátore, v premennej </w:t>
      </w:r>
      <w:r w:rsidRPr="000E6017">
        <w:rPr>
          <w:b/>
        </w:rPr>
        <w:t xml:space="preserve">BDES_MODE </w:t>
      </w:r>
      <w:r w:rsidR="00D1643E">
        <w:t>a nastavenie počtu rotácií prem</w:t>
      </w:r>
      <w:r w:rsidRPr="000E6017">
        <w:t>e</w:t>
      </w:r>
      <w:r w:rsidR="00D1643E">
        <w:t>n</w:t>
      </w:r>
      <w:r w:rsidRPr="000E6017">
        <w:t xml:space="preserve">nou </w:t>
      </w:r>
      <w:r w:rsidRPr="000E6017">
        <w:rPr>
          <w:b/>
        </w:rPr>
        <w:t>BROTATION_COUNT</w:t>
      </w:r>
      <w:r w:rsidRPr="000E6017">
        <w:t>.</w:t>
      </w:r>
    </w:p>
    <w:p w:rsidR="00440075" w:rsidRPr="000E6017" w:rsidRDefault="00440075" w:rsidP="00440075">
      <w:pPr>
        <w:rPr>
          <w:rFonts w:ascii="Times New Roman" w:hAnsi="Times New Roman" w:cs="Times New Roman"/>
          <w:sz w:val="24"/>
          <w:szCs w:val="24"/>
        </w:rPr>
      </w:pPr>
      <w:r w:rsidRPr="000E6017">
        <w:br w:type="page"/>
      </w:r>
    </w:p>
    <w:p w:rsidR="00440075" w:rsidRPr="000E6017" w:rsidRDefault="00440075" w:rsidP="00440075">
      <w:pPr>
        <w:pStyle w:val="Diplomovkanormal"/>
        <w:ind w:left="360"/>
      </w:pPr>
      <w:r w:rsidRPr="000E6017">
        <w:lastRenderedPageBreak/>
        <w:t xml:space="preserve">Ako predvolené nastavenia premenných sú </w:t>
      </w:r>
      <w:r w:rsidR="00D1643E" w:rsidRPr="000E6017">
        <w:t>nasledujúce</w:t>
      </w:r>
      <w:r w:rsidRPr="000E6017">
        <w:t>:</w:t>
      </w:r>
    </w:p>
    <w:p w:rsidR="00440075" w:rsidRPr="000E6017" w:rsidRDefault="00440075" w:rsidP="00440075">
      <w:pPr>
        <w:pStyle w:val="Diplomovkanormal"/>
        <w:ind w:left="360"/>
        <w:rPr>
          <w:u w:val="single"/>
        </w:rPr>
      </w:pPr>
      <w:r w:rsidRPr="000E6017">
        <w:rPr>
          <w:u w:val="single"/>
        </w:rPr>
        <w:t>Pre klasifikátory:</w:t>
      </w:r>
    </w:p>
    <w:p w:rsidR="00440075" w:rsidRPr="000E6017" w:rsidRDefault="00440075" w:rsidP="00440075">
      <w:pPr>
        <w:pStyle w:val="Diplomovkanormal"/>
        <w:numPr>
          <w:ilvl w:val="0"/>
          <w:numId w:val="29"/>
        </w:numPr>
      </w:pPr>
      <w:r w:rsidRPr="000E6017">
        <w:t>DES_MODE = 4</w:t>
      </w:r>
    </w:p>
    <w:p w:rsidR="00440075" w:rsidRPr="000E6017" w:rsidRDefault="00440075" w:rsidP="00440075">
      <w:pPr>
        <w:pStyle w:val="Diplomovkanormal"/>
        <w:numPr>
          <w:ilvl w:val="0"/>
          <w:numId w:val="29"/>
        </w:numPr>
      </w:pPr>
      <w:r w:rsidRPr="000E6017">
        <w:t>TRAIN_FILE = „training_semiNaive.txt“</w:t>
      </w:r>
    </w:p>
    <w:p w:rsidR="00440075" w:rsidRPr="000E6017" w:rsidRDefault="00440075" w:rsidP="00440075">
      <w:pPr>
        <w:pStyle w:val="Diplomovkanormal"/>
        <w:numPr>
          <w:ilvl w:val="0"/>
          <w:numId w:val="29"/>
        </w:numPr>
      </w:pPr>
      <w:r w:rsidRPr="000E6017">
        <w:t>RANDOM_FILE = „random_numbers.txt“</w:t>
      </w:r>
    </w:p>
    <w:p w:rsidR="00440075" w:rsidRPr="000E6017" w:rsidRDefault="00440075" w:rsidP="00440075">
      <w:pPr>
        <w:pStyle w:val="Diplomovkanormal"/>
        <w:numPr>
          <w:ilvl w:val="0"/>
          <w:numId w:val="29"/>
        </w:numPr>
      </w:pPr>
      <w:r w:rsidRPr="000E6017">
        <w:t>ROTATION_COUNT = 40</w:t>
      </w:r>
    </w:p>
    <w:p w:rsidR="00440075" w:rsidRPr="000E6017" w:rsidRDefault="00440075" w:rsidP="00440075">
      <w:pPr>
        <w:pStyle w:val="Diplomovkanormal"/>
        <w:numPr>
          <w:ilvl w:val="0"/>
          <w:numId w:val="29"/>
        </w:numPr>
      </w:pPr>
      <w:r w:rsidRPr="000E6017">
        <w:t>FERN_SIZE = 10</w:t>
      </w:r>
    </w:p>
    <w:p w:rsidR="00440075" w:rsidRPr="000E6017" w:rsidRDefault="00440075" w:rsidP="00440075">
      <w:pPr>
        <w:pStyle w:val="Diplomovkanormal"/>
        <w:numPr>
          <w:ilvl w:val="0"/>
          <w:numId w:val="29"/>
        </w:numPr>
      </w:pPr>
      <w:r w:rsidRPr="000E6017">
        <w:t>FERN_COUNT = 40</w:t>
      </w:r>
      <w:r w:rsidR="0022215A" w:rsidRPr="000E6017">
        <w:t>yg</w:t>
      </w:r>
    </w:p>
    <w:p w:rsidR="00440075" w:rsidRPr="000E6017" w:rsidRDefault="00440075" w:rsidP="00440075">
      <w:pPr>
        <w:pStyle w:val="Diplomovkanormal"/>
        <w:numPr>
          <w:ilvl w:val="0"/>
          <w:numId w:val="29"/>
        </w:numPr>
      </w:pPr>
      <w:r w:rsidRPr="000E6017">
        <w:t>BROTATION_COUNT = 40</w:t>
      </w:r>
    </w:p>
    <w:p w:rsidR="00440075" w:rsidRPr="000E6017" w:rsidRDefault="00440075" w:rsidP="00440075">
      <w:pPr>
        <w:pStyle w:val="Diplomovkanormal"/>
        <w:numPr>
          <w:ilvl w:val="0"/>
          <w:numId w:val="29"/>
        </w:numPr>
      </w:pPr>
      <w:r w:rsidRPr="000E6017">
        <w:t>BDES_MODE = 4</w:t>
      </w:r>
    </w:p>
    <w:p w:rsidR="00440075" w:rsidRPr="000E6017" w:rsidRDefault="00440075" w:rsidP="00440075">
      <w:pPr>
        <w:pStyle w:val="Diplomovkanormal"/>
        <w:numPr>
          <w:ilvl w:val="0"/>
          <w:numId w:val="29"/>
        </w:numPr>
      </w:pPr>
      <w:r w:rsidRPr="000E6017">
        <w:t>MIN_PROBABILITY = 80</w:t>
      </w:r>
    </w:p>
    <w:p w:rsidR="00440075" w:rsidRPr="000E6017" w:rsidRDefault="00440075" w:rsidP="00440075">
      <w:pPr>
        <w:pStyle w:val="Diplomovkanormal"/>
        <w:ind w:left="720"/>
        <w:rPr>
          <w:u w:val="single"/>
        </w:rPr>
      </w:pPr>
      <w:r w:rsidRPr="000E6017">
        <w:rPr>
          <w:u w:val="single"/>
        </w:rPr>
        <w:t>Pre základnú triedu Main:</w:t>
      </w:r>
    </w:p>
    <w:p w:rsidR="00440075" w:rsidRPr="000E6017" w:rsidRDefault="00440075" w:rsidP="00440075">
      <w:pPr>
        <w:pStyle w:val="Diplomovkanormal"/>
        <w:numPr>
          <w:ilvl w:val="0"/>
          <w:numId w:val="31"/>
        </w:numPr>
        <w:rPr>
          <w:u w:val="single"/>
        </w:rPr>
      </w:pPr>
      <w:r w:rsidRPr="000E6017">
        <w:t>pathPrefix = “C:\\Pictures\\Nezname\\”</w:t>
      </w:r>
    </w:p>
    <w:p w:rsidR="00440075" w:rsidRPr="000E6017" w:rsidRDefault="00440075" w:rsidP="00440075">
      <w:pPr>
        <w:pStyle w:val="Diplomovkanormal"/>
        <w:numPr>
          <w:ilvl w:val="0"/>
          <w:numId w:val="31"/>
        </w:numPr>
        <w:rPr>
          <w:u w:val="single"/>
        </w:rPr>
      </w:pPr>
      <w:r w:rsidRPr="000E6017">
        <w:t>trainingPath = “C:\\Pictures\\</w:t>
      </w:r>
      <w:r w:rsidR="00E52C26">
        <w:t>TrenovaciaMnozina</w:t>
      </w:r>
      <w:r w:rsidRPr="000E6017">
        <w:t>\\”</w:t>
      </w:r>
    </w:p>
    <w:p w:rsidR="00440075" w:rsidRPr="000E6017" w:rsidRDefault="00440075" w:rsidP="00440075">
      <w:pPr>
        <w:pStyle w:val="Diplomovkanormal"/>
        <w:numPr>
          <w:ilvl w:val="0"/>
          <w:numId w:val="31"/>
        </w:numPr>
        <w:rPr>
          <w:u w:val="single"/>
        </w:rPr>
      </w:pPr>
      <w:r w:rsidRPr="000E6017">
        <w:t>FileLoader = 0</w:t>
      </w:r>
    </w:p>
    <w:p w:rsidR="00440075" w:rsidRPr="000E6017" w:rsidRDefault="00440075" w:rsidP="00440075">
      <w:pPr>
        <w:pStyle w:val="Diplomovkanormal"/>
        <w:numPr>
          <w:ilvl w:val="0"/>
          <w:numId w:val="31"/>
        </w:numPr>
        <w:rPr>
          <w:u w:val="single"/>
        </w:rPr>
      </w:pPr>
      <w:r w:rsidRPr="000E6017">
        <w:t>Fout = “out.txt”</w:t>
      </w:r>
    </w:p>
    <w:p w:rsidR="004E4500" w:rsidRDefault="004E4500">
      <w:pPr>
        <w:rPr>
          <w:rFonts w:ascii="Times New Roman" w:eastAsiaTheme="majorEastAsia" w:hAnsi="Times New Roman" w:cs="Times New Roman"/>
          <w:bCs/>
          <w:spacing w:val="5"/>
          <w:kern w:val="28"/>
          <w:sz w:val="24"/>
          <w:szCs w:val="24"/>
          <w:u w:val="single"/>
        </w:rPr>
      </w:pPr>
      <w:r>
        <w:rPr>
          <w:u w:val="single"/>
        </w:rPr>
        <w:br w:type="page"/>
      </w:r>
    </w:p>
    <w:p w:rsidR="00BA53F8" w:rsidRDefault="004E4500" w:rsidP="004E4500">
      <w:pPr>
        <w:pStyle w:val="Diplomovkapodkapitola"/>
        <w:numPr>
          <w:ilvl w:val="0"/>
          <w:numId w:val="0"/>
        </w:numPr>
      </w:pPr>
      <w:bookmarkStart w:id="133" w:name="_Toc419324092"/>
      <w:r>
        <w:lastRenderedPageBreak/>
        <w:t>Príloha</w:t>
      </w:r>
      <w:r w:rsidR="00A2593C">
        <w:t xml:space="preserve"> B</w:t>
      </w:r>
      <w:r>
        <w:t>: Obsah CD</w:t>
      </w:r>
      <w:bookmarkEnd w:id="133"/>
    </w:p>
    <w:p w:rsidR="004E4500" w:rsidRDefault="004E4500" w:rsidP="00F24F8F">
      <w:pPr>
        <w:pStyle w:val="Normalny"/>
      </w:pPr>
    </w:p>
    <w:p w:rsidR="00171E7C" w:rsidRDefault="00171E7C" w:rsidP="00F24F8F">
      <w:pPr>
        <w:pStyle w:val="Normalny"/>
      </w:pPr>
      <w:r>
        <w:t>Kompaktný disk ma následujúci obsah:</w:t>
      </w:r>
    </w:p>
    <w:p w:rsidR="00171E7C" w:rsidRDefault="00171E7C" w:rsidP="00171E7C">
      <w:pPr>
        <w:pStyle w:val="Normalny"/>
        <w:numPr>
          <w:ilvl w:val="0"/>
          <w:numId w:val="34"/>
        </w:numPr>
      </w:pPr>
      <w:r>
        <w:t>Nezname – obrázky, na ktorých sa testovali klasifikátory</w:t>
      </w:r>
    </w:p>
    <w:p w:rsidR="00171E7C" w:rsidRDefault="00171E7C" w:rsidP="00171E7C">
      <w:pPr>
        <w:pStyle w:val="Normalny"/>
        <w:numPr>
          <w:ilvl w:val="0"/>
          <w:numId w:val="34"/>
        </w:numPr>
      </w:pPr>
      <w:r>
        <w:t>TrenovaciaMnozina – trénovacia množina s obrázkami, ktoré klasifikátor natrénovali</w:t>
      </w:r>
    </w:p>
    <w:p w:rsidR="00171E7C" w:rsidRDefault="00171E7C" w:rsidP="00171E7C">
      <w:pPr>
        <w:pStyle w:val="Normalny"/>
        <w:numPr>
          <w:ilvl w:val="0"/>
          <w:numId w:val="34"/>
        </w:numPr>
      </w:pPr>
      <w:r>
        <w:t>Naive-Bayes – aplikácia naprogramovaná v jazyku C++</w:t>
      </w:r>
    </w:p>
    <w:p w:rsidR="00171E7C" w:rsidRDefault="00171E7C" w:rsidP="00171E7C">
      <w:pPr>
        <w:pStyle w:val="Normalny"/>
        <w:numPr>
          <w:ilvl w:val="0"/>
          <w:numId w:val="34"/>
        </w:numPr>
      </w:pPr>
      <w:r>
        <w:t>Sevcik_diplomova_praca_final</w:t>
      </w:r>
      <w:r w:rsidR="009E6E8E">
        <w:t>.docx</w:t>
      </w:r>
      <w:r>
        <w:t xml:space="preserve"> – táto práca</w:t>
      </w:r>
      <w:r w:rsidR="009E6E8E">
        <w:t xml:space="preserve"> vo formáte dokumentu</w:t>
      </w:r>
    </w:p>
    <w:p w:rsidR="009E6E8E" w:rsidRDefault="009E6E8E" w:rsidP="00171E7C">
      <w:pPr>
        <w:pStyle w:val="Normalny"/>
        <w:numPr>
          <w:ilvl w:val="0"/>
          <w:numId w:val="34"/>
        </w:numPr>
      </w:pPr>
      <w:r>
        <w:t>Sevcik_diplomova_praca_final.pdf – táto práca v .pdf formáte</w:t>
      </w:r>
    </w:p>
    <w:p w:rsidR="00424A10" w:rsidRPr="000E6017" w:rsidRDefault="00424A10" w:rsidP="00171E7C">
      <w:pPr>
        <w:pStyle w:val="Normalny"/>
        <w:numPr>
          <w:ilvl w:val="0"/>
          <w:numId w:val="34"/>
        </w:numPr>
      </w:pPr>
      <w:r>
        <w:t>testovanieDPfin.xlsx – excel dokument s testovaním a výsledkami</w:t>
      </w:r>
    </w:p>
    <w:sectPr w:rsidR="00424A10" w:rsidRPr="000E6017" w:rsidSect="00EC0C39">
      <w:footerReference w:type="default" r:id="rId63"/>
      <w:pgSz w:w="11906" w:h="16838"/>
      <w:pgMar w:top="1417" w:right="1417" w:bottom="1417" w:left="1417" w:header="708" w:footer="708"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25ABB" w:rsidRDefault="00D25ABB" w:rsidP="00BE21E1">
      <w:pPr>
        <w:spacing w:after="0" w:line="240" w:lineRule="auto"/>
      </w:pPr>
      <w:r>
        <w:separator/>
      </w:r>
    </w:p>
  </w:endnote>
  <w:endnote w:type="continuationSeparator" w:id="0">
    <w:p w:rsidR="00D25ABB" w:rsidRDefault="00D25ABB" w:rsidP="00BE21E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altName w:val="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A45F6" w:rsidRDefault="000A45F6">
    <w:pPr>
      <w:pStyle w:val="Footer"/>
      <w:jc w:val="right"/>
    </w:pPr>
  </w:p>
  <w:p w:rsidR="000A45F6" w:rsidRDefault="000A45F6">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4900554"/>
      <w:docPartObj>
        <w:docPartGallery w:val="Page Numbers (Bottom of Page)"/>
        <w:docPartUnique/>
      </w:docPartObj>
    </w:sdtPr>
    <w:sdtContent>
      <w:p w:rsidR="000A45F6" w:rsidRDefault="000A45F6">
        <w:pPr>
          <w:pStyle w:val="Footer"/>
          <w:jc w:val="right"/>
        </w:pPr>
        <w:r>
          <w:fldChar w:fldCharType="begin"/>
        </w:r>
        <w:r>
          <w:instrText>PAGE   \* MERGEFORMAT</w:instrText>
        </w:r>
        <w:r>
          <w:fldChar w:fldCharType="separate"/>
        </w:r>
        <w:r w:rsidR="00A2593C">
          <w:rPr>
            <w:noProof/>
          </w:rPr>
          <w:t>51</w:t>
        </w:r>
        <w:r>
          <w:rPr>
            <w:noProof/>
          </w:rPr>
          <w:fldChar w:fldCharType="end"/>
        </w:r>
      </w:p>
    </w:sdtContent>
  </w:sdt>
  <w:p w:rsidR="000A45F6" w:rsidRDefault="000A45F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25ABB" w:rsidRDefault="00D25ABB" w:rsidP="00BE21E1">
      <w:pPr>
        <w:spacing w:after="0" w:line="240" w:lineRule="auto"/>
      </w:pPr>
      <w:r>
        <w:separator/>
      </w:r>
    </w:p>
  </w:footnote>
  <w:footnote w:type="continuationSeparator" w:id="0">
    <w:p w:rsidR="00D25ABB" w:rsidRDefault="00D25ABB" w:rsidP="00BE21E1">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F23D2D"/>
    <w:multiLevelType w:val="hybridMultilevel"/>
    <w:tmpl w:val="69184438"/>
    <w:lvl w:ilvl="0" w:tplc="6B680588">
      <w:numFmt w:val="bullet"/>
      <w:lvlText w:val="-"/>
      <w:lvlJc w:val="left"/>
      <w:pPr>
        <w:ind w:left="4320" w:hanging="360"/>
      </w:pPr>
      <w:rPr>
        <w:rFonts w:ascii="Times New Roman" w:eastAsiaTheme="minorHAnsi" w:hAnsi="Times New Roman" w:cs="Times New Roman" w:hint="default"/>
      </w:rPr>
    </w:lvl>
    <w:lvl w:ilvl="1" w:tplc="04090003" w:tentative="1">
      <w:start w:val="1"/>
      <w:numFmt w:val="bullet"/>
      <w:lvlText w:val="o"/>
      <w:lvlJc w:val="left"/>
      <w:pPr>
        <w:ind w:left="5040" w:hanging="360"/>
      </w:pPr>
      <w:rPr>
        <w:rFonts w:ascii="Courier New" w:hAnsi="Courier New" w:cs="Courier New" w:hint="default"/>
      </w:rPr>
    </w:lvl>
    <w:lvl w:ilvl="2" w:tplc="04090005" w:tentative="1">
      <w:start w:val="1"/>
      <w:numFmt w:val="bullet"/>
      <w:lvlText w:val=""/>
      <w:lvlJc w:val="left"/>
      <w:pPr>
        <w:ind w:left="5760" w:hanging="360"/>
      </w:pPr>
      <w:rPr>
        <w:rFonts w:ascii="Wingdings" w:hAnsi="Wingdings" w:hint="default"/>
      </w:rPr>
    </w:lvl>
    <w:lvl w:ilvl="3" w:tplc="04090001" w:tentative="1">
      <w:start w:val="1"/>
      <w:numFmt w:val="bullet"/>
      <w:lvlText w:val=""/>
      <w:lvlJc w:val="left"/>
      <w:pPr>
        <w:ind w:left="6480" w:hanging="360"/>
      </w:pPr>
      <w:rPr>
        <w:rFonts w:ascii="Symbol" w:hAnsi="Symbol" w:hint="default"/>
      </w:rPr>
    </w:lvl>
    <w:lvl w:ilvl="4" w:tplc="04090003" w:tentative="1">
      <w:start w:val="1"/>
      <w:numFmt w:val="bullet"/>
      <w:lvlText w:val="o"/>
      <w:lvlJc w:val="left"/>
      <w:pPr>
        <w:ind w:left="7200" w:hanging="360"/>
      </w:pPr>
      <w:rPr>
        <w:rFonts w:ascii="Courier New" w:hAnsi="Courier New" w:cs="Courier New" w:hint="default"/>
      </w:rPr>
    </w:lvl>
    <w:lvl w:ilvl="5" w:tplc="04090005" w:tentative="1">
      <w:start w:val="1"/>
      <w:numFmt w:val="bullet"/>
      <w:lvlText w:val=""/>
      <w:lvlJc w:val="left"/>
      <w:pPr>
        <w:ind w:left="7920" w:hanging="360"/>
      </w:pPr>
      <w:rPr>
        <w:rFonts w:ascii="Wingdings" w:hAnsi="Wingdings" w:hint="default"/>
      </w:rPr>
    </w:lvl>
    <w:lvl w:ilvl="6" w:tplc="04090001" w:tentative="1">
      <w:start w:val="1"/>
      <w:numFmt w:val="bullet"/>
      <w:lvlText w:val=""/>
      <w:lvlJc w:val="left"/>
      <w:pPr>
        <w:ind w:left="8640" w:hanging="360"/>
      </w:pPr>
      <w:rPr>
        <w:rFonts w:ascii="Symbol" w:hAnsi="Symbol" w:hint="default"/>
      </w:rPr>
    </w:lvl>
    <w:lvl w:ilvl="7" w:tplc="04090003" w:tentative="1">
      <w:start w:val="1"/>
      <w:numFmt w:val="bullet"/>
      <w:lvlText w:val="o"/>
      <w:lvlJc w:val="left"/>
      <w:pPr>
        <w:ind w:left="9360" w:hanging="360"/>
      </w:pPr>
      <w:rPr>
        <w:rFonts w:ascii="Courier New" w:hAnsi="Courier New" w:cs="Courier New" w:hint="default"/>
      </w:rPr>
    </w:lvl>
    <w:lvl w:ilvl="8" w:tplc="04090005" w:tentative="1">
      <w:start w:val="1"/>
      <w:numFmt w:val="bullet"/>
      <w:lvlText w:val=""/>
      <w:lvlJc w:val="left"/>
      <w:pPr>
        <w:ind w:left="10080" w:hanging="360"/>
      </w:pPr>
      <w:rPr>
        <w:rFonts w:ascii="Wingdings" w:hAnsi="Wingdings" w:hint="default"/>
      </w:rPr>
    </w:lvl>
  </w:abstractNum>
  <w:abstractNum w:abstractNumId="1">
    <w:nsid w:val="0F1D03CE"/>
    <w:multiLevelType w:val="hybridMultilevel"/>
    <w:tmpl w:val="413CEA9A"/>
    <w:lvl w:ilvl="0" w:tplc="6B680588">
      <w:numFmt w:val="bullet"/>
      <w:lvlText w:val="-"/>
      <w:lvlJc w:val="left"/>
      <w:pPr>
        <w:ind w:left="1440" w:hanging="360"/>
      </w:pPr>
      <w:rPr>
        <w:rFonts w:ascii="Times New Roman" w:eastAsiaTheme="minorHAnsi"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
    <w:nsid w:val="119066F1"/>
    <w:multiLevelType w:val="hybridMultilevel"/>
    <w:tmpl w:val="074664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12AA4A2E"/>
    <w:multiLevelType w:val="hybridMultilevel"/>
    <w:tmpl w:val="10D65CB4"/>
    <w:lvl w:ilvl="0" w:tplc="041B0001">
      <w:start w:val="1"/>
      <w:numFmt w:val="bullet"/>
      <w:lvlText w:val=""/>
      <w:lvlJc w:val="left"/>
      <w:pPr>
        <w:ind w:left="720" w:hanging="360"/>
      </w:pPr>
      <w:rPr>
        <w:rFonts w:ascii="Symbol" w:hAnsi="Symbol" w:hint="default"/>
      </w:rPr>
    </w:lvl>
    <w:lvl w:ilvl="1" w:tplc="041B0003" w:tentative="1">
      <w:start w:val="1"/>
      <w:numFmt w:val="bullet"/>
      <w:lvlText w:val="o"/>
      <w:lvlJc w:val="left"/>
      <w:pPr>
        <w:ind w:left="1440" w:hanging="360"/>
      </w:pPr>
      <w:rPr>
        <w:rFonts w:ascii="Courier New" w:hAnsi="Courier New" w:cs="Courier New" w:hint="default"/>
      </w:rPr>
    </w:lvl>
    <w:lvl w:ilvl="2" w:tplc="041B0005" w:tentative="1">
      <w:start w:val="1"/>
      <w:numFmt w:val="bullet"/>
      <w:lvlText w:val=""/>
      <w:lvlJc w:val="left"/>
      <w:pPr>
        <w:ind w:left="2160" w:hanging="360"/>
      </w:pPr>
      <w:rPr>
        <w:rFonts w:ascii="Wingdings" w:hAnsi="Wingdings" w:hint="default"/>
      </w:rPr>
    </w:lvl>
    <w:lvl w:ilvl="3" w:tplc="041B0001" w:tentative="1">
      <w:start w:val="1"/>
      <w:numFmt w:val="bullet"/>
      <w:lvlText w:val=""/>
      <w:lvlJc w:val="left"/>
      <w:pPr>
        <w:ind w:left="2880" w:hanging="360"/>
      </w:pPr>
      <w:rPr>
        <w:rFonts w:ascii="Symbol" w:hAnsi="Symbol" w:hint="default"/>
      </w:rPr>
    </w:lvl>
    <w:lvl w:ilvl="4" w:tplc="041B0003" w:tentative="1">
      <w:start w:val="1"/>
      <w:numFmt w:val="bullet"/>
      <w:lvlText w:val="o"/>
      <w:lvlJc w:val="left"/>
      <w:pPr>
        <w:ind w:left="3600" w:hanging="360"/>
      </w:pPr>
      <w:rPr>
        <w:rFonts w:ascii="Courier New" w:hAnsi="Courier New" w:cs="Courier New" w:hint="default"/>
      </w:rPr>
    </w:lvl>
    <w:lvl w:ilvl="5" w:tplc="041B0005" w:tentative="1">
      <w:start w:val="1"/>
      <w:numFmt w:val="bullet"/>
      <w:lvlText w:val=""/>
      <w:lvlJc w:val="left"/>
      <w:pPr>
        <w:ind w:left="4320" w:hanging="360"/>
      </w:pPr>
      <w:rPr>
        <w:rFonts w:ascii="Wingdings" w:hAnsi="Wingdings" w:hint="default"/>
      </w:rPr>
    </w:lvl>
    <w:lvl w:ilvl="6" w:tplc="041B0001" w:tentative="1">
      <w:start w:val="1"/>
      <w:numFmt w:val="bullet"/>
      <w:lvlText w:val=""/>
      <w:lvlJc w:val="left"/>
      <w:pPr>
        <w:ind w:left="5040" w:hanging="360"/>
      </w:pPr>
      <w:rPr>
        <w:rFonts w:ascii="Symbol" w:hAnsi="Symbol" w:hint="default"/>
      </w:rPr>
    </w:lvl>
    <w:lvl w:ilvl="7" w:tplc="041B0003" w:tentative="1">
      <w:start w:val="1"/>
      <w:numFmt w:val="bullet"/>
      <w:lvlText w:val="o"/>
      <w:lvlJc w:val="left"/>
      <w:pPr>
        <w:ind w:left="5760" w:hanging="360"/>
      </w:pPr>
      <w:rPr>
        <w:rFonts w:ascii="Courier New" w:hAnsi="Courier New" w:cs="Courier New" w:hint="default"/>
      </w:rPr>
    </w:lvl>
    <w:lvl w:ilvl="8" w:tplc="041B0005" w:tentative="1">
      <w:start w:val="1"/>
      <w:numFmt w:val="bullet"/>
      <w:lvlText w:val=""/>
      <w:lvlJc w:val="left"/>
      <w:pPr>
        <w:ind w:left="6480" w:hanging="360"/>
      </w:pPr>
      <w:rPr>
        <w:rFonts w:ascii="Wingdings" w:hAnsi="Wingdings" w:hint="default"/>
      </w:rPr>
    </w:lvl>
  </w:abstractNum>
  <w:abstractNum w:abstractNumId="4">
    <w:nsid w:val="1F012885"/>
    <w:multiLevelType w:val="hybridMultilevel"/>
    <w:tmpl w:val="704EFF62"/>
    <w:lvl w:ilvl="0" w:tplc="041B000F">
      <w:start w:val="1"/>
      <w:numFmt w:val="decimal"/>
      <w:lvlText w:val="%1."/>
      <w:lvlJc w:val="left"/>
      <w:pPr>
        <w:ind w:left="720" w:hanging="360"/>
      </w:pPr>
    </w:lvl>
    <w:lvl w:ilvl="1" w:tplc="041B0019" w:tentative="1">
      <w:start w:val="1"/>
      <w:numFmt w:val="lowerLetter"/>
      <w:lvlText w:val="%2."/>
      <w:lvlJc w:val="left"/>
      <w:pPr>
        <w:ind w:left="1440" w:hanging="360"/>
      </w:pPr>
    </w:lvl>
    <w:lvl w:ilvl="2" w:tplc="041B001B" w:tentative="1">
      <w:start w:val="1"/>
      <w:numFmt w:val="lowerRoman"/>
      <w:lvlText w:val="%3."/>
      <w:lvlJc w:val="right"/>
      <w:pPr>
        <w:ind w:left="2160" w:hanging="180"/>
      </w:pPr>
    </w:lvl>
    <w:lvl w:ilvl="3" w:tplc="041B000F" w:tentative="1">
      <w:start w:val="1"/>
      <w:numFmt w:val="decimal"/>
      <w:lvlText w:val="%4."/>
      <w:lvlJc w:val="left"/>
      <w:pPr>
        <w:ind w:left="2880" w:hanging="360"/>
      </w:pPr>
    </w:lvl>
    <w:lvl w:ilvl="4" w:tplc="041B0019" w:tentative="1">
      <w:start w:val="1"/>
      <w:numFmt w:val="lowerLetter"/>
      <w:lvlText w:val="%5."/>
      <w:lvlJc w:val="left"/>
      <w:pPr>
        <w:ind w:left="3600" w:hanging="360"/>
      </w:pPr>
    </w:lvl>
    <w:lvl w:ilvl="5" w:tplc="041B001B" w:tentative="1">
      <w:start w:val="1"/>
      <w:numFmt w:val="lowerRoman"/>
      <w:lvlText w:val="%6."/>
      <w:lvlJc w:val="right"/>
      <w:pPr>
        <w:ind w:left="4320" w:hanging="180"/>
      </w:pPr>
    </w:lvl>
    <w:lvl w:ilvl="6" w:tplc="041B000F" w:tentative="1">
      <w:start w:val="1"/>
      <w:numFmt w:val="decimal"/>
      <w:lvlText w:val="%7."/>
      <w:lvlJc w:val="left"/>
      <w:pPr>
        <w:ind w:left="5040" w:hanging="360"/>
      </w:pPr>
    </w:lvl>
    <w:lvl w:ilvl="7" w:tplc="041B0019" w:tentative="1">
      <w:start w:val="1"/>
      <w:numFmt w:val="lowerLetter"/>
      <w:lvlText w:val="%8."/>
      <w:lvlJc w:val="left"/>
      <w:pPr>
        <w:ind w:left="5760" w:hanging="360"/>
      </w:pPr>
    </w:lvl>
    <w:lvl w:ilvl="8" w:tplc="041B001B" w:tentative="1">
      <w:start w:val="1"/>
      <w:numFmt w:val="lowerRoman"/>
      <w:lvlText w:val="%9."/>
      <w:lvlJc w:val="right"/>
      <w:pPr>
        <w:ind w:left="6480" w:hanging="180"/>
      </w:pPr>
    </w:lvl>
  </w:abstractNum>
  <w:abstractNum w:abstractNumId="5">
    <w:nsid w:val="23384C93"/>
    <w:multiLevelType w:val="hybridMultilevel"/>
    <w:tmpl w:val="57EA0ED4"/>
    <w:lvl w:ilvl="0" w:tplc="E696ACA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32FE6671"/>
    <w:multiLevelType w:val="hybridMultilevel"/>
    <w:tmpl w:val="B12A1D04"/>
    <w:lvl w:ilvl="0" w:tplc="6B68058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3A6E45CA"/>
    <w:multiLevelType w:val="hybridMultilevel"/>
    <w:tmpl w:val="FA9E2ACE"/>
    <w:lvl w:ilvl="0" w:tplc="19D0810A">
      <w:numFmt w:val="bullet"/>
      <w:lvlText w:val="-"/>
      <w:lvlJc w:val="left"/>
      <w:pPr>
        <w:ind w:left="720" w:hanging="360"/>
      </w:pPr>
      <w:rPr>
        <w:rFonts w:ascii="Times New Roman" w:eastAsiaTheme="minorHAnsi" w:hAnsi="Times New Roman" w:cs="Times New Roman" w:hint="default"/>
        <w:sz w:val="24"/>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3B5D1A57"/>
    <w:multiLevelType w:val="hybridMultilevel"/>
    <w:tmpl w:val="207A6074"/>
    <w:lvl w:ilvl="0" w:tplc="041B0001">
      <w:start w:val="1"/>
      <w:numFmt w:val="bullet"/>
      <w:lvlText w:val=""/>
      <w:lvlJc w:val="left"/>
      <w:pPr>
        <w:ind w:left="720" w:hanging="360"/>
      </w:pPr>
      <w:rPr>
        <w:rFonts w:ascii="Symbol" w:hAnsi="Symbol" w:hint="default"/>
      </w:rPr>
    </w:lvl>
    <w:lvl w:ilvl="1" w:tplc="041B0003" w:tentative="1">
      <w:start w:val="1"/>
      <w:numFmt w:val="bullet"/>
      <w:lvlText w:val="o"/>
      <w:lvlJc w:val="left"/>
      <w:pPr>
        <w:ind w:left="1440" w:hanging="360"/>
      </w:pPr>
      <w:rPr>
        <w:rFonts w:ascii="Courier New" w:hAnsi="Courier New" w:cs="Courier New" w:hint="default"/>
      </w:rPr>
    </w:lvl>
    <w:lvl w:ilvl="2" w:tplc="041B0005" w:tentative="1">
      <w:start w:val="1"/>
      <w:numFmt w:val="bullet"/>
      <w:lvlText w:val=""/>
      <w:lvlJc w:val="left"/>
      <w:pPr>
        <w:ind w:left="2160" w:hanging="360"/>
      </w:pPr>
      <w:rPr>
        <w:rFonts w:ascii="Wingdings" w:hAnsi="Wingdings" w:hint="default"/>
      </w:rPr>
    </w:lvl>
    <w:lvl w:ilvl="3" w:tplc="041B0001" w:tentative="1">
      <w:start w:val="1"/>
      <w:numFmt w:val="bullet"/>
      <w:lvlText w:val=""/>
      <w:lvlJc w:val="left"/>
      <w:pPr>
        <w:ind w:left="2880" w:hanging="360"/>
      </w:pPr>
      <w:rPr>
        <w:rFonts w:ascii="Symbol" w:hAnsi="Symbol" w:hint="default"/>
      </w:rPr>
    </w:lvl>
    <w:lvl w:ilvl="4" w:tplc="041B0003" w:tentative="1">
      <w:start w:val="1"/>
      <w:numFmt w:val="bullet"/>
      <w:lvlText w:val="o"/>
      <w:lvlJc w:val="left"/>
      <w:pPr>
        <w:ind w:left="3600" w:hanging="360"/>
      </w:pPr>
      <w:rPr>
        <w:rFonts w:ascii="Courier New" w:hAnsi="Courier New" w:cs="Courier New" w:hint="default"/>
      </w:rPr>
    </w:lvl>
    <w:lvl w:ilvl="5" w:tplc="041B0005" w:tentative="1">
      <w:start w:val="1"/>
      <w:numFmt w:val="bullet"/>
      <w:lvlText w:val=""/>
      <w:lvlJc w:val="left"/>
      <w:pPr>
        <w:ind w:left="4320" w:hanging="360"/>
      </w:pPr>
      <w:rPr>
        <w:rFonts w:ascii="Wingdings" w:hAnsi="Wingdings" w:hint="default"/>
      </w:rPr>
    </w:lvl>
    <w:lvl w:ilvl="6" w:tplc="041B0001" w:tentative="1">
      <w:start w:val="1"/>
      <w:numFmt w:val="bullet"/>
      <w:lvlText w:val=""/>
      <w:lvlJc w:val="left"/>
      <w:pPr>
        <w:ind w:left="5040" w:hanging="360"/>
      </w:pPr>
      <w:rPr>
        <w:rFonts w:ascii="Symbol" w:hAnsi="Symbol" w:hint="default"/>
      </w:rPr>
    </w:lvl>
    <w:lvl w:ilvl="7" w:tplc="041B0003" w:tentative="1">
      <w:start w:val="1"/>
      <w:numFmt w:val="bullet"/>
      <w:lvlText w:val="o"/>
      <w:lvlJc w:val="left"/>
      <w:pPr>
        <w:ind w:left="5760" w:hanging="360"/>
      </w:pPr>
      <w:rPr>
        <w:rFonts w:ascii="Courier New" w:hAnsi="Courier New" w:cs="Courier New" w:hint="default"/>
      </w:rPr>
    </w:lvl>
    <w:lvl w:ilvl="8" w:tplc="041B0005" w:tentative="1">
      <w:start w:val="1"/>
      <w:numFmt w:val="bullet"/>
      <w:lvlText w:val=""/>
      <w:lvlJc w:val="left"/>
      <w:pPr>
        <w:ind w:left="6480" w:hanging="360"/>
      </w:pPr>
      <w:rPr>
        <w:rFonts w:ascii="Wingdings" w:hAnsi="Wingdings" w:hint="default"/>
      </w:rPr>
    </w:lvl>
  </w:abstractNum>
  <w:abstractNum w:abstractNumId="9">
    <w:nsid w:val="3BA30F67"/>
    <w:multiLevelType w:val="hybridMultilevel"/>
    <w:tmpl w:val="4EDA9B06"/>
    <w:lvl w:ilvl="0" w:tplc="041B0001">
      <w:start w:val="1"/>
      <w:numFmt w:val="bullet"/>
      <w:lvlText w:val=""/>
      <w:lvlJc w:val="left"/>
      <w:pPr>
        <w:ind w:left="780" w:hanging="360"/>
      </w:pPr>
      <w:rPr>
        <w:rFonts w:ascii="Symbol" w:hAnsi="Symbol" w:hint="default"/>
      </w:rPr>
    </w:lvl>
    <w:lvl w:ilvl="1" w:tplc="041B0003" w:tentative="1">
      <w:start w:val="1"/>
      <w:numFmt w:val="bullet"/>
      <w:lvlText w:val="o"/>
      <w:lvlJc w:val="left"/>
      <w:pPr>
        <w:ind w:left="1500" w:hanging="360"/>
      </w:pPr>
      <w:rPr>
        <w:rFonts w:ascii="Courier New" w:hAnsi="Courier New" w:cs="Courier New" w:hint="default"/>
      </w:rPr>
    </w:lvl>
    <w:lvl w:ilvl="2" w:tplc="041B0005" w:tentative="1">
      <w:start w:val="1"/>
      <w:numFmt w:val="bullet"/>
      <w:lvlText w:val=""/>
      <w:lvlJc w:val="left"/>
      <w:pPr>
        <w:ind w:left="2220" w:hanging="360"/>
      </w:pPr>
      <w:rPr>
        <w:rFonts w:ascii="Wingdings" w:hAnsi="Wingdings" w:hint="default"/>
      </w:rPr>
    </w:lvl>
    <w:lvl w:ilvl="3" w:tplc="041B0001" w:tentative="1">
      <w:start w:val="1"/>
      <w:numFmt w:val="bullet"/>
      <w:lvlText w:val=""/>
      <w:lvlJc w:val="left"/>
      <w:pPr>
        <w:ind w:left="2940" w:hanging="360"/>
      </w:pPr>
      <w:rPr>
        <w:rFonts w:ascii="Symbol" w:hAnsi="Symbol" w:hint="default"/>
      </w:rPr>
    </w:lvl>
    <w:lvl w:ilvl="4" w:tplc="041B0003" w:tentative="1">
      <w:start w:val="1"/>
      <w:numFmt w:val="bullet"/>
      <w:lvlText w:val="o"/>
      <w:lvlJc w:val="left"/>
      <w:pPr>
        <w:ind w:left="3660" w:hanging="360"/>
      </w:pPr>
      <w:rPr>
        <w:rFonts w:ascii="Courier New" w:hAnsi="Courier New" w:cs="Courier New" w:hint="default"/>
      </w:rPr>
    </w:lvl>
    <w:lvl w:ilvl="5" w:tplc="041B0005" w:tentative="1">
      <w:start w:val="1"/>
      <w:numFmt w:val="bullet"/>
      <w:lvlText w:val=""/>
      <w:lvlJc w:val="left"/>
      <w:pPr>
        <w:ind w:left="4380" w:hanging="360"/>
      </w:pPr>
      <w:rPr>
        <w:rFonts w:ascii="Wingdings" w:hAnsi="Wingdings" w:hint="default"/>
      </w:rPr>
    </w:lvl>
    <w:lvl w:ilvl="6" w:tplc="041B0001" w:tentative="1">
      <w:start w:val="1"/>
      <w:numFmt w:val="bullet"/>
      <w:lvlText w:val=""/>
      <w:lvlJc w:val="left"/>
      <w:pPr>
        <w:ind w:left="5100" w:hanging="360"/>
      </w:pPr>
      <w:rPr>
        <w:rFonts w:ascii="Symbol" w:hAnsi="Symbol" w:hint="default"/>
      </w:rPr>
    </w:lvl>
    <w:lvl w:ilvl="7" w:tplc="041B0003" w:tentative="1">
      <w:start w:val="1"/>
      <w:numFmt w:val="bullet"/>
      <w:lvlText w:val="o"/>
      <w:lvlJc w:val="left"/>
      <w:pPr>
        <w:ind w:left="5820" w:hanging="360"/>
      </w:pPr>
      <w:rPr>
        <w:rFonts w:ascii="Courier New" w:hAnsi="Courier New" w:cs="Courier New" w:hint="default"/>
      </w:rPr>
    </w:lvl>
    <w:lvl w:ilvl="8" w:tplc="041B0005" w:tentative="1">
      <w:start w:val="1"/>
      <w:numFmt w:val="bullet"/>
      <w:lvlText w:val=""/>
      <w:lvlJc w:val="left"/>
      <w:pPr>
        <w:ind w:left="6540" w:hanging="360"/>
      </w:pPr>
      <w:rPr>
        <w:rFonts w:ascii="Wingdings" w:hAnsi="Wingdings" w:hint="default"/>
      </w:rPr>
    </w:lvl>
  </w:abstractNum>
  <w:abstractNum w:abstractNumId="10">
    <w:nsid w:val="3DEC54E1"/>
    <w:multiLevelType w:val="hybridMultilevel"/>
    <w:tmpl w:val="6C4E87D0"/>
    <w:lvl w:ilvl="0" w:tplc="E696ACA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3F6558E1"/>
    <w:multiLevelType w:val="hybridMultilevel"/>
    <w:tmpl w:val="2820C19E"/>
    <w:lvl w:ilvl="0" w:tplc="041B0001">
      <w:start w:val="1"/>
      <w:numFmt w:val="bullet"/>
      <w:lvlText w:val=""/>
      <w:lvlJc w:val="left"/>
      <w:pPr>
        <w:ind w:left="720" w:hanging="360"/>
      </w:pPr>
      <w:rPr>
        <w:rFonts w:ascii="Symbol" w:hAnsi="Symbol" w:hint="default"/>
      </w:rPr>
    </w:lvl>
    <w:lvl w:ilvl="1" w:tplc="041B0003" w:tentative="1">
      <w:start w:val="1"/>
      <w:numFmt w:val="bullet"/>
      <w:lvlText w:val="o"/>
      <w:lvlJc w:val="left"/>
      <w:pPr>
        <w:ind w:left="1440" w:hanging="360"/>
      </w:pPr>
      <w:rPr>
        <w:rFonts w:ascii="Courier New" w:hAnsi="Courier New" w:cs="Courier New" w:hint="default"/>
      </w:rPr>
    </w:lvl>
    <w:lvl w:ilvl="2" w:tplc="041B0005" w:tentative="1">
      <w:start w:val="1"/>
      <w:numFmt w:val="bullet"/>
      <w:lvlText w:val=""/>
      <w:lvlJc w:val="left"/>
      <w:pPr>
        <w:ind w:left="2160" w:hanging="360"/>
      </w:pPr>
      <w:rPr>
        <w:rFonts w:ascii="Wingdings" w:hAnsi="Wingdings" w:hint="default"/>
      </w:rPr>
    </w:lvl>
    <w:lvl w:ilvl="3" w:tplc="041B0001" w:tentative="1">
      <w:start w:val="1"/>
      <w:numFmt w:val="bullet"/>
      <w:lvlText w:val=""/>
      <w:lvlJc w:val="left"/>
      <w:pPr>
        <w:ind w:left="2880" w:hanging="360"/>
      </w:pPr>
      <w:rPr>
        <w:rFonts w:ascii="Symbol" w:hAnsi="Symbol" w:hint="default"/>
      </w:rPr>
    </w:lvl>
    <w:lvl w:ilvl="4" w:tplc="041B0003" w:tentative="1">
      <w:start w:val="1"/>
      <w:numFmt w:val="bullet"/>
      <w:lvlText w:val="o"/>
      <w:lvlJc w:val="left"/>
      <w:pPr>
        <w:ind w:left="3600" w:hanging="360"/>
      </w:pPr>
      <w:rPr>
        <w:rFonts w:ascii="Courier New" w:hAnsi="Courier New" w:cs="Courier New" w:hint="default"/>
      </w:rPr>
    </w:lvl>
    <w:lvl w:ilvl="5" w:tplc="041B0005" w:tentative="1">
      <w:start w:val="1"/>
      <w:numFmt w:val="bullet"/>
      <w:lvlText w:val=""/>
      <w:lvlJc w:val="left"/>
      <w:pPr>
        <w:ind w:left="4320" w:hanging="360"/>
      </w:pPr>
      <w:rPr>
        <w:rFonts w:ascii="Wingdings" w:hAnsi="Wingdings" w:hint="default"/>
      </w:rPr>
    </w:lvl>
    <w:lvl w:ilvl="6" w:tplc="041B0001" w:tentative="1">
      <w:start w:val="1"/>
      <w:numFmt w:val="bullet"/>
      <w:lvlText w:val=""/>
      <w:lvlJc w:val="left"/>
      <w:pPr>
        <w:ind w:left="5040" w:hanging="360"/>
      </w:pPr>
      <w:rPr>
        <w:rFonts w:ascii="Symbol" w:hAnsi="Symbol" w:hint="default"/>
      </w:rPr>
    </w:lvl>
    <w:lvl w:ilvl="7" w:tplc="041B0003" w:tentative="1">
      <w:start w:val="1"/>
      <w:numFmt w:val="bullet"/>
      <w:lvlText w:val="o"/>
      <w:lvlJc w:val="left"/>
      <w:pPr>
        <w:ind w:left="5760" w:hanging="360"/>
      </w:pPr>
      <w:rPr>
        <w:rFonts w:ascii="Courier New" w:hAnsi="Courier New" w:cs="Courier New" w:hint="default"/>
      </w:rPr>
    </w:lvl>
    <w:lvl w:ilvl="8" w:tplc="041B0005" w:tentative="1">
      <w:start w:val="1"/>
      <w:numFmt w:val="bullet"/>
      <w:lvlText w:val=""/>
      <w:lvlJc w:val="left"/>
      <w:pPr>
        <w:ind w:left="6480" w:hanging="360"/>
      </w:pPr>
      <w:rPr>
        <w:rFonts w:ascii="Wingdings" w:hAnsi="Wingdings" w:hint="default"/>
      </w:rPr>
    </w:lvl>
  </w:abstractNum>
  <w:abstractNum w:abstractNumId="12">
    <w:nsid w:val="40037785"/>
    <w:multiLevelType w:val="hybridMultilevel"/>
    <w:tmpl w:val="F030FC94"/>
    <w:lvl w:ilvl="0" w:tplc="041B0001">
      <w:start w:val="1"/>
      <w:numFmt w:val="bullet"/>
      <w:lvlText w:val=""/>
      <w:lvlJc w:val="left"/>
      <w:pPr>
        <w:ind w:left="720" w:hanging="360"/>
      </w:pPr>
      <w:rPr>
        <w:rFonts w:ascii="Symbol" w:hAnsi="Symbol" w:hint="default"/>
      </w:rPr>
    </w:lvl>
    <w:lvl w:ilvl="1" w:tplc="041B0003" w:tentative="1">
      <w:start w:val="1"/>
      <w:numFmt w:val="bullet"/>
      <w:lvlText w:val="o"/>
      <w:lvlJc w:val="left"/>
      <w:pPr>
        <w:ind w:left="1440" w:hanging="360"/>
      </w:pPr>
      <w:rPr>
        <w:rFonts w:ascii="Courier New" w:hAnsi="Courier New" w:cs="Courier New" w:hint="default"/>
      </w:rPr>
    </w:lvl>
    <w:lvl w:ilvl="2" w:tplc="041B0005" w:tentative="1">
      <w:start w:val="1"/>
      <w:numFmt w:val="bullet"/>
      <w:lvlText w:val=""/>
      <w:lvlJc w:val="left"/>
      <w:pPr>
        <w:ind w:left="2160" w:hanging="360"/>
      </w:pPr>
      <w:rPr>
        <w:rFonts w:ascii="Wingdings" w:hAnsi="Wingdings" w:hint="default"/>
      </w:rPr>
    </w:lvl>
    <w:lvl w:ilvl="3" w:tplc="041B0001" w:tentative="1">
      <w:start w:val="1"/>
      <w:numFmt w:val="bullet"/>
      <w:lvlText w:val=""/>
      <w:lvlJc w:val="left"/>
      <w:pPr>
        <w:ind w:left="2880" w:hanging="360"/>
      </w:pPr>
      <w:rPr>
        <w:rFonts w:ascii="Symbol" w:hAnsi="Symbol" w:hint="default"/>
      </w:rPr>
    </w:lvl>
    <w:lvl w:ilvl="4" w:tplc="041B0003" w:tentative="1">
      <w:start w:val="1"/>
      <w:numFmt w:val="bullet"/>
      <w:lvlText w:val="o"/>
      <w:lvlJc w:val="left"/>
      <w:pPr>
        <w:ind w:left="3600" w:hanging="360"/>
      </w:pPr>
      <w:rPr>
        <w:rFonts w:ascii="Courier New" w:hAnsi="Courier New" w:cs="Courier New" w:hint="default"/>
      </w:rPr>
    </w:lvl>
    <w:lvl w:ilvl="5" w:tplc="041B0005" w:tentative="1">
      <w:start w:val="1"/>
      <w:numFmt w:val="bullet"/>
      <w:lvlText w:val=""/>
      <w:lvlJc w:val="left"/>
      <w:pPr>
        <w:ind w:left="4320" w:hanging="360"/>
      </w:pPr>
      <w:rPr>
        <w:rFonts w:ascii="Wingdings" w:hAnsi="Wingdings" w:hint="default"/>
      </w:rPr>
    </w:lvl>
    <w:lvl w:ilvl="6" w:tplc="041B0001" w:tentative="1">
      <w:start w:val="1"/>
      <w:numFmt w:val="bullet"/>
      <w:lvlText w:val=""/>
      <w:lvlJc w:val="left"/>
      <w:pPr>
        <w:ind w:left="5040" w:hanging="360"/>
      </w:pPr>
      <w:rPr>
        <w:rFonts w:ascii="Symbol" w:hAnsi="Symbol" w:hint="default"/>
      </w:rPr>
    </w:lvl>
    <w:lvl w:ilvl="7" w:tplc="041B0003" w:tentative="1">
      <w:start w:val="1"/>
      <w:numFmt w:val="bullet"/>
      <w:lvlText w:val="o"/>
      <w:lvlJc w:val="left"/>
      <w:pPr>
        <w:ind w:left="5760" w:hanging="360"/>
      </w:pPr>
      <w:rPr>
        <w:rFonts w:ascii="Courier New" w:hAnsi="Courier New" w:cs="Courier New" w:hint="default"/>
      </w:rPr>
    </w:lvl>
    <w:lvl w:ilvl="8" w:tplc="041B0005" w:tentative="1">
      <w:start w:val="1"/>
      <w:numFmt w:val="bullet"/>
      <w:lvlText w:val=""/>
      <w:lvlJc w:val="left"/>
      <w:pPr>
        <w:ind w:left="6480" w:hanging="360"/>
      </w:pPr>
      <w:rPr>
        <w:rFonts w:ascii="Wingdings" w:hAnsi="Wingdings" w:hint="default"/>
      </w:rPr>
    </w:lvl>
  </w:abstractNum>
  <w:abstractNum w:abstractNumId="13">
    <w:nsid w:val="40BE7365"/>
    <w:multiLevelType w:val="multilevel"/>
    <w:tmpl w:val="041B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nsid w:val="440E1DBC"/>
    <w:multiLevelType w:val="hybridMultilevel"/>
    <w:tmpl w:val="07883156"/>
    <w:lvl w:ilvl="0" w:tplc="53AEC6A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451D1A57"/>
    <w:multiLevelType w:val="hybridMultilevel"/>
    <w:tmpl w:val="6DF8267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476074F5"/>
    <w:multiLevelType w:val="hybridMultilevel"/>
    <w:tmpl w:val="586CBDC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4B1D5BE0"/>
    <w:multiLevelType w:val="hybridMultilevel"/>
    <w:tmpl w:val="E3D4B674"/>
    <w:lvl w:ilvl="0" w:tplc="6B68058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50964AD8"/>
    <w:multiLevelType w:val="hybridMultilevel"/>
    <w:tmpl w:val="83105B8C"/>
    <w:lvl w:ilvl="0" w:tplc="041B0001">
      <w:start w:val="1"/>
      <w:numFmt w:val="bullet"/>
      <w:lvlText w:val=""/>
      <w:lvlJc w:val="left"/>
      <w:pPr>
        <w:ind w:left="720" w:hanging="360"/>
      </w:pPr>
      <w:rPr>
        <w:rFonts w:ascii="Symbol" w:hAnsi="Symbol" w:hint="default"/>
      </w:rPr>
    </w:lvl>
    <w:lvl w:ilvl="1" w:tplc="041B0003" w:tentative="1">
      <w:start w:val="1"/>
      <w:numFmt w:val="bullet"/>
      <w:lvlText w:val="o"/>
      <w:lvlJc w:val="left"/>
      <w:pPr>
        <w:ind w:left="1440" w:hanging="360"/>
      </w:pPr>
      <w:rPr>
        <w:rFonts w:ascii="Courier New" w:hAnsi="Courier New" w:cs="Courier New" w:hint="default"/>
      </w:rPr>
    </w:lvl>
    <w:lvl w:ilvl="2" w:tplc="041B0005" w:tentative="1">
      <w:start w:val="1"/>
      <w:numFmt w:val="bullet"/>
      <w:lvlText w:val=""/>
      <w:lvlJc w:val="left"/>
      <w:pPr>
        <w:ind w:left="2160" w:hanging="360"/>
      </w:pPr>
      <w:rPr>
        <w:rFonts w:ascii="Wingdings" w:hAnsi="Wingdings" w:hint="default"/>
      </w:rPr>
    </w:lvl>
    <w:lvl w:ilvl="3" w:tplc="041B0001" w:tentative="1">
      <w:start w:val="1"/>
      <w:numFmt w:val="bullet"/>
      <w:lvlText w:val=""/>
      <w:lvlJc w:val="left"/>
      <w:pPr>
        <w:ind w:left="2880" w:hanging="360"/>
      </w:pPr>
      <w:rPr>
        <w:rFonts w:ascii="Symbol" w:hAnsi="Symbol" w:hint="default"/>
      </w:rPr>
    </w:lvl>
    <w:lvl w:ilvl="4" w:tplc="041B0003" w:tentative="1">
      <w:start w:val="1"/>
      <w:numFmt w:val="bullet"/>
      <w:lvlText w:val="o"/>
      <w:lvlJc w:val="left"/>
      <w:pPr>
        <w:ind w:left="3600" w:hanging="360"/>
      </w:pPr>
      <w:rPr>
        <w:rFonts w:ascii="Courier New" w:hAnsi="Courier New" w:cs="Courier New" w:hint="default"/>
      </w:rPr>
    </w:lvl>
    <w:lvl w:ilvl="5" w:tplc="041B0005" w:tentative="1">
      <w:start w:val="1"/>
      <w:numFmt w:val="bullet"/>
      <w:lvlText w:val=""/>
      <w:lvlJc w:val="left"/>
      <w:pPr>
        <w:ind w:left="4320" w:hanging="360"/>
      </w:pPr>
      <w:rPr>
        <w:rFonts w:ascii="Wingdings" w:hAnsi="Wingdings" w:hint="default"/>
      </w:rPr>
    </w:lvl>
    <w:lvl w:ilvl="6" w:tplc="041B0001" w:tentative="1">
      <w:start w:val="1"/>
      <w:numFmt w:val="bullet"/>
      <w:lvlText w:val=""/>
      <w:lvlJc w:val="left"/>
      <w:pPr>
        <w:ind w:left="5040" w:hanging="360"/>
      </w:pPr>
      <w:rPr>
        <w:rFonts w:ascii="Symbol" w:hAnsi="Symbol" w:hint="default"/>
      </w:rPr>
    </w:lvl>
    <w:lvl w:ilvl="7" w:tplc="041B0003" w:tentative="1">
      <w:start w:val="1"/>
      <w:numFmt w:val="bullet"/>
      <w:lvlText w:val="o"/>
      <w:lvlJc w:val="left"/>
      <w:pPr>
        <w:ind w:left="5760" w:hanging="360"/>
      </w:pPr>
      <w:rPr>
        <w:rFonts w:ascii="Courier New" w:hAnsi="Courier New" w:cs="Courier New" w:hint="default"/>
      </w:rPr>
    </w:lvl>
    <w:lvl w:ilvl="8" w:tplc="041B0005" w:tentative="1">
      <w:start w:val="1"/>
      <w:numFmt w:val="bullet"/>
      <w:lvlText w:val=""/>
      <w:lvlJc w:val="left"/>
      <w:pPr>
        <w:ind w:left="6480" w:hanging="360"/>
      </w:pPr>
      <w:rPr>
        <w:rFonts w:ascii="Wingdings" w:hAnsi="Wingdings" w:hint="default"/>
      </w:rPr>
    </w:lvl>
  </w:abstractNum>
  <w:abstractNum w:abstractNumId="19">
    <w:nsid w:val="5AC27B76"/>
    <w:multiLevelType w:val="hybridMultilevel"/>
    <w:tmpl w:val="63F2BA26"/>
    <w:lvl w:ilvl="0" w:tplc="041B0001">
      <w:start w:val="1"/>
      <w:numFmt w:val="bullet"/>
      <w:lvlText w:val=""/>
      <w:lvlJc w:val="left"/>
      <w:pPr>
        <w:ind w:left="780" w:hanging="360"/>
      </w:pPr>
      <w:rPr>
        <w:rFonts w:ascii="Symbol" w:hAnsi="Symbol" w:hint="default"/>
      </w:rPr>
    </w:lvl>
    <w:lvl w:ilvl="1" w:tplc="041B0003" w:tentative="1">
      <w:start w:val="1"/>
      <w:numFmt w:val="bullet"/>
      <w:lvlText w:val="o"/>
      <w:lvlJc w:val="left"/>
      <w:pPr>
        <w:ind w:left="1500" w:hanging="360"/>
      </w:pPr>
      <w:rPr>
        <w:rFonts w:ascii="Courier New" w:hAnsi="Courier New" w:cs="Courier New" w:hint="default"/>
      </w:rPr>
    </w:lvl>
    <w:lvl w:ilvl="2" w:tplc="041B0005" w:tentative="1">
      <w:start w:val="1"/>
      <w:numFmt w:val="bullet"/>
      <w:lvlText w:val=""/>
      <w:lvlJc w:val="left"/>
      <w:pPr>
        <w:ind w:left="2220" w:hanging="360"/>
      </w:pPr>
      <w:rPr>
        <w:rFonts w:ascii="Wingdings" w:hAnsi="Wingdings" w:hint="default"/>
      </w:rPr>
    </w:lvl>
    <w:lvl w:ilvl="3" w:tplc="041B0001" w:tentative="1">
      <w:start w:val="1"/>
      <w:numFmt w:val="bullet"/>
      <w:lvlText w:val=""/>
      <w:lvlJc w:val="left"/>
      <w:pPr>
        <w:ind w:left="2940" w:hanging="360"/>
      </w:pPr>
      <w:rPr>
        <w:rFonts w:ascii="Symbol" w:hAnsi="Symbol" w:hint="default"/>
      </w:rPr>
    </w:lvl>
    <w:lvl w:ilvl="4" w:tplc="041B0003" w:tentative="1">
      <w:start w:val="1"/>
      <w:numFmt w:val="bullet"/>
      <w:lvlText w:val="o"/>
      <w:lvlJc w:val="left"/>
      <w:pPr>
        <w:ind w:left="3660" w:hanging="360"/>
      </w:pPr>
      <w:rPr>
        <w:rFonts w:ascii="Courier New" w:hAnsi="Courier New" w:cs="Courier New" w:hint="default"/>
      </w:rPr>
    </w:lvl>
    <w:lvl w:ilvl="5" w:tplc="041B0005" w:tentative="1">
      <w:start w:val="1"/>
      <w:numFmt w:val="bullet"/>
      <w:lvlText w:val=""/>
      <w:lvlJc w:val="left"/>
      <w:pPr>
        <w:ind w:left="4380" w:hanging="360"/>
      </w:pPr>
      <w:rPr>
        <w:rFonts w:ascii="Wingdings" w:hAnsi="Wingdings" w:hint="default"/>
      </w:rPr>
    </w:lvl>
    <w:lvl w:ilvl="6" w:tplc="041B0001" w:tentative="1">
      <w:start w:val="1"/>
      <w:numFmt w:val="bullet"/>
      <w:lvlText w:val=""/>
      <w:lvlJc w:val="left"/>
      <w:pPr>
        <w:ind w:left="5100" w:hanging="360"/>
      </w:pPr>
      <w:rPr>
        <w:rFonts w:ascii="Symbol" w:hAnsi="Symbol" w:hint="default"/>
      </w:rPr>
    </w:lvl>
    <w:lvl w:ilvl="7" w:tplc="041B0003" w:tentative="1">
      <w:start w:val="1"/>
      <w:numFmt w:val="bullet"/>
      <w:lvlText w:val="o"/>
      <w:lvlJc w:val="left"/>
      <w:pPr>
        <w:ind w:left="5820" w:hanging="360"/>
      </w:pPr>
      <w:rPr>
        <w:rFonts w:ascii="Courier New" w:hAnsi="Courier New" w:cs="Courier New" w:hint="default"/>
      </w:rPr>
    </w:lvl>
    <w:lvl w:ilvl="8" w:tplc="041B0005" w:tentative="1">
      <w:start w:val="1"/>
      <w:numFmt w:val="bullet"/>
      <w:lvlText w:val=""/>
      <w:lvlJc w:val="left"/>
      <w:pPr>
        <w:ind w:left="6540" w:hanging="360"/>
      </w:pPr>
      <w:rPr>
        <w:rFonts w:ascii="Wingdings" w:hAnsi="Wingdings" w:hint="default"/>
      </w:rPr>
    </w:lvl>
  </w:abstractNum>
  <w:abstractNum w:abstractNumId="20">
    <w:nsid w:val="5E7F03E7"/>
    <w:multiLevelType w:val="hybridMultilevel"/>
    <w:tmpl w:val="C51C7CEA"/>
    <w:lvl w:ilvl="0" w:tplc="041B0001">
      <w:start w:val="1"/>
      <w:numFmt w:val="bullet"/>
      <w:lvlText w:val=""/>
      <w:lvlJc w:val="left"/>
      <w:pPr>
        <w:ind w:left="720" w:hanging="360"/>
      </w:pPr>
      <w:rPr>
        <w:rFonts w:ascii="Symbol" w:hAnsi="Symbol" w:hint="default"/>
      </w:rPr>
    </w:lvl>
    <w:lvl w:ilvl="1" w:tplc="041B0003" w:tentative="1">
      <w:start w:val="1"/>
      <w:numFmt w:val="bullet"/>
      <w:lvlText w:val="o"/>
      <w:lvlJc w:val="left"/>
      <w:pPr>
        <w:ind w:left="1440" w:hanging="360"/>
      </w:pPr>
      <w:rPr>
        <w:rFonts w:ascii="Courier New" w:hAnsi="Courier New" w:cs="Courier New" w:hint="default"/>
      </w:rPr>
    </w:lvl>
    <w:lvl w:ilvl="2" w:tplc="041B0005" w:tentative="1">
      <w:start w:val="1"/>
      <w:numFmt w:val="bullet"/>
      <w:lvlText w:val=""/>
      <w:lvlJc w:val="left"/>
      <w:pPr>
        <w:ind w:left="2160" w:hanging="360"/>
      </w:pPr>
      <w:rPr>
        <w:rFonts w:ascii="Wingdings" w:hAnsi="Wingdings" w:hint="default"/>
      </w:rPr>
    </w:lvl>
    <w:lvl w:ilvl="3" w:tplc="041B0001" w:tentative="1">
      <w:start w:val="1"/>
      <w:numFmt w:val="bullet"/>
      <w:lvlText w:val=""/>
      <w:lvlJc w:val="left"/>
      <w:pPr>
        <w:ind w:left="2880" w:hanging="360"/>
      </w:pPr>
      <w:rPr>
        <w:rFonts w:ascii="Symbol" w:hAnsi="Symbol" w:hint="default"/>
      </w:rPr>
    </w:lvl>
    <w:lvl w:ilvl="4" w:tplc="041B0003" w:tentative="1">
      <w:start w:val="1"/>
      <w:numFmt w:val="bullet"/>
      <w:lvlText w:val="o"/>
      <w:lvlJc w:val="left"/>
      <w:pPr>
        <w:ind w:left="3600" w:hanging="360"/>
      </w:pPr>
      <w:rPr>
        <w:rFonts w:ascii="Courier New" w:hAnsi="Courier New" w:cs="Courier New" w:hint="default"/>
      </w:rPr>
    </w:lvl>
    <w:lvl w:ilvl="5" w:tplc="041B0005" w:tentative="1">
      <w:start w:val="1"/>
      <w:numFmt w:val="bullet"/>
      <w:lvlText w:val=""/>
      <w:lvlJc w:val="left"/>
      <w:pPr>
        <w:ind w:left="4320" w:hanging="360"/>
      </w:pPr>
      <w:rPr>
        <w:rFonts w:ascii="Wingdings" w:hAnsi="Wingdings" w:hint="default"/>
      </w:rPr>
    </w:lvl>
    <w:lvl w:ilvl="6" w:tplc="041B0001" w:tentative="1">
      <w:start w:val="1"/>
      <w:numFmt w:val="bullet"/>
      <w:lvlText w:val=""/>
      <w:lvlJc w:val="left"/>
      <w:pPr>
        <w:ind w:left="5040" w:hanging="360"/>
      </w:pPr>
      <w:rPr>
        <w:rFonts w:ascii="Symbol" w:hAnsi="Symbol" w:hint="default"/>
      </w:rPr>
    </w:lvl>
    <w:lvl w:ilvl="7" w:tplc="041B0003" w:tentative="1">
      <w:start w:val="1"/>
      <w:numFmt w:val="bullet"/>
      <w:lvlText w:val="o"/>
      <w:lvlJc w:val="left"/>
      <w:pPr>
        <w:ind w:left="5760" w:hanging="360"/>
      </w:pPr>
      <w:rPr>
        <w:rFonts w:ascii="Courier New" w:hAnsi="Courier New" w:cs="Courier New" w:hint="default"/>
      </w:rPr>
    </w:lvl>
    <w:lvl w:ilvl="8" w:tplc="041B0005" w:tentative="1">
      <w:start w:val="1"/>
      <w:numFmt w:val="bullet"/>
      <w:lvlText w:val=""/>
      <w:lvlJc w:val="left"/>
      <w:pPr>
        <w:ind w:left="6480" w:hanging="360"/>
      </w:pPr>
      <w:rPr>
        <w:rFonts w:ascii="Wingdings" w:hAnsi="Wingdings" w:hint="default"/>
      </w:rPr>
    </w:lvl>
  </w:abstractNum>
  <w:abstractNum w:abstractNumId="21">
    <w:nsid w:val="62226EB1"/>
    <w:multiLevelType w:val="hybridMultilevel"/>
    <w:tmpl w:val="4A1A1D34"/>
    <w:lvl w:ilvl="0" w:tplc="041B0001">
      <w:start w:val="1"/>
      <w:numFmt w:val="bullet"/>
      <w:lvlText w:val=""/>
      <w:lvlJc w:val="left"/>
      <w:pPr>
        <w:ind w:left="720" w:hanging="360"/>
      </w:pPr>
      <w:rPr>
        <w:rFonts w:ascii="Symbol" w:hAnsi="Symbol" w:hint="default"/>
      </w:rPr>
    </w:lvl>
    <w:lvl w:ilvl="1" w:tplc="041B0003" w:tentative="1">
      <w:start w:val="1"/>
      <w:numFmt w:val="bullet"/>
      <w:lvlText w:val="o"/>
      <w:lvlJc w:val="left"/>
      <w:pPr>
        <w:ind w:left="1440" w:hanging="360"/>
      </w:pPr>
      <w:rPr>
        <w:rFonts w:ascii="Courier New" w:hAnsi="Courier New" w:cs="Courier New" w:hint="default"/>
      </w:rPr>
    </w:lvl>
    <w:lvl w:ilvl="2" w:tplc="041B0005" w:tentative="1">
      <w:start w:val="1"/>
      <w:numFmt w:val="bullet"/>
      <w:lvlText w:val=""/>
      <w:lvlJc w:val="left"/>
      <w:pPr>
        <w:ind w:left="2160" w:hanging="360"/>
      </w:pPr>
      <w:rPr>
        <w:rFonts w:ascii="Wingdings" w:hAnsi="Wingdings" w:hint="default"/>
      </w:rPr>
    </w:lvl>
    <w:lvl w:ilvl="3" w:tplc="041B0001" w:tentative="1">
      <w:start w:val="1"/>
      <w:numFmt w:val="bullet"/>
      <w:lvlText w:val=""/>
      <w:lvlJc w:val="left"/>
      <w:pPr>
        <w:ind w:left="2880" w:hanging="360"/>
      </w:pPr>
      <w:rPr>
        <w:rFonts w:ascii="Symbol" w:hAnsi="Symbol" w:hint="default"/>
      </w:rPr>
    </w:lvl>
    <w:lvl w:ilvl="4" w:tplc="041B0003" w:tentative="1">
      <w:start w:val="1"/>
      <w:numFmt w:val="bullet"/>
      <w:lvlText w:val="o"/>
      <w:lvlJc w:val="left"/>
      <w:pPr>
        <w:ind w:left="3600" w:hanging="360"/>
      </w:pPr>
      <w:rPr>
        <w:rFonts w:ascii="Courier New" w:hAnsi="Courier New" w:cs="Courier New" w:hint="default"/>
      </w:rPr>
    </w:lvl>
    <w:lvl w:ilvl="5" w:tplc="041B0005" w:tentative="1">
      <w:start w:val="1"/>
      <w:numFmt w:val="bullet"/>
      <w:lvlText w:val=""/>
      <w:lvlJc w:val="left"/>
      <w:pPr>
        <w:ind w:left="4320" w:hanging="360"/>
      </w:pPr>
      <w:rPr>
        <w:rFonts w:ascii="Wingdings" w:hAnsi="Wingdings" w:hint="default"/>
      </w:rPr>
    </w:lvl>
    <w:lvl w:ilvl="6" w:tplc="041B0001" w:tentative="1">
      <w:start w:val="1"/>
      <w:numFmt w:val="bullet"/>
      <w:lvlText w:val=""/>
      <w:lvlJc w:val="left"/>
      <w:pPr>
        <w:ind w:left="5040" w:hanging="360"/>
      </w:pPr>
      <w:rPr>
        <w:rFonts w:ascii="Symbol" w:hAnsi="Symbol" w:hint="default"/>
      </w:rPr>
    </w:lvl>
    <w:lvl w:ilvl="7" w:tplc="041B0003" w:tentative="1">
      <w:start w:val="1"/>
      <w:numFmt w:val="bullet"/>
      <w:lvlText w:val="o"/>
      <w:lvlJc w:val="left"/>
      <w:pPr>
        <w:ind w:left="5760" w:hanging="360"/>
      </w:pPr>
      <w:rPr>
        <w:rFonts w:ascii="Courier New" w:hAnsi="Courier New" w:cs="Courier New" w:hint="default"/>
      </w:rPr>
    </w:lvl>
    <w:lvl w:ilvl="8" w:tplc="041B0005" w:tentative="1">
      <w:start w:val="1"/>
      <w:numFmt w:val="bullet"/>
      <w:lvlText w:val=""/>
      <w:lvlJc w:val="left"/>
      <w:pPr>
        <w:ind w:left="6480" w:hanging="360"/>
      </w:pPr>
      <w:rPr>
        <w:rFonts w:ascii="Wingdings" w:hAnsi="Wingdings" w:hint="default"/>
      </w:rPr>
    </w:lvl>
  </w:abstractNum>
  <w:abstractNum w:abstractNumId="22">
    <w:nsid w:val="66691197"/>
    <w:multiLevelType w:val="multilevel"/>
    <w:tmpl w:val="D83C1AA8"/>
    <w:lvl w:ilvl="0">
      <w:start w:val="1"/>
      <w:numFmt w:val="decimal"/>
      <w:lvlText w:val="%1."/>
      <w:lvlJc w:val="left"/>
      <w:pPr>
        <w:ind w:left="360" w:hanging="360"/>
      </w:pPr>
    </w:lvl>
    <w:lvl w:ilvl="1">
      <w:start w:val="1"/>
      <w:numFmt w:val="decimal"/>
      <w:pStyle w:val="Diplomovkapodkapitola"/>
      <w:lvlText w:val="%1.%2."/>
      <w:lvlJc w:val="left"/>
      <w:pPr>
        <w:ind w:left="792" w:hanging="432"/>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2034" w:hanging="504"/>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nsid w:val="683453D8"/>
    <w:multiLevelType w:val="hybridMultilevel"/>
    <w:tmpl w:val="8C2A8AA4"/>
    <w:lvl w:ilvl="0" w:tplc="041B0001">
      <w:start w:val="1"/>
      <w:numFmt w:val="bullet"/>
      <w:lvlText w:val=""/>
      <w:lvlJc w:val="left"/>
      <w:pPr>
        <w:ind w:left="720" w:hanging="360"/>
      </w:pPr>
      <w:rPr>
        <w:rFonts w:ascii="Symbol" w:hAnsi="Symbol" w:hint="default"/>
      </w:rPr>
    </w:lvl>
    <w:lvl w:ilvl="1" w:tplc="041B0003" w:tentative="1">
      <w:start w:val="1"/>
      <w:numFmt w:val="bullet"/>
      <w:lvlText w:val="o"/>
      <w:lvlJc w:val="left"/>
      <w:pPr>
        <w:ind w:left="1440" w:hanging="360"/>
      </w:pPr>
      <w:rPr>
        <w:rFonts w:ascii="Courier New" w:hAnsi="Courier New" w:cs="Courier New" w:hint="default"/>
      </w:rPr>
    </w:lvl>
    <w:lvl w:ilvl="2" w:tplc="041B0005" w:tentative="1">
      <w:start w:val="1"/>
      <w:numFmt w:val="bullet"/>
      <w:lvlText w:val=""/>
      <w:lvlJc w:val="left"/>
      <w:pPr>
        <w:ind w:left="2160" w:hanging="360"/>
      </w:pPr>
      <w:rPr>
        <w:rFonts w:ascii="Wingdings" w:hAnsi="Wingdings" w:hint="default"/>
      </w:rPr>
    </w:lvl>
    <w:lvl w:ilvl="3" w:tplc="041B0001" w:tentative="1">
      <w:start w:val="1"/>
      <w:numFmt w:val="bullet"/>
      <w:lvlText w:val=""/>
      <w:lvlJc w:val="left"/>
      <w:pPr>
        <w:ind w:left="2880" w:hanging="360"/>
      </w:pPr>
      <w:rPr>
        <w:rFonts w:ascii="Symbol" w:hAnsi="Symbol" w:hint="default"/>
      </w:rPr>
    </w:lvl>
    <w:lvl w:ilvl="4" w:tplc="041B0003" w:tentative="1">
      <w:start w:val="1"/>
      <w:numFmt w:val="bullet"/>
      <w:lvlText w:val="o"/>
      <w:lvlJc w:val="left"/>
      <w:pPr>
        <w:ind w:left="3600" w:hanging="360"/>
      </w:pPr>
      <w:rPr>
        <w:rFonts w:ascii="Courier New" w:hAnsi="Courier New" w:cs="Courier New" w:hint="default"/>
      </w:rPr>
    </w:lvl>
    <w:lvl w:ilvl="5" w:tplc="041B0005" w:tentative="1">
      <w:start w:val="1"/>
      <w:numFmt w:val="bullet"/>
      <w:lvlText w:val=""/>
      <w:lvlJc w:val="left"/>
      <w:pPr>
        <w:ind w:left="4320" w:hanging="360"/>
      </w:pPr>
      <w:rPr>
        <w:rFonts w:ascii="Wingdings" w:hAnsi="Wingdings" w:hint="default"/>
      </w:rPr>
    </w:lvl>
    <w:lvl w:ilvl="6" w:tplc="041B0001" w:tentative="1">
      <w:start w:val="1"/>
      <w:numFmt w:val="bullet"/>
      <w:lvlText w:val=""/>
      <w:lvlJc w:val="left"/>
      <w:pPr>
        <w:ind w:left="5040" w:hanging="360"/>
      </w:pPr>
      <w:rPr>
        <w:rFonts w:ascii="Symbol" w:hAnsi="Symbol" w:hint="default"/>
      </w:rPr>
    </w:lvl>
    <w:lvl w:ilvl="7" w:tplc="041B0003" w:tentative="1">
      <w:start w:val="1"/>
      <w:numFmt w:val="bullet"/>
      <w:lvlText w:val="o"/>
      <w:lvlJc w:val="left"/>
      <w:pPr>
        <w:ind w:left="5760" w:hanging="360"/>
      </w:pPr>
      <w:rPr>
        <w:rFonts w:ascii="Courier New" w:hAnsi="Courier New" w:cs="Courier New" w:hint="default"/>
      </w:rPr>
    </w:lvl>
    <w:lvl w:ilvl="8" w:tplc="041B0005" w:tentative="1">
      <w:start w:val="1"/>
      <w:numFmt w:val="bullet"/>
      <w:lvlText w:val=""/>
      <w:lvlJc w:val="left"/>
      <w:pPr>
        <w:ind w:left="6480" w:hanging="360"/>
      </w:pPr>
      <w:rPr>
        <w:rFonts w:ascii="Wingdings" w:hAnsi="Wingdings" w:hint="default"/>
      </w:rPr>
    </w:lvl>
  </w:abstractNum>
  <w:abstractNum w:abstractNumId="24">
    <w:nsid w:val="68374F5C"/>
    <w:multiLevelType w:val="multilevel"/>
    <w:tmpl w:val="041B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5">
    <w:nsid w:val="684574F8"/>
    <w:multiLevelType w:val="hybridMultilevel"/>
    <w:tmpl w:val="32F64E2C"/>
    <w:lvl w:ilvl="0" w:tplc="041B000F">
      <w:start w:val="1"/>
      <w:numFmt w:val="decimal"/>
      <w:lvlText w:val="%1."/>
      <w:lvlJc w:val="left"/>
      <w:pPr>
        <w:ind w:left="360" w:hanging="360"/>
      </w:pPr>
    </w:lvl>
    <w:lvl w:ilvl="1" w:tplc="041B0019" w:tentative="1">
      <w:start w:val="1"/>
      <w:numFmt w:val="lowerLetter"/>
      <w:lvlText w:val="%2."/>
      <w:lvlJc w:val="left"/>
      <w:pPr>
        <w:ind w:left="1080" w:hanging="360"/>
      </w:pPr>
    </w:lvl>
    <w:lvl w:ilvl="2" w:tplc="041B001B" w:tentative="1">
      <w:start w:val="1"/>
      <w:numFmt w:val="lowerRoman"/>
      <w:lvlText w:val="%3."/>
      <w:lvlJc w:val="right"/>
      <w:pPr>
        <w:ind w:left="1800" w:hanging="180"/>
      </w:pPr>
    </w:lvl>
    <w:lvl w:ilvl="3" w:tplc="041B000F" w:tentative="1">
      <w:start w:val="1"/>
      <w:numFmt w:val="decimal"/>
      <w:lvlText w:val="%4."/>
      <w:lvlJc w:val="left"/>
      <w:pPr>
        <w:ind w:left="2520" w:hanging="360"/>
      </w:pPr>
    </w:lvl>
    <w:lvl w:ilvl="4" w:tplc="041B0019" w:tentative="1">
      <w:start w:val="1"/>
      <w:numFmt w:val="lowerLetter"/>
      <w:lvlText w:val="%5."/>
      <w:lvlJc w:val="left"/>
      <w:pPr>
        <w:ind w:left="3240" w:hanging="360"/>
      </w:pPr>
    </w:lvl>
    <w:lvl w:ilvl="5" w:tplc="041B001B" w:tentative="1">
      <w:start w:val="1"/>
      <w:numFmt w:val="lowerRoman"/>
      <w:lvlText w:val="%6."/>
      <w:lvlJc w:val="right"/>
      <w:pPr>
        <w:ind w:left="3960" w:hanging="180"/>
      </w:pPr>
    </w:lvl>
    <w:lvl w:ilvl="6" w:tplc="041B000F" w:tentative="1">
      <w:start w:val="1"/>
      <w:numFmt w:val="decimal"/>
      <w:lvlText w:val="%7."/>
      <w:lvlJc w:val="left"/>
      <w:pPr>
        <w:ind w:left="4680" w:hanging="360"/>
      </w:pPr>
    </w:lvl>
    <w:lvl w:ilvl="7" w:tplc="041B0019" w:tentative="1">
      <w:start w:val="1"/>
      <w:numFmt w:val="lowerLetter"/>
      <w:lvlText w:val="%8."/>
      <w:lvlJc w:val="left"/>
      <w:pPr>
        <w:ind w:left="5400" w:hanging="360"/>
      </w:pPr>
    </w:lvl>
    <w:lvl w:ilvl="8" w:tplc="041B001B" w:tentative="1">
      <w:start w:val="1"/>
      <w:numFmt w:val="lowerRoman"/>
      <w:lvlText w:val="%9."/>
      <w:lvlJc w:val="right"/>
      <w:pPr>
        <w:ind w:left="6120" w:hanging="180"/>
      </w:pPr>
    </w:lvl>
  </w:abstractNum>
  <w:abstractNum w:abstractNumId="26">
    <w:nsid w:val="6A2A0A1E"/>
    <w:multiLevelType w:val="hybridMultilevel"/>
    <w:tmpl w:val="B1CC7A8A"/>
    <w:lvl w:ilvl="0" w:tplc="041B000F">
      <w:start w:val="1"/>
      <w:numFmt w:val="decimal"/>
      <w:lvlText w:val="%1."/>
      <w:lvlJc w:val="left"/>
      <w:pPr>
        <w:ind w:left="720" w:hanging="360"/>
      </w:pPr>
    </w:lvl>
    <w:lvl w:ilvl="1" w:tplc="041B0019" w:tentative="1">
      <w:start w:val="1"/>
      <w:numFmt w:val="lowerLetter"/>
      <w:lvlText w:val="%2."/>
      <w:lvlJc w:val="left"/>
      <w:pPr>
        <w:ind w:left="1440" w:hanging="360"/>
      </w:pPr>
    </w:lvl>
    <w:lvl w:ilvl="2" w:tplc="041B001B" w:tentative="1">
      <w:start w:val="1"/>
      <w:numFmt w:val="lowerRoman"/>
      <w:lvlText w:val="%3."/>
      <w:lvlJc w:val="right"/>
      <w:pPr>
        <w:ind w:left="2160" w:hanging="180"/>
      </w:pPr>
    </w:lvl>
    <w:lvl w:ilvl="3" w:tplc="041B000F" w:tentative="1">
      <w:start w:val="1"/>
      <w:numFmt w:val="decimal"/>
      <w:lvlText w:val="%4."/>
      <w:lvlJc w:val="left"/>
      <w:pPr>
        <w:ind w:left="2880" w:hanging="360"/>
      </w:pPr>
    </w:lvl>
    <w:lvl w:ilvl="4" w:tplc="041B0019" w:tentative="1">
      <w:start w:val="1"/>
      <w:numFmt w:val="lowerLetter"/>
      <w:lvlText w:val="%5."/>
      <w:lvlJc w:val="left"/>
      <w:pPr>
        <w:ind w:left="3600" w:hanging="360"/>
      </w:pPr>
    </w:lvl>
    <w:lvl w:ilvl="5" w:tplc="041B001B" w:tentative="1">
      <w:start w:val="1"/>
      <w:numFmt w:val="lowerRoman"/>
      <w:lvlText w:val="%6."/>
      <w:lvlJc w:val="right"/>
      <w:pPr>
        <w:ind w:left="4320" w:hanging="180"/>
      </w:pPr>
    </w:lvl>
    <w:lvl w:ilvl="6" w:tplc="041B000F" w:tentative="1">
      <w:start w:val="1"/>
      <w:numFmt w:val="decimal"/>
      <w:lvlText w:val="%7."/>
      <w:lvlJc w:val="left"/>
      <w:pPr>
        <w:ind w:left="5040" w:hanging="360"/>
      </w:pPr>
    </w:lvl>
    <w:lvl w:ilvl="7" w:tplc="041B0019" w:tentative="1">
      <w:start w:val="1"/>
      <w:numFmt w:val="lowerLetter"/>
      <w:lvlText w:val="%8."/>
      <w:lvlJc w:val="left"/>
      <w:pPr>
        <w:ind w:left="5760" w:hanging="360"/>
      </w:pPr>
    </w:lvl>
    <w:lvl w:ilvl="8" w:tplc="041B001B" w:tentative="1">
      <w:start w:val="1"/>
      <w:numFmt w:val="lowerRoman"/>
      <w:lvlText w:val="%9."/>
      <w:lvlJc w:val="right"/>
      <w:pPr>
        <w:ind w:left="6480" w:hanging="180"/>
      </w:pPr>
    </w:lvl>
  </w:abstractNum>
  <w:abstractNum w:abstractNumId="27">
    <w:nsid w:val="6B266EAB"/>
    <w:multiLevelType w:val="hybridMultilevel"/>
    <w:tmpl w:val="C28053AE"/>
    <w:lvl w:ilvl="0" w:tplc="6B680588">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8">
    <w:nsid w:val="6B474DC7"/>
    <w:multiLevelType w:val="hybridMultilevel"/>
    <w:tmpl w:val="AE1C0D64"/>
    <w:lvl w:ilvl="0" w:tplc="6B680588">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nsid w:val="709B2B89"/>
    <w:multiLevelType w:val="hybridMultilevel"/>
    <w:tmpl w:val="E02A4194"/>
    <w:lvl w:ilvl="0" w:tplc="041B0001">
      <w:start w:val="1"/>
      <w:numFmt w:val="bullet"/>
      <w:lvlText w:val=""/>
      <w:lvlJc w:val="left"/>
      <w:pPr>
        <w:ind w:left="1080" w:hanging="360"/>
      </w:pPr>
      <w:rPr>
        <w:rFonts w:ascii="Symbol" w:hAnsi="Symbol" w:hint="default"/>
      </w:rPr>
    </w:lvl>
    <w:lvl w:ilvl="1" w:tplc="041B0003" w:tentative="1">
      <w:start w:val="1"/>
      <w:numFmt w:val="bullet"/>
      <w:lvlText w:val="o"/>
      <w:lvlJc w:val="left"/>
      <w:pPr>
        <w:ind w:left="1800" w:hanging="360"/>
      </w:pPr>
      <w:rPr>
        <w:rFonts w:ascii="Courier New" w:hAnsi="Courier New" w:cs="Courier New" w:hint="default"/>
      </w:rPr>
    </w:lvl>
    <w:lvl w:ilvl="2" w:tplc="041B0005" w:tentative="1">
      <w:start w:val="1"/>
      <w:numFmt w:val="bullet"/>
      <w:lvlText w:val=""/>
      <w:lvlJc w:val="left"/>
      <w:pPr>
        <w:ind w:left="2520" w:hanging="360"/>
      </w:pPr>
      <w:rPr>
        <w:rFonts w:ascii="Wingdings" w:hAnsi="Wingdings" w:hint="default"/>
      </w:rPr>
    </w:lvl>
    <w:lvl w:ilvl="3" w:tplc="041B0001" w:tentative="1">
      <w:start w:val="1"/>
      <w:numFmt w:val="bullet"/>
      <w:lvlText w:val=""/>
      <w:lvlJc w:val="left"/>
      <w:pPr>
        <w:ind w:left="3240" w:hanging="360"/>
      </w:pPr>
      <w:rPr>
        <w:rFonts w:ascii="Symbol" w:hAnsi="Symbol" w:hint="default"/>
      </w:rPr>
    </w:lvl>
    <w:lvl w:ilvl="4" w:tplc="041B0003" w:tentative="1">
      <w:start w:val="1"/>
      <w:numFmt w:val="bullet"/>
      <w:lvlText w:val="o"/>
      <w:lvlJc w:val="left"/>
      <w:pPr>
        <w:ind w:left="3960" w:hanging="360"/>
      </w:pPr>
      <w:rPr>
        <w:rFonts w:ascii="Courier New" w:hAnsi="Courier New" w:cs="Courier New" w:hint="default"/>
      </w:rPr>
    </w:lvl>
    <w:lvl w:ilvl="5" w:tplc="041B0005" w:tentative="1">
      <w:start w:val="1"/>
      <w:numFmt w:val="bullet"/>
      <w:lvlText w:val=""/>
      <w:lvlJc w:val="left"/>
      <w:pPr>
        <w:ind w:left="4680" w:hanging="360"/>
      </w:pPr>
      <w:rPr>
        <w:rFonts w:ascii="Wingdings" w:hAnsi="Wingdings" w:hint="default"/>
      </w:rPr>
    </w:lvl>
    <w:lvl w:ilvl="6" w:tplc="041B0001" w:tentative="1">
      <w:start w:val="1"/>
      <w:numFmt w:val="bullet"/>
      <w:lvlText w:val=""/>
      <w:lvlJc w:val="left"/>
      <w:pPr>
        <w:ind w:left="5400" w:hanging="360"/>
      </w:pPr>
      <w:rPr>
        <w:rFonts w:ascii="Symbol" w:hAnsi="Symbol" w:hint="default"/>
      </w:rPr>
    </w:lvl>
    <w:lvl w:ilvl="7" w:tplc="041B0003" w:tentative="1">
      <w:start w:val="1"/>
      <w:numFmt w:val="bullet"/>
      <w:lvlText w:val="o"/>
      <w:lvlJc w:val="left"/>
      <w:pPr>
        <w:ind w:left="6120" w:hanging="360"/>
      </w:pPr>
      <w:rPr>
        <w:rFonts w:ascii="Courier New" w:hAnsi="Courier New" w:cs="Courier New" w:hint="default"/>
      </w:rPr>
    </w:lvl>
    <w:lvl w:ilvl="8" w:tplc="041B0005" w:tentative="1">
      <w:start w:val="1"/>
      <w:numFmt w:val="bullet"/>
      <w:lvlText w:val=""/>
      <w:lvlJc w:val="left"/>
      <w:pPr>
        <w:ind w:left="6840" w:hanging="360"/>
      </w:pPr>
      <w:rPr>
        <w:rFonts w:ascii="Wingdings" w:hAnsi="Wingdings" w:hint="default"/>
      </w:rPr>
    </w:lvl>
  </w:abstractNum>
  <w:abstractNum w:abstractNumId="30">
    <w:nsid w:val="720A3E49"/>
    <w:multiLevelType w:val="hybridMultilevel"/>
    <w:tmpl w:val="6C08C742"/>
    <w:lvl w:ilvl="0" w:tplc="041B0001">
      <w:start w:val="1"/>
      <w:numFmt w:val="bullet"/>
      <w:lvlText w:val=""/>
      <w:lvlJc w:val="left"/>
      <w:pPr>
        <w:ind w:left="1080" w:hanging="360"/>
      </w:pPr>
      <w:rPr>
        <w:rFonts w:ascii="Symbol" w:hAnsi="Symbol" w:hint="default"/>
      </w:rPr>
    </w:lvl>
    <w:lvl w:ilvl="1" w:tplc="041B0003" w:tentative="1">
      <w:start w:val="1"/>
      <w:numFmt w:val="bullet"/>
      <w:lvlText w:val="o"/>
      <w:lvlJc w:val="left"/>
      <w:pPr>
        <w:ind w:left="1800" w:hanging="360"/>
      </w:pPr>
      <w:rPr>
        <w:rFonts w:ascii="Courier New" w:hAnsi="Courier New" w:cs="Courier New" w:hint="default"/>
      </w:rPr>
    </w:lvl>
    <w:lvl w:ilvl="2" w:tplc="041B0005" w:tentative="1">
      <w:start w:val="1"/>
      <w:numFmt w:val="bullet"/>
      <w:lvlText w:val=""/>
      <w:lvlJc w:val="left"/>
      <w:pPr>
        <w:ind w:left="2520" w:hanging="360"/>
      </w:pPr>
      <w:rPr>
        <w:rFonts w:ascii="Wingdings" w:hAnsi="Wingdings" w:hint="default"/>
      </w:rPr>
    </w:lvl>
    <w:lvl w:ilvl="3" w:tplc="041B0001" w:tentative="1">
      <w:start w:val="1"/>
      <w:numFmt w:val="bullet"/>
      <w:lvlText w:val=""/>
      <w:lvlJc w:val="left"/>
      <w:pPr>
        <w:ind w:left="3240" w:hanging="360"/>
      </w:pPr>
      <w:rPr>
        <w:rFonts w:ascii="Symbol" w:hAnsi="Symbol" w:hint="default"/>
      </w:rPr>
    </w:lvl>
    <w:lvl w:ilvl="4" w:tplc="041B0003" w:tentative="1">
      <w:start w:val="1"/>
      <w:numFmt w:val="bullet"/>
      <w:lvlText w:val="o"/>
      <w:lvlJc w:val="left"/>
      <w:pPr>
        <w:ind w:left="3960" w:hanging="360"/>
      </w:pPr>
      <w:rPr>
        <w:rFonts w:ascii="Courier New" w:hAnsi="Courier New" w:cs="Courier New" w:hint="default"/>
      </w:rPr>
    </w:lvl>
    <w:lvl w:ilvl="5" w:tplc="041B0005" w:tentative="1">
      <w:start w:val="1"/>
      <w:numFmt w:val="bullet"/>
      <w:lvlText w:val=""/>
      <w:lvlJc w:val="left"/>
      <w:pPr>
        <w:ind w:left="4680" w:hanging="360"/>
      </w:pPr>
      <w:rPr>
        <w:rFonts w:ascii="Wingdings" w:hAnsi="Wingdings" w:hint="default"/>
      </w:rPr>
    </w:lvl>
    <w:lvl w:ilvl="6" w:tplc="041B0001" w:tentative="1">
      <w:start w:val="1"/>
      <w:numFmt w:val="bullet"/>
      <w:lvlText w:val=""/>
      <w:lvlJc w:val="left"/>
      <w:pPr>
        <w:ind w:left="5400" w:hanging="360"/>
      </w:pPr>
      <w:rPr>
        <w:rFonts w:ascii="Symbol" w:hAnsi="Symbol" w:hint="default"/>
      </w:rPr>
    </w:lvl>
    <w:lvl w:ilvl="7" w:tplc="041B0003" w:tentative="1">
      <w:start w:val="1"/>
      <w:numFmt w:val="bullet"/>
      <w:lvlText w:val="o"/>
      <w:lvlJc w:val="left"/>
      <w:pPr>
        <w:ind w:left="6120" w:hanging="360"/>
      </w:pPr>
      <w:rPr>
        <w:rFonts w:ascii="Courier New" w:hAnsi="Courier New" w:cs="Courier New" w:hint="default"/>
      </w:rPr>
    </w:lvl>
    <w:lvl w:ilvl="8" w:tplc="041B0005" w:tentative="1">
      <w:start w:val="1"/>
      <w:numFmt w:val="bullet"/>
      <w:lvlText w:val=""/>
      <w:lvlJc w:val="left"/>
      <w:pPr>
        <w:ind w:left="6840" w:hanging="360"/>
      </w:pPr>
      <w:rPr>
        <w:rFonts w:ascii="Wingdings" w:hAnsi="Wingdings" w:hint="default"/>
      </w:rPr>
    </w:lvl>
  </w:abstractNum>
  <w:abstractNum w:abstractNumId="31">
    <w:nsid w:val="770E2028"/>
    <w:multiLevelType w:val="hybridMultilevel"/>
    <w:tmpl w:val="E6084106"/>
    <w:lvl w:ilvl="0" w:tplc="0409000F">
      <w:start w:val="1"/>
      <w:numFmt w:val="decimal"/>
      <w:lvlText w:val="%1."/>
      <w:lvlJc w:val="left"/>
      <w:pPr>
        <w:ind w:left="3583" w:hanging="360"/>
      </w:pPr>
    </w:lvl>
    <w:lvl w:ilvl="1" w:tplc="04090019" w:tentative="1">
      <w:start w:val="1"/>
      <w:numFmt w:val="lowerLetter"/>
      <w:lvlText w:val="%2."/>
      <w:lvlJc w:val="left"/>
      <w:pPr>
        <w:ind w:left="4303" w:hanging="360"/>
      </w:pPr>
    </w:lvl>
    <w:lvl w:ilvl="2" w:tplc="0409001B" w:tentative="1">
      <w:start w:val="1"/>
      <w:numFmt w:val="lowerRoman"/>
      <w:lvlText w:val="%3."/>
      <w:lvlJc w:val="right"/>
      <w:pPr>
        <w:ind w:left="5023" w:hanging="180"/>
      </w:pPr>
    </w:lvl>
    <w:lvl w:ilvl="3" w:tplc="0409000F" w:tentative="1">
      <w:start w:val="1"/>
      <w:numFmt w:val="decimal"/>
      <w:lvlText w:val="%4."/>
      <w:lvlJc w:val="left"/>
      <w:pPr>
        <w:ind w:left="5743" w:hanging="360"/>
      </w:pPr>
    </w:lvl>
    <w:lvl w:ilvl="4" w:tplc="04090019" w:tentative="1">
      <w:start w:val="1"/>
      <w:numFmt w:val="lowerLetter"/>
      <w:lvlText w:val="%5."/>
      <w:lvlJc w:val="left"/>
      <w:pPr>
        <w:ind w:left="6463" w:hanging="360"/>
      </w:pPr>
    </w:lvl>
    <w:lvl w:ilvl="5" w:tplc="0409001B" w:tentative="1">
      <w:start w:val="1"/>
      <w:numFmt w:val="lowerRoman"/>
      <w:lvlText w:val="%6."/>
      <w:lvlJc w:val="right"/>
      <w:pPr>
        <w:ind w:left="7183" w:hanging="180"/>
      </w:pPr>
    </w:lvl>
    <w:lvl w:ilvl="6" w:tplc="0409000F" w:tentative="1">
      <w:start w:val="1"/>
      <w:numFmt w:val="decimal"/>
      <w:lvlText w:val="%7."/>
      <w:lvlJc w:val="left"/>
      <w:pPr>
        <w:ind w:left="7903" w:hanging="360"/>
      </w:pPr>
    </w:lvl>
    <w:lvl w:ilvl="7" w:tplc="04090019" w:tentative="1">
      <w:start w:val="1"/>
      <w:numFmt w:val="lowerLetter"/>
      <w:lvlText w:val="%8."/>
      <w:lvlJc w:val="left"/>
      <w:pPr>
        <w:ind w:left="8623" w:hanging="360"/>
      </w:pPr>
    </w:lvl>
    <w:lvl w:ilvl="8" w:tplc="0409001B" w:tentative="1">
      <w:start w:val="1"/>
      <w:numFmt w:val="lowerRoman"/>
      <w:lvlText w:val="%9."/>
      <w:lvlJc w:val="right"/>
      <w:pPr>
        <w:ind w:left="9343" w:hanging="180"/>
      </w:pPr>
    </w:lvl>
  </w:abstractNum>
  <w:abstractNum w:abstractNumId="32">
    <w:nsid w:val="77EA171C"/>
    <w:multiLevelType w:val="hybridMultilevel"/>
    <w:tmpl w:val="A88ECBB2"/>
    <w:lvl w:ilvl="0" w:tplc="041B000F">
      <w:start w:val="1"/>
      <w:numFmt w:val="decimal"/>
      <w:lvlText w:val="%1."/>
      <w:lvlJc w:val="left"/>
      <w:pPr>
        <w:ind w:left="720" w:hanging="360"/>
      </w:pPr>
    </w:lvl>
    <w:lvl w:ilvl="1" w:tplc="041B0019" w:tentative="1">
      <w:start w:val="1"/>
      <w:numFmt w:val="lowerLetter"/>
      <w:lvlText w:val="%2."/>
      <w:lvlJc w:val="left"/>
      <w:pPr>
        <w:ind w:left="1440" w:hanging="360"/>
      </w:pPr>
    </w:lvl>
    <w:lvl w:ilvl="2" w:tplc="041B001B" w:tentative="1">
      <w:start w:val="1"/>
      <w:numFmt w:val="lowerRoman"/>
      <w:lvlText w:val="%3."/>
      <w:lvlJc w:val="right"/>
      <w:pPr>
        <w:ind w:left="2160" w:hanging="180"/>
      </w:pPr>
    </w:lvl>
    <w:lvl w:ilvl="3" w:tplc="041B000F" w:tentative="1">
      <w:start w:val="1"/>
      <w:numFmt w:val="decimal"/>
      <w:lvlText w:val="%4."/>
      <w:lvlJc w:val="left"/>
      <w:pPr>
        <w:ind w:left="2880" w:hanging="360"/>
      </w:pPr>
    </w:lvl>
    <w:lvl w:ilvl="4" w:tplc="041B0019" w:tentative="1">
      <w:start w:val="1"/>
      <w:numFmt w:val="lowerLetter"/>
      <w:lvlText w:val="%5."/>
      <w:lvlJc w:val="left"/>
      <w:pPr>
        <w:ind w:left="3600" w:hanging="360"/>
      </w:pPr>
    </w:lvl>
    <w:lvl w:ilvl="5" w:tplc="041B001B" w:tentative="1">
      <w:start w:val="1"/>
      <w:numFmt w:val="lowerRoman"/>
      <w:lvlText w:val="%6."/>
      <w:lvlJc w:val="right"/>
      <w:pPr>
        <w:ind w:left="4320" w:hanging="180"/>
      </w:pPr>
    </w:lvl>
    <w:lvl w:ilvl="6" w:tplc="041B000F" w:tentative="1">
      <w:start w:val="1"/>
      <w:numFmt w:val="decimal"/>
      <w:lvlText w:val="%7."/>
      <w:lvlJc w:val="left"/>
      <w:pPr>
        <w:ind w:left="5040" w:hanging="360"/>
      </w:pPr>
    </w:lvl>
    <w:lvl w:ilvl="7" w:tplc="041B0019" w:tentative="1">
      <w:start w:val="1"/>
      <w:numFmt w:val="lowerLetter"/>
      <w:lvlText w:val="%8."/>
      <w:lvlJc w:val="left"/>
      <w:pPr>
        <w:ind w:left="5760" w:hanging="360"/>
      </w:pPr>
    </w:lvl>
    <w:lvl w:ilvl="8" w:tplc="041B001B" w:tentative="1">
      <w:start w:val="1"/>
      <w:numFmt w:val="lowerRoman"/>
      <w:lvlText w:val="%9."/>
      <w:lvlJc w:val="right"/>
      <w:pPr>
        <w:ind w:left="6480" w:hanging="180"/>
      </w:pPr>
    </w:lvl>
  </w:abstractNum>
  <w:abstractNum w:abstractNumId="33">
    <w:nsid w:val="7A975598"/>
    <w:multiLevelType w:val="hybridMultilevel"/>
    <w:tmpl w:val="F59ABFE8"/>
    <w:lvl w:ilvl="0" w:tplc="041B000F">
      <w:start w:val="1"/>
      <w:numFmt w:val="decimal"/>
      <w:lvlText w:val="%1."/>
      <w:lvlJc w:val="left"/>
      <w:pPr>
        <w:ind w:left="720" w:hanging="360"/>
      </w:pPr>
    </w:lvl>
    <w:lvl w:ilvl="1" w:tplc="041B0019" w:tentative="1">
      <w:start w:val="1"/>
      <w:numFmt w:val="lowerLetter"/>
      <w:lvlText w:val="%2."/>
      <w:lvlJc w:val="left"/>
      <w:pPr>
        <w:ind w:left="1440" w:hanging="360"/>
      </w:pPr>
    </w:lvl>
    <w:lvl w:ilvl="2" w:tplc="041B001B" w:tentative="1">
      <w:start w:val="1"/>
      <w:numFmt w:val="lowerRoman"/>
      <w:lvlText w:val="%3."/>
      <w:lvlJc w:val="right"/>
      <w:pPr>
        <w:ind w:left="2160" w:hanging="180"/>
      </w:pPr>
    </w:lvl>
    <w:lvl w:ilvl="3" w:tplc="041B000F" w:tentative="1">
      <w:start w:val="1"/>
      <w:numFmt w:val="decimal"/>
      <w:lvlText w:val="%4."/>
      <w:lvlJc w:val="left"/>
      <w:pPr>
        <w:ind w:left="2880" w:hanging="360"/>
      </w:pPr>
    </w:lvl>
    <w:lvl w:ilvl="4" w:tplc="041B0019" w:tentative="1">
      <w:start w:val="1"/>
      <w:numFmt w:val="lowerLetter"/>
      <w:lvlText w:val="%5."/>
      <w:lvlJc w:val="left"/>
      <w:pPr>
        <w:ind w:left="3600" w:hanging="360"/>
      </w:pPr>
    </w:lvl>
    <w:lvl w:ilvl="5" w:tplc="041B001B" w:tentative="1">
      <w:start w:val="1"/>
      <w:numFmt w:val="lowerRoman"/>
      <w:lvlText w:val="%6."/>
      <w:lvlJc w:val="right"/>
      <w:pPr>
        <w:ind w:left="4320" w:hanging="180"/>
      </w:pPr>
    </w:lvl>
    <w:lvl w:ilvl="6" w:tplc="041B000F" w:tentative="1">
      <w:start w:val="1"/>
      <w:numFmt w:val="decimal"/>
      <w:lvlText w:val="%7."/>
      <w:lvlJc w:val="left"/>
      <w:pPr>
        <w:ind w:left="5040" w:hanging="360"/>
      </w:pPr>
    </w:lvl>
    <w:lvl w:ilvl="7" w:tplc="041B0019" w:tentative="1">
      <w:start w:val="1"/>
      <w:numFmt w:val="lowerLetter"/>
      <w:lvlText w:val="%8."/>
      <w:lvlJc w:val="left"/>
      <w:pPr>
        <w:ind w:left="5760" w:hanging="360"/>
      </w:pPr>
    </w:lvl>
    <w:lvl w:ilvl="8" w:tplc="041B001B" w:tentative="1">
      <w:start w:val="1"/>
      <w:numFmt w:val="lowerRoman"/>
      <w:lvlText w:val="%9."/>
      <w:lvlJc w:val="right"/>
      <w:pPr>
        <w:ind w:left="6480" w:hanging="180"/>
      </w:pPr>
    </w:lvl>
  </w:abstractNum>
  <w:num w:numId="1">
    <w:abstractNumId w:val="24"/>
  </w:num>
  <w:num w:numId="2">
    <w:abstractNumId w:val="26"/>
  </w:num>
  <w:num w:numId="3">
    <w:abstractNumId w:val="32"/>
  </w:num>
  <w:num w:numId="4">
    <w:abstractNumId w:val="12"/>
  </w:num>
  <w:num w:numId="5">
    <w:abstractNumId w:val="4"/>
  </w:num>
  <w:num w:numId="6">
    <w:abstractNumId w:val="30"/>
  </w:num>
  <w:num w:numId="7">
    <w:abstractNumId w:val="3"/>
  </w:num>
  <w:num w:numId="8">
    <w:abstractNumId w:val="29"/>
  </w:num>
  <w:num w:numId="9">
    <w:abstractNumId w:val="9"/>
  </w:num>
  <w:num w:numId="10">
    <w:abstractNumId w:val="21"/>
  </w:num>
  <w:num w:numId="11">
    <w:abstractNumId w:val="25"/>
  </w:num>
  <w:num w:numId="12">
    <w:abstractNumId w:val="8"/>
  </w:num>
  <w:num w:numId="13">
    <w:abstractNumId w:val="20"/>
  </w:num>
  <w:num w:numId="14">
    <w:abstractNumId w:val="11"/>
  </w:num>
  <w:num w:numId="15">
    <w:abstractNumId w:val="18"/>
  </w:num>
  <w:num w:numId="16">
    <w:abstractNumId w:val="23"/>
  </w:num>
  <w:num w:numId="17">
    <w:abstractNumId w:val="19"/>
  </w:num>
  <w:num w:numId="18">
    <w:abstractNumId w:val="33"/>
  </w:num>
  <w:num w:numId="19">
    <w:abstractNumId w:val="13"/>
  </w:num>
  <w:num w:numId="20">
    <w:abstractNumId w:val="22"/>
  </w:num>
  <w:num w:numId="21">
    <w:abstractNumId w:val="31"/>
  </w:num>
  <w:num w:numId="22">
    <w:abstractNumId w:val="28"/>
  </w:num>
  <w:num w:numId="23">
    <w:abstractNumId w:val="7"/>
  </w:num>
  <w:num w:numId="24">
    <w:abstractNumId w:val="14"/>
  </w:num>
  <w:num w:numId="25">
    <w:abstractNumId w:val="5"/>
  </w:num>
  <w:num w:numId="26">
    <w:abstractNumId w:val="10"/>
  </w:num>
  <w:num w:numId="27">
    <w:abstractNumId w:val="6"/>
  </w:num>
  <w:num w:numId="28">
    <w:abstractNumId w:val="17"/>
  </w:num>
  <w:num w:numId="29">
    <w:abstractNumId w:val="27"/>
  </w:num>
  <w:num w:numId="30">
    <w:abstractNumId w:val="0"/>
  </w:num>
  <w:num w:numId="31">
    <w:abstractNumId w:val="1"/>
  </w:num>
  <w:num w:numId="32">
    <w:abstractNumId w:val="15"/>
  </w:num>
  <w:num w:numId="33">
    <w:abstractNumId w:val="16"/>
  </w:num>
  <w:num w:numId="3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164AC"/>
    <w:rsid w:val="00014119"/>
    <w:rsid w:val="00017019"/>
    <w:rsid w:val="00025EC1"/>
    <w:rsid w:val="00026D6C"/>
    <w:rsid w:val="00027C70"/>
    <w:rsid w:val="00032145"/>
    <w:rsid w:val="00056A97"/>
    <w:rsid w:val="0006111E"/>
    <w:rsid w:val="000854C3"/>
    <w:rsid w:val="00085562"/>
    <w:rsid w:val="0009205B"/>
    <w:rsid w:val="000A4111"/>
    <w:rsid w:val="000A45F6"/>
    <w:rsid w:val="000B45AE"/>
    <w:rsid w:val="000B5517"/>
    <w:rsid w:val="000C0DF7"/>
    <w:rsid w:val="000C4B7F"/>
    <w:rsid w:val="000D1A7C"/>
    <w:rsid w:val="000E6017"/>
    <w:rsid w:val="000F2313"/>
    <w:rsid w:val="000F420F"/>
    <w:rsid w:val="000F5D6C"/>
    <w:rsid w:val="00100E74"/>
    <w:rsid w:val="00111302"/>
    <w:rsid w:val="00111F67"/>
    <w:rsid w:val="001232CF"/>
    <w:rsid w:val="0012504F"/>
    <w:rsid w:val="00140903"/>
    <w:rsid w:val="00140C76"/>
    <w:rsid w:val="00141C1D"/>
    <w:rsid w:val="00143A0D"/>
    <w:rsid w:val="00144882"/>
    <w:rsid w:val="00146F8E"/>
    <w:rsid w:val="00151F3C"/>
    <w:rsid w:val="00153742"/>
    <w:rsid w:val="001605E6"/>
    <w:rsid w:val="00167472"/>
    <w:rsid w:val="00167AFC"/>
    <w:rsid w:val="00170631"/>
    <w:rsid w:val="00171E7C"/>
    <w:rsid w:val="00173440"/>
    <w:rsid w:val="00177504"/>
    <w:rsid w:val="00190228"/>
    <w:rsid w:val="00190715"/>
    <w:rsid w:val="00192D77"/>
    <w:rsid w:val="001A0070"/>
    <w:rsid w:val="001A39BD"/>
    <w:rsid w:val="001A6778"/>
    <w:rsid w:val="001A71BF"/>
    <w:rsid w:val="001C683B"/>
    <w:rsid w:val="001D06A4"/>
    <w:rsid w:val="001D2372"/>
    <w:rsid w:val="001D24DE"/>
    <w:rsid w:val="001E148C"/>
    <w:rsid w:val="001E5624"/>
    <w:rsid w:val="002164AC"/>
    <w:rsid w:val="002208B6"/>
    <w:rsid w:val="0022215A"/>
    <w:rsid w:val="00223316"/>
    <w:rsid w:val="002242FC"/>
    <w:rsid w:val="00224363"/>
    <w:rsid w:val="0022583B"/>
    <w:rsid w:val="0022720E"/>
    <w:rsid w:val="00232784"/>
    <w:rsid w:val="00246D4B"/>
    <w:rsid w:val="002561A2"/>
    <w:rsid w:val="00256CE8"/>
    <w:rsid w:val="0026410B"/>
    <w:rsid w:val="00264634"/>
    <w:rsid w:val="00275A57"/>
    <w:rsid w:val="0028341B"/>
    <w:rsid w:val="00284145"/>
    <w:rsid w:val="00290952"/>
    <w:rsid w:val="0029110C"/>
    <w:rsid w:val="00291592"/>
    <w:rsid w:val="0029593C"/>
    <w:rsid w:val="002A4395"/>
    <w:rsid w:val="002A5D13"/>
    <w:rsid w:val="002B14B6"/>
    <w:rsid w:val="002B5053"/>
    <w:rsid w:val="002B5B76"/>
    <w:rsid w:val="002B6E7A"/>
    <w:rsid w:val="002D26AC"/>
    <w:rsid w:val="002E1D21"/>
    <w:rsid w:val="002F12AC"/>
    <w:rsid w:val="002F1755"/>
    <w:rsid w:val="002F4C20"/>
    <w:rsid w:val="00302947"/>
    <w:rsid w:val="00305D89"/>
    <w:rsid w:val="00305F5E"/>
    <w:rsid w:val="003115D9"/>
    <w:rsid w:val="003158DF"/>
    <w:rsid w:val="00321923"/>
    <w:rsid w:val="00322F6D"/>
    <w:rsid w:val="00336221"/>
    <w:rsid w:val="00364204"/>
    <w:rsid w:val="00364753"/>
    <w:rsid w:val="003659B3"/>
    <w:rsid w:val="00372D08"/>
    <w:rsid w:val="00374296"/>
    <w:rsid w:val="00376443"/>
    <w:rsid w:val="00377F3B"/>
    <w:rsid w:val="00386D95"/>
    <w:rsid w:val="003922B9"/>
    <w:rsid w:val="00392874"/>
    <w:rsid w:val="003A277C"/>
    <w:rsid w:val="003A288A"/>
    <w:rsid w:val="003A2BFE"/>
    <w:rsid w:val="003B0B37"/>
    <w:rsid w:val="003C1C3F"/>
    <w:rsid w:val="003C50AF"/>
    <w:rsid w:val="003D39EC"/>
    <w:rsid w:val="003D667D"/>
    <w:rsid w:val="003E025B"/>
    <w:rsid w:val="003E2565"/>
    <w:rsid w:val="003F1427"/>
    <w:rsid w:val="003F196A"/>
    <w:rsid w:val="003F248F"/>
    <w:rsid w:val="003F3347"/>
    <w:rsid w:val="003F483C"/>
    <w:rsid w:val="00404C96"/>
    <w:rsid w:val="00405283"/>
    <w:rsid w:val="00414515"/>
    <w:rsid w:val="00414C80"/>
    <w:rsid w:val="00422297"/>
    <w:rsid w:val="00424A10"/>
    <w:rsid w:val="00431C26"/>
    <w:rsid w:val="00440075"/>
    <w:rsid w:val="00440203"/>
    <w:rsid w:val="00442680"/>
    <w:rsid w:val="004433D8"/>
    <w:rsid w:val="00444A99"/>
    <w:rsid w:val="00451AC4"/>
    <w:rsid w:val="00451CCE"/>
    <w:rsid w:val="0046582A"/>
    <w:rsid w:val="0048382F"/>
    <w:rsid w:val="00487BEC"/>
    <w:rsid w:val="004908E8"/>
    <w:rsid w:val="00490C95"/>
    <w:rsid w:val="004A5D51"/>
    <w:rsid w:val="004B0E22"/>
    <w:rsid w:val="004B16C1"/>
    <w:rsid w:val="004D481F"/>
    <w:rsid w:val="004D6187"/>
    <w:rsid w:val="004E0A41"/>
    <w:rsid w:val="004E0B76"/>
    <w:rsid w:val="004E4500"/>
    <w:rsid w:val="004E6545"/>
    <w:rsid w:val="004E7635"/>
    <w:rsid w:val="004F1BAD"/>
    <w:rsid w:val="004F5C57"/>
    <w:rsid w:val="004F5EF6"/>
    <w:rsid w:val="004F630D"/>
    <w:rsid w:val="004F6FC0"/>
    <w:rsid w:val="00532369"/>
    <w:rsid w:val="00544915"/>
    <w:rsid w:val="00545A83"/>
    <w:rsid w:val="00555D62"/>
    <w:rsid w:val="005602BC"/>
    <w:rsid w:val="00570092"/>
    <w:rsid w:val="00571821"/>
    <w:rsid w:val="00583520"/>
    <w:rsid w:val="00584B6B"/>
    <w:rsid w:val="005B2C1F"/>
    <w:rsid w:val="005C3281"/>
    <w:rsid w:val="005D108E"/>
    <w:rsid w:val="005E3AE0"/>
    <w:rsid w:val="005E72E8"/>
    <w:rsid w:val="005E7C54"/>
    <w:rsid w:val="005F0F3B"/>
    <w:rsid w:val="0060253D"/>
    <w:rsid w:val="00604951"/>
    <w:rsid w:val="00615AA2"/>
    <w:rsid w:val="006275FD"/>
    <w:rsid w:val="00631A17"/>
    <w:rsid w:val="006347D1"/>
    <w:rsid w:val="00641EAE"/>
    <w:rsid w:val="006438A6"/>
    <w:rsid w:val="00662EDE"/>
    <w:rsid w:val="0066712F"/>
    <w:rsid w:val="00667600"/>
    <w:rsid w:val="00676413"/>
    <w:rsid w:val="006773BB"/>
    <w:rsid w:val="006928B0"/>
    <w:rsid w:val="006A31ED"/>
    <w:rsid w:val="006B0C33"/>
    <w:rsid w:val="006B2D4A"/>
    <w:rsid w:val="006B30CE"/>
    <w:rsid w:val="006B38E6"/>
    <w:rsid w:val="006E0513"/>
    <w:rsid w:val="006E7308"/>
    <w:rsid w:val="00701626"/>
    <w:rsid w:val="00703809"/>
    <w:rsid w:val="007062C6"/>
    <w:rsid w:val="00710041"/>
    <w:rsid w:val="00711319"/>
    <w:rsid w:val="00724247"/>
    <w:rsid w:val="007329EA"/>
    <w:rsid w:val="00750F10"/>
    <w:rsid w:val="00753601"/>
    <w:rsid w:val="00757F15"/>
    <w:rsid w:val="0076330D"/>
    <w:rsid w:val="0077122B"/>
    <w:rsid w:val="0077613C"/>
    <w:rsid w:val="00782BDF"/>
    <w:rsid w:val="00783433"/>
    <w:rsid w:val="007864ED"/>
    <w:rsid w:val="00786773"/>
    <w:rsid w:val="0078692F"/>
    <w:rsid w:val="00790CDB"/>
    <w:rsid w:val="007B61D7"/>
    <w:rsid w:val="007B6BE8"/>
    <w:rsid w:val="007C5034"/>
    <w:rsid w:val="007C60C0"/>
    <w:rsid w:val="007D1E9F"/>
    <w:rsid w:val="007D44BF"/>
    <w:rsid w:val="007D6553"/>
    <w:rsid w:val="007F06DE"/>
    <w:rsid w:val="007F4E60"/>
    <w:rsid w:val="007F6664"/>
    <w:rsid w:val="007F77DD"/>
    <w:rsid w:val="00800C2A"/>
    <w:rsid w:val="00800DF1"/>
    <w:rsid w:val="00801177"/>
    <w:rsid w:val="008031FA"/>
    <w:rsid w:val="008035B7"/>
    <w:rsid w:val="00812E8F"/>
    <w:rsid w:val="008174F8"/>
    <w:rsid w:val="0082565C"/>
    <w:rsid w:val="00830321"/>
    <w:rsid w:val="00837D45"/>
    <w:rsid w:val="00840088"/>
    <w:rsid w:val="00841F90"/>
    <w:rsid w:val="00845CF1"/>
    <w:rsid w:val="008540C0"/>
    <w:rsid w:val="00860C97"/>
    <w:rsid w:val="00862EEF"/>
    <w:rsid w:val="00863D7E"/>
    <w:rsid w:val="00866554"/>
    <w:rsid w:val="00867D59"/>
    <w:rsid w:val="00871A5F"/>
    <w:rsid w:val="00874F0F"/>
    <w:rsid w:val="008751FC"/>
    <w:rsid w:val="00875D6C"/>
    <w:rsid w:val="00876F49"/>
    <w:rsid w:val="00880853"/>
    <w:rsid w:val="00891E6B"/>
    <w:rsid w:val="0089240D"/>
    <w:rsid w:val="00892C42"/>
    <w:rsid w:val="00896DC4"/>
    <w:rsid w:val="008A06DF"/>
    <w:rsid w:val="008A5CA5"/>
    <w:rsid w:val="008B3746"/>
    <w:rsid w:val="008B4D99"/>
    <w:rsid w:val="008C4E47"/>
    <w:rsid w:val="008C6E73"/>
    <w:rsid w:val="00905C82"/>
    <w:rsid w:val="00906127"/>
    <w:rsid w:val="00921979"/>
    <w:rsid w:val="009258C7"/>
    <w:rsid w:val="009325AC"/>
    <w:rsid w:val="00933594"/>
    <w:rsid w:val="00947137"/>
    <w:rsid w:val="00951433"/>
    <w:rsid w:val="00952055"/>
    <w:rsid w:val="00955DD5"/>
    <w:rsid w:val="00965F1F"/>
    <w:rsid w:val="009752B2"/>
    <w:rsid w:val="00995256"/>
    <w:rsid w:val="009A5F5B"/>
    <w:rsid w:val="009B3250"/>
    <w:rsid w:val="009B39A7"/>
    <w:rsid w:val="009B3A30"/>
    <w:rsid w:val="009B7886"/>
    <w:rsid w:val="009C4E6B"/>
    <w:rsid w:val="009E2193"/>
    <w:rsid w:val="009E661D"/>
    <w:rsid w:val="009E6E8E"/>
    <w:rsid w:val="009F1644"/>
    <w:rsid w:val="00A0435B"/>
    <w:rsid w:val="00A05DAD"/>
    <w:rsid w:val="00A064E6"/>
    <w:rsid w:val="00A120B1"/>
    <w:rsid w:val="00A1353A"/>
    <w:rsid w:val="00A20437"/>
    <w:rsid w:val="00A24731"/>
    <w:rsid w:val="00A25758"/>
    <w:rsid w:val="00A2593C"/>
    <w:rsid w:val="00A33261"/>
    <w:rsid w:val="00A405ED"/>
    <w:rsid w:val="00A40B7A"/>
    <w:rsid w:val="00A41F3E"/>
    <w:rsid w:val="00A56F4D"/>
    <w:rsid w:val="00A60546"/>
    <w:rsid w:val="00A6736E"/>
    <w:rsid w:val="00A83C9B"/>
    <w:rsid w:val="00A85338"/>
    <w:rsid w:val="00A96A35"/>
    <w:rsid w:val="00A97779"/>
    <w:rsid w:val="00AB5487"/>
    <w:rsid w:val="00AC18B1"/>
    <w:rsid w:val="00AC2292"/>
    <w:rsid w:val="00AD15AC"/>
    <w:rsid w:val="00AD397D"/>
    <w:rsid w:val="00AD6EE6"/>
    <w:rsid w:val="00AE3AC7"/>
    <w:rsid w:val="00AE6E80"/>
    <w:rsid w:val="00AE7E97"/>
    <w:rsid w:val="00AF0B83"/>
    <w:rsid w:val="00AF1DD1"/>
    <w:rsid w:val="00B139E9"/>
    <w:rsid w:val="00B20BF4"/>
    <w:rsid w:val="00B23082"/>
    <w:rsid w:val="00B306C1"/>
    <w:rsid w:val="00B34AEB"/>
    <w:rsid w:val="00B35CD1"/>
    <w:rsid w:val="00B46FAE"/>
    <w:rsid w:val="00B553A3"/>
    <w:rsid w:val="00B642D1"/>
    <w:rsid w:val="00B65A83"/>
    <w:rsid w:val="00B67409"/>
    <w:rsid w:val="00B73290"/>
    <w:rsid w:val="00B818EE"/>
    <w:rsid w:val="00B9757B"/>
    <w:rsid w:val="00BA53F8"/>
    <w:rsid w:val="00BB03A1"/>
    <w:rsid w:val="00BB3880"/>
    <w:rsid w:val="00BC0BC4"/>
    <w:rsid w:val="00BC7A9E"/>
    <w:rsid w:val="00BD5394"/>
    <w:rsid w:val="00BE21E1"/>
    <w:rsid w:val="00BE440B"/>
    <w:rsid w:val="00BE7039"/>
    <w:rsid w:val="00BF432F"/>
    <w:rsid w:val="00C049D1"/>
    <w:rsid w:val="00C11C61"/>
    <w:rsid w:val="00C11C6D"/>
    <w:rsid w:val="00C11FD5"/>
    <w:rsid w:val="00C1224A"/>
    <w:rsid w:val="00C141F1"/>
    <w:rsid w:val="00C27CCD"/>
    <w:rsid w:val="00C51074"/>
    <w:rsid w:val="00C5507B"/>
    <w:rsid w:val="00C604F5"/>
    <w:rsid w:val="00C61E5F"/>
    <w:rsid w:val="00C71C28"/>
    <w:rsid w:val="00C74B45"/>
    <w:rsid w:val="00C83C8E"/>
    <w:rsid w:val="00C93CED"/>
    <w:rsid w:val="00C95E4E"/>
    <w:rsid w:val="00CC76A3"/>
    <w:rsid w:val="00CC78A4"/>
    <w:rsid w:val="00CC7D62"/>
    <w:rsid w:val="00CD1937"/>
    <w:rsid w:val="00CD22A9"/>
    <w:rsid w:val="00CD27A9"/>
    <w:rsid w:val="00CD32B0"/>
    <w:rsid w:val="00CD58E8"/>
    <w:rsid w:val="00CF4095"/>
    <w:rsid w:val="00D04F69"/>
    <w:rsid w:val="00D050B4"/>
    <w:rsid w:val="00D1089E"/>
    <w:rsid w:val="00D12DA5"/>
    <w:rsid w:val="00D13E8D"/>
    <w:rsid w:val="00D1643E"/>
    <w:rsid w:val="00D205A4"/>
    <w:rsid w:val="00D20FD7"/>
    <w:rsid w:val="00D21E68"/>
    <w:rsid w:val="00D25219"/>
    <w:rsid w:val="00D25ABB"/>
    <w:rsid w:val="00D262BA"/>
    <w:rsid w:val="00D27FDC"/>
    <w:rsid w:val="00D30E14"/>
    <w:rsid w:val="00D43E6F"/>
    <w:rsid w:val="00D639E3"/>
    <w:rsid w:val="00D64A66"/>
    <w:rsid w:val="00D755DA"/>
    <w:rsid w:val="00D94FF6"/>
    <w:rsid w:val="00DB2A0F"/>
    <w:rsid w:val="00DB655B"/>
    <w:rsid w:val="00DB7529"/>
    <w:rsid w:val="00DC2AFB"/>
    <w:rsid w:val="00DD394B"/>
    <w:rsid w:val="00DD430B"/>
    <w:rsid w:val="00DE684F"/>
    <w:rsid w:val="00DF1E41"/>
    <w:rsid w:val="00E06809"/>
    <w:rsid w:val="00E13DAC"/>
    <w:rsid w:val="00E16470"/>
    <w:rsid w:val="00E235C7"/>
    <w:rsid w:val="00E26180"/>
    <w:rsid w:val="00E3051E"/>
    <w:rsid w:val="00E30B25"/>
    <w:rsid w:val="00E44C5A"/>
    <w:rsid w:val="00E52C26"/>
    <w:rsid w:val="00E55625"/>
    <w:rsid w:val="00E55A61"/>
    <w:rsid w:val="00E63A7F"/>
    <w:rsid w:val="00E70057"/>
    <w:rsid w:val="00E7222F"/>
    <w:rsid w:val="00E742AB"/>
    <w:rsid w:val="00E838FE"/>
    <w:rsid w:val="00E865E0"/>
    <w:rsid w:val="00EB4356"/>
    <w:rsid w:val="00EB542A"/>
    <w:rsid w:val="00EC0C39"/>
    <w:rsid w:val="00EC79CF"/>
    <w:rsid w:val="00ED6947"/>
    <w:rsid w:val="00ED7EAF"/>
    <w:rsid w:val="00EE5283"/>
    <w:rsid w:val="00EE5D23"/>
    <w:rsid w:val="00EF08FF"/>
    <w:rsid w:val="00EF57F9"/>
    <w:rsid w:val="00F02558"/>
    <w:rsid w:val="00F11E6C"/>
    <w:rsid w:val="00F14F96"/>
    <w:rsid w:val="00F24F8F"/>
    <w:rsid w:val="00F36873"/>
    <w:rsid w:val="00F36FFB"/>
    <w:rsid w:val="00F456F0"/>
    <w:rsid w:val="00F564F9"/>
    <w:rsid w:val="00F57DD4"/>
    <w:rsid w:val="00F600F0"/>
    <w:rsid w:val="00F6293C"/>
    <w:rsid w:val="00F813BB"/>
    <w:rsid w:val="00F82DAC"/>
    <w:rsid w:val="00F90FC2"/>
    <w:rsid w:val="00FB19C3"/>
    <w:rsid w:val="00FC015A"/>
    <w:rsid w:val="00FD2657"/>
    <w:rsid w:val="00FD45A4"/>
    <w:rsid w:val="00FD5241"/>
    <w:rsid w:val="00FF02AA"/>
  </w:rsids>
  <m:mathPr>
    <m:mathFont m:val="Cambria Math"/>
    <m:brkBin m:val="before"/>
    <m:brkBinSub m:val="--"/>
    <m:smallFrac/>
    <m:dispDef/>
    <m:lMargin m:val="0"/>
    <m:rMargin m:val="0"/>
    <m:defJc m:val="centerGroup"/>
    <m:wrapIndent m:val="1440"/>
    <m:intLim m:val="subSup"/>
    <m:naryLim m:val="undOvr"/>
  </m:mathPr>
  <w:themeFontLang w:val="sk-SK"/>
  <w:clrSchemeMapping w:bg1="light1" w:t1="dark1" w:bg2="light2" w:t2="dark2" w:accent1="accent1" w:accent2="accent2" w:accent3="accent3" w:accent4="accent4" w:accent5="accent5" w:accent6="accent6" w:hyperlink="hyperlink" w:followedHyperlink="followedHyperlink"/>
  <w:shapeDefaults>
    <o:shapedefaults v:ext="edit" spidmax="1026" fill="f" fillcolor="white" stroke="f">
      <v:fill color="white" on="f"/>
      <v:stroke on="f"/>
    </o:shapedefaults>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sk-SK"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63A7F"/>
  </w:style>
  <w:style w:type="paragraph" w:styleId="Heading1">
    <w:name w:val="heading 1"/>
    <w:basedOn w:val="Normal"/>
    <w:next w:val="Normal"/>
    <w:link w:val="Heading1Char"/>
    <w:uiPriority w:val="9"/>
    <w:qFormat/>
    <w:rsid w:val="00BF432F"/>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semiHidden/>
    <w:unhideWhenUsed/>
    <w:qFormat/>
    <w:rsid w:val="003F3347"/>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3F3347"/>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A56F4D"/>
    <w:rPr>
      <w:color w:val="0000FF"/>
      <w:u w:val="single"/>
    </w:rPr>
  </w:style>
  <w:style w:type="paragraph" w:customStyle="1" w:styleId="Diplomovkanadpis">
    <w:name w:val="Diplomovka_nadpis"/>
    <w:basedOn w:val="Heading2"/>
    <w:next w:val="Diplomovkanormal"/>
    <w:link w:val="DiplomovkanadpisChar"/>
    <w:qFormat/>
    <w:rsid w:val="00A0435B"/>
    <w:rPr>
      <w:rFonts w:ascii="Times New Roman" w:hAnsi="Times New Roman" w:cs="Times New Roman"/>
      <w:b w:val="0"/>
      <w:color w:val="auto"/>
      <w:sz w:val="48"/>
    </w:rPr>
  </w:style>
  <w:style w:type="paragraph" w:customStyle="1" w:styleId="Diplomovkanormal">
    <w:name w:val="Diplomovka_normal"/>
    <w:qFormat/>
    <w:rsid w:val="00A0435B"/>
    <w:pPr>
      <w:jc w:val="both"/>
    </w:pPr>
    <w:rPr>
      <w:rFonts w:ascii="Times New Roman" w:eastAsiaTheme="majorEastAsia" w:hAnsi="Times New Roman" w:cs="Times New Roman"/>
      <w:bCs/>
      <w:spacing w:val="5"/>
      <w:kern w:val="28"/>
      <w:sz w:val="24"/>
      <w:szCs w:val="24"/>
    </w:rPr>
  </w:style>
  <w:style w:type="paragraph" w:styleId="BalloonText">
    <w:name w:val="Balloon Text"/>
    <w:basedOn w:val="Normal"/>
    <w:link w:val="BalloonTextChar"/>
    <w:uiPriority w:val="99"/>
    <w:semiHidden/>
    <w:unhideWhenUsed/>
    <w:rsid w:val="00584B6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84B6B"/>
    <w:rPr>
      <w:rFonts w:ascii="Tahoma" w:hAnsi="Tahoma" w:cs="Tahoma"/>
      <w:sz w:val="16"/>
      <w:szCs w:val="16"/>
    </w:rPr>
  </w:style>
  <w:style w:type="character" w:styleId="PlaceholderText">
    <w:name w:val="Placeholder Text"/>
    <w:basedOn w:val="DefaultParagraphFont"/>
    <w:uiPriority w:val="99"/>
    <w:semiHidden/>
    <w:rsid w:val="00584B6B"/>
    <w:rPr>
      <w:color w:val="808080"/>
    </w:rPr>
  </w:style>
  <w:style w:type="paragraph" w:styleId="Caption">
    <w:name w:val="caption"/>
    <w:basedOn w:val="Normal"/>
    <w:next w:val="Normal"/>
    <w:uiPriority w:val="35"/>
    <w:unhideWhenUsed/>
    <w:qFormat/>
    <w:rsid w:val="00BE21E1"/>
    <w:pPr>
      <w:spacing w:line="240" w:lineRule="auto"/>
    </w:pPr>
    <w:rPr>
      <w:b/>
      <w:bCs/>
      <w:color w:val="4F81BD" w:themeColor="accent1"/>
      <w:sz w:val="18"/>
      <w:szCs w:val="18"/>
    </w:rPr>
  </w:style>
  <w:style w:type="paragraph" w:styleId="FootnoteText">
    <w:name w:val="footnote text"/>
    <w:basedOn w:val="Normal"/>
    <w:link w:val="FootnoteTextChar"/>
    <w:uiPriority w:val="99"/>
    <w:semiHidden/>
    <w:unhideWhenUsed/>
    <w:rsid w:val="00BE21E1"/>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E21E1"/>
    <w:rPr>
      <w:sz w:val="20"/>
      <w:szCs w:val="20"/>
    </w:rPr>
  </w:style>
  <w:style w:type="character" w:styleId="FootnoteReference">
    <w:name w:val="footnote reference"/>
    <w:basedOn w:val="DefaultParagraphFont"/>
    <w:uiPriority w:val="99"/>
    <w:semiHidden/>
    <w:unhideWhenUsed/>
    <w:rsid w:val="00BE21E1"/>
    <w:rPr>
      <w:vertAlign w:val="superscript"/>
    </w:rPr>
  </w:style>
  <w:style w:type="paragraph" w:styleId="ListParagraph">
    <w:name w:val="List Paragraph"/>
    <w:basedOn w:val="Normal"/>
    <w:uiPriority w:val="34"/>
    <w:qFormat/>
    <w:rsid w:val="00BC7A9E"/>
    <w:pPr>
      <w:ind w:left="720"/>
      <w:contextualSpacing/>
    </w:pPr>
  </w:style>
  <w:style w:type="paragraph" w:styleId="Header">
    <w:name w:val="header"/>
    <w:basedOn w:val="Normal"/>
    <w:link w:val="HeaderChar"/>
    <w:uiPriority w:val="99"/>
    <w:unhideWhenUsed/>
    <w:rsid w:val="00E865E0"/>
    <w:pPr>
      <w:tabs>
        <w:tab w:val="center" w:pos="4536"/>
        <w:tab w:val="right" w:pos="9072"/>
      </w:tabs>
      <w:spacing w:after="0" w:line="240" w:lineRule="auto"/>
    </w:pPr>
  </w:style>
  <w:style w:type="character" w:customStyle="1" w:styleId="HeaderChar">
    <w:name w:val="Header Char"/>
    <w:basedOn w:val="DefaultParagraphFont"/>
    <w:link w:val="Header"/>
    <w:uiPriority w:val="99"/>
    <w:rsid w:val="00E865E0"/>
  </w:style>
  <w:style w:type="paragraph" w:styleId="Footer">
    <w:name w:val="footer"/>
    <w:basedOn w:val="Normal"/>
    <w:link w:val="FooterChar"/>
    <w:uiPriority w:val="99"/>
    <w:unhideWhenUsed/>
    <w:rsid w:val="00E865E0"/>
    <w:pPr>
      <w:tabs>
        <w:tab w:val="center" w:pos="4536"/>
        <w:tab w:val="right" w:pos="9072"/>
      </w:tabs>
      <w:spacing w:after="0" w:line="240" w:lineRule="auto"/>
    </w:pPr>
  </w:style>
  <w:style w:type="character" w:customStyle="1" w:styleId="FooterChar">
    <w:name w:val="Footer Char"/>
    <w:basedOn w:val="DefaultParagraphFont"/>
    <w:link w:val="Footer"/>
    <w:uiPriority w:val="99"/>
    <w:rsid w:val="00E865E0"/>
  </w:style>
  <w:style w:type="paragraph" w:styleId="NormalWeb">
    <w:name w:val="Normal (Web)"/>
    <w:basedOn w:val="Normal"/>
    <w:uiPriority w:val="99"/>
    <w:unhideWhenUsed/>
    <w:rsid w:val="00ED7EAF"/>
    <w:pPr>
      <w:spacing w:before="100" w:beforeAutospacing="1" w:after="100" w:afterAutospacing="1" w:line="240" w:lineRule="auto"/>
    </w:pPr>
    <w:rPr>
      <w:rFonts w:ascii="Times New Roman" w:eastAsiaTheme="minorEastAsia" w:hAnsi="Times New Roman" w:cs="Times New Roman"/>
      <w:sz w:val="24"/>
      <w:szCs w:val="24"/>
      <w:lang w:eastAsia="sk-SK"/>
    </w:rPr>
  </w:style>
  <w:style w:type="character" w:customStyle="1" w:styleId="null">
    <w:name w:val="null"/>
    <w:basedOn w:val="DefaultParagraphFont"/>
    <w:rsid w:val="000A4111"/>
  </w:style>
  <w:style w:type="character" w:customStyle="1" w:styleId="Heading1Char">
    <w:name w:val="Heading 1 Char"/>
    <w:basedOn w:val="DefaultParagraphFont"/>
    <w:link w:val="Heading1"/>
    <w:uiPriority w:val="9"/>
    <w:rsid w:val="00BF432F"/>
    <w:rPr>
      <w:rFonts w:asciiTheme="majorHAnsi" w:eastAsiaTheme="majorEastAsia" w:hAnsiTheme="majorHAnsi" w:cstheme="majorBidi"/>
      <w:b/>
      <w:bCs/>
      <w:color w:val="365F91" w:themeColor="accent1" w:themeShade="BF"/>
      <w:sz w:val="28"/>
      <w:szCs w:val="28"/>
    </w:rPr>
  </w:style>
  <w:style w:type="paragraph" w:styleId="TOCHeading">
    <w:name w:val="TOC Heading"/>
    <w:basedOn w:val="Heading1"/>
    <w:next w:val="Normal"/>
    <w:uiPriority w:val="39"/>
    <w:unhideWhenUsed/>
    <w:qFormat/>
    <w:rsid w:val="00BF432F"/>
    <w:pPr>
      <w:outlineLvl w:val="9"/>
    </w:pPr>
    <w:rPr>
      <w:lang w:eastAsia="sk-SK"/>
    </w:rPr>
  </w:style>
  <w:style w:type="character" w:customStyle="1" w:styleId="DiplomovkanadpisChar">
    <w:name w:val="Diplomovka_nadpis Char"/>
    <w:basedOn w:val="DefaultParagraphFont"/>
    <w:link w:val="Diplomovkanadpis"/>
    <w:rsid w:val="00845CF1"/>
    <w:rPr>
      <w:rFonts w:ascii="Times New Roman" w:eastAsiaTheme="majorEastAsia" w:hAnsi="Times New Roman" w:cs="Times New Roman"/>
      <w:bCs/>
      <w:sz w:val="48"/>
      <w:szCs w:val="26"/>
    </w:rPr>
  </w:style>
  <w:style w:type="character" w:customStyle="1" w:styleId="Heading2Char">
    <w:name w:val="Heading 2 Char"/>
    <w:basedOn w:val="DefaultParagraphFont"/>
    <w:link w:val="Heading2"/>
    <w:uiPriority w:val="9"/>
    <w:semiHidden/>
    <w:rsid w:val="003F3347"/>
    <w:rPr>
      <w:rFonts w:asciiTheme="majorHAnsi" w:eastAsiaTheme="majorEastAsia" w:hAnsiTheme="majorHAnsi" w:cstheme="majorBidi"/>
      <w:b/>
      <w:bCs/>
      <w:color w:val="4F81BD" w:themeColor="accent1"/>
      <w:sz w:val="26"/>
      <w:szCs w:val="26"/>
    </w:rPr>
  </w:style>
  <w:style w:type="paragraph" w:styleId="TOC1">
    <w:name w:val="toc 1"/>
    <w:basedOn w:val="Normal"/>
    <w:next w:val="Normal"/>
    <w:autoRedefine/>
    <w:uiPriority w:val="39"/>
    <w:unhideWhenUsed/>
    <w:qFormat/>
    <w:rsid w:val="009F1644"/>
    <w:pPr>
      <w:spacing w:after="100"/>
    </w:pPr>
  </w:style>
  <w:style w:type="character" w:customStyle="1" w:styleId="Heading3Char">
    <w:name w:val="Heading 3 Char"/>
    <w:basedOn w:val="DefaultParagraphFont"/>
    <w:link w:val="Heading3"/>
    <w:uiPriority w:val="9"/>
    <w:semiHidden/>
    <w:rsid w:val="003F3347"/>
    <w:rPr>
      <w:rFonts w:asciiTheme="majorHAnsi" w:eastAsiaTheme="majorEastAsia" w:hAnsiTheme="majorHAnsi" w:cstheme="majorBidi"/>
      <w:b/>
      <w:bCs/>
      <w:color w:val="4F81BD" w:themeColor="accent1"/>
    </w:rPr>
  </w:style>
  <w:style w:type="paragraph" w:customStyle="1" w:styleId="Diplomovkapodkapitola">
    <w:name w:val="Diplomovka_podkapitola"/>
    <w:basedOn w:val="Heading2"/>
    <w:link w:val="DiplomovkapodkapitolaChar"/>
    <w:qFormat/>
    <w:rsid w:val="00845CF1"/>
    <w:pPr>
      <w:numPr>
        <w:ilvl w:val="1"/>
        <w:numId w:val="20"/>
      </w:numPr>
    </w:pPr>
    <w:rPr>
      <w:color w:val="auto"/>
      <w:sz w:val="44"/>
    </w:rPr>
  </w:style>
  <w:style w:type="character" w:customStyle="1" w:styleId="DiplomovkapodkapitolaChar">
    <w:name w:val="Diplomovka_podkapitola Char"/>
    <w:basedOn w:val="DiplomovkanadpisChar"/>
    <w:link w:val="Diplomovkapodkapitola"/>
    <w:rsid w:val="00845CF1"/>
    <w:rPr>
      <w:rFonts w:asciiTheme="majorHAnsi" w:eastAsiaTheme="majorEastAsia" w:hAnsiTheme="majorHAnsi" w:cstheme="majorBidi"/>
      <w:b/>
      <w:bCs/>
      <w:sz w:val="44"/>
      <w:szCs w:val="26"/>
    </w:rPr>
  </w:style>
  <w:style w:type="paragraph" w:styleId="TOC2">
    <w:name w:val="toc 2"/>
    <w:basedOn w:val="Normal"/>
    <w:next w:val="Normal"/>
    <w:autoRedefine/>
    <w:uiPriority w:val="39"/>
    <w:unhideWhenUsed/>
    <w:qFormat/>
    <w:rsid w:val="00C27CCD"/>
    <w:pPr>
      <w:spacing w:after="100"/>
      <w:ind w:left="220"/>
    </w:pPr>
  </w:style>
  <w:style w:type="paragraph" w:styleId="TOC3">
    <w:name w:val="toc 3"/>
    <w:basedOn w:val="Normal"/>
    <w:next w:val="Normal"/>
    <w:autoRedefine/>
    <w:uiPriority w:val="39"/>
    <w:unhideWhenUsed/>
    <w:qFormat/>
    <w:rsid w:val="00C27CCD"/>
    <w:pPr>
      <w:spacing w:after="100"/>
      <w:ind w:left="440"/>
    </w:pPr>
  </w:style>
  <w:style w:type="character" w:customStyle="1" w:styleId="apple-converted-space">
    <w:name w:val="apple-converted-space"/>
    <w:basedOn w:val="DefaultParagraphFont"/>
    <w:rsid w:val="00C11C61"/>
  </w:style>
  <w:style w:type="character" w:styleId="CommentReference">
    <w:name w:val="annotation reference"/>
    <w:basedOn w:val="DefaultParagraphFont"/>
    <w:uiPriority w:val="99"/>
    <w:semiHidden/>
    <w:unhideWhenUsed/>
    <w:rsid w:val="001D06A4"/>
    <w:rPr>
      <w:sz w:val="16"/>
      <w:szCs w:val="16"/>
    </w:rPr>
  </w:style>
  <w:style w:type="paragraph" w:styleId="CommentText">
    <w:name w:val="annotation text"/>
    <w:basedOn w:val="Normal"/>
    <w:link w:val="CommentTextChar"/>
    <w:uiPriority w:val="99"/>
    <w:semiHidden/>
    <w:unhideWhenUsed/>
    <w:rsid w:val="001D06A4"/>
    <w:pPr>
      <w:spacing w:line="240" w:lineRule="auto"/>
    </w:pPr>
    <w:rPr>
      <w:sz w:val="20"/>
      <w:szCs w:val="20"/>
    </w:rPr>
  </w:style>
  <w:style w:type="character" w:customStyle="1" w:styleId="CommentTextChar">
    <w:name w:val="Comment Text Char"/>
    <w:basedOn w:val="DefaultParagraphFont"/>
    <w:link w:val="CommentText"/>
    <w:uiPriority w:val="99"/>
    <w:semiHidden/>
    <w:rsid w:val="001D06A4"/>
    <w:rPr>
      <w:sz w:val="20"/>
      <w:szCs w:val="20"/>
    </w:rPr>
  </w:style>
  <w:style w:type="paragraph" w:styleId="CommentSubject">
    <w:name w:val="annotation subject"/>
    <w:basedOn w:val="CommentText"/>
    <w:next w:val="CommentText"/>
    <w:link w:val="CommentSubjectChar"/>
    <w:uiPriority w:val="99"/>
    <w:semiHidden/>
    <w:unhideWhenUsed/>
    <w:rsid w:val="001D06A4"/>
    <w:rPr>
      <w:b/>
      <w:bCs/>
    </w:rPr>
  </w:style>
  <w:style w:type="character" w:customStyle="1" w:styleId="CommentSubjectChar">
    <w:name w:val="Comment Subject Char"/>
    <w:basedOn w:val="CommentTextChar"/>
    <w:link w:val="CommentSubject"/>
    <w:uiPriority w:val="99"/>
    <w:semiHidden/>
    <w:rsid w:val="001D06A4"/>
    <w:rPr>
      <w:b/>
      <w:bCs/>
      <w:sz w:val="20"/>
      <w:szCs w:val="20"/>
    </w:rPr>
  </w:style>
  <w:style w:type="paragraph" w:customStyle="1" w:styleId="Normalny">
    <w:name w:val="_Normalny"/>
    <w:basedOn w:val="Normal"/>
    <w:link w:val="NormalnyChar"/>
    <w:qFormat/>
    <w:rsid w:val="00336221"/>
    <w:pPr>
      <w:spacing w:after="0" w:line="360" w:lineRule="auto"/>
      <w:jc w:val="both"/>
    </w:pPr>
    <w:rPr>
      <w:rFonts w:ascii="Times New Roman" w:eastAsia="Times New Roman" w:hAnsi="Times New Roman" w:cs="Times New Roman"/>
      <w:sz w:val="24"/>
      <w:szCs w:val="24"/>
      <w:lang w:eastAsia="sk-SK"/>
    </w:rPr>
  </w:style>
  <w:style w:type="character" w:customStyle="1" w:styleId="NormalnyChar">
    <w:name w:val="_Normalny Char"/>
    <w:basedOn w:val="DefaultParagraphFont"/>
    <w:link w:val="Normalny"/>
    <w:rsid w:val="00336221"/>
    <w:rPr>
      <w:rFonts w:ascii="Times New Roman" w:eastAsia="Times New Roman" w:hAnsi="Times New Roman" w:cs="Times New Roman"/>
      <w:sz w:val="24"/>
      <w:szCs w:val="24"/>
      <w:lang w:eastAsia="sk-SK"/>
    </w:rPr>
  </w:style>
  <w:style w:type="paragraph" w:customStyle="1" w:styleId="Nadpisbezcisla">
    <w:name w:val="_Nadpis bez cisla"/>
    <w:basedOn w:val="Normalny"/>
    <w:link w:val="NadpisbezcislaChar"/>
    <w:qFormat/>
    <w:rsid w:val="00336221"/>
    <w:pPr>
      <w:pageBreakBefore/>
    </w:pPr>
    <w:rPr>
      <w:b/>
      <w:caps/>
      <w:sz w:val="32"/>
      <w:szCs w:val="32"/>
    </w:rPr>
  </w:style>
  <w:style w:type="character" w:customStyle="1" w:styleId="NadpisbezcislaChar">
    <w:name w:val="_Nadpis bez cisla Char"/>
    <w:basedOn w:val="NormalnyChar"/>
    <w:link w:val="Nadpisbezcisla"/>
    <w:rsid w:val="00336221"/>
    <w:rPr>
      <w:rFonts w:ascii="Times New Roman" w:eastAsia="Times New Roman" w:hAnsi="Times New Roman" w:cs="Times New Roman"/>
      <w:b/>
      <w:caps/>
      <w:sz w:val="32"/>
      <w:szCs w:val="32"/>
      <w:lang w:eastAsia="sk-SK"/>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sk-SK"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63A7F"/>
  </w:style>
  <w:style w:type="paragraph" w:styleId="Heading1">
    <w:name w:val="heading 1"/>
    <w:basedOn w:val="Normal"/>
    <w:next w:val="Normal"/>
    <w:link w:val="Heading1Char"/>
    <w:uiPriority w:val="9"/>
    <w:qFormat/>
    <w:rsid w:val="00BF432F"/>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semiHidden/>
    <w:unhideWhenUsed/>
    <w:qFormat/>
    <w:rsid w:val="003F3347"/>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3F3347"/>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A56F4D"/>
    <w:rPr>
      <w:color w:val="0000FF"/>
      <w:u w:val="single"/>
    </w:rPr>
  </w:style>
  <w:style w:type="paragraph" w:customStyle="1" w:styleId="Diplomovkanadpis">
    <w:name w:val="Diplomovka_nadpis"/>
    <w:basedOn w:val="Heading2"/>
    <w:next w:val="Diplomovkanormal"/>
    <w:link w:val="DiplomovkanadpisChar"/>
    <w:qFormat/>
    <w:rsid w:val="00A0435B"/>
    <w:rPr>
      <w:rFonts w:ascii="Times New Roman" w:hAnsi="Times New Roman" w:cs="Times New Roman"/>
      <w:b w:val="0"/>
      <w:color w:val="auto"/>
      <w:sz w:val="48"/>
    </w:rPr>
  </w:style>
  <w:style w:type="paragraph" w:customStyle="1" w:styleId="Diplomovkanormal">
    <w:name w:val="Diplomovka_normal"/>
    <w:qFormat/>
    <w:rsid w:val="00A0435B"/>
    <w:pPr>
      <w:jc w:val="both"/>
    </w:pPr>
    <w:rPr>
      <w:rFonts w:ascii="Times New Roman" w:eastAsiaTheme="majorEastAsia" w:hAnsi="Times New Roman" w:cs="Times New Roman"/>
      <w:bCs/>
      <w:spacing w:val="5"/>
      <w:kern w:val="28"/>
      <w:sz w:val="24"/>
      <w:szCs w:val="24"/>
    </w:rPr>
  </w:style>
  <w:style w:type="paragraph" w:styleId="BalloonText">
    <w:name w:val="Balloon Text"/>
    <w:basedOn w:val="Normal"/>
    <w:link w:val="BalloonTextChar"/>
    <w:uiPriority w:val="99"/>
    <w:semiHidden/>
    <w:unhideWhenUsed/>
    <w:rsid w:val="00584B6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84B6B"/>
    <w:rPr>
      <w:rFonts w:ascii="Tahoma" w:hAnsi="Tahoma" w:cs="Tahoma"/>
      <w:sz w:val="16"/>
      <w:szCs w:val="16"/>
    </w:rPr>
  </w:style>
  <w:style w:type="character" w:styleId="PlaceholderText">
    <w:name w:val="Placeholder Text"/>
    <w:basedOn w:val="DefaultParagraphFont"/>
    <w:uiPriority w:val="99"/>
    <w:semiHidden/>
    <w:rsid w:val="00584B6B"/>
    <w:rPr>
      <w:color w:val="808080"/>
    </w:rPr>
  </w:style>
  <w:style w:type="paragraph" w:styleId="Caption">
    <w:name w:val="caption"/>
    <w:basedOn w:val="Normal"/>
    <w:next w:val="Normal"/>
    <w:uiPriority w:val="35"/>
    <w:unhideWhenUsed/>
    <w:qFormat/>
    <w:rsid w:val="00BE21E1"/>
    <w:pPr>
      <w:spacing w:line="240" w:lineRule="auto"/>
    </w:pPr>
    <w:rPr>
      <w:b/>
      <w:bCs/>
      <w:color w:val="4F81BD" w:themeColor="accent1"/>
      <w:sz w:val="18"/>
      <w:szCs w:val="18"/>
    </w:rPr>
  </w:style>
  <w:style w:type="paragraph" w:styleId="FootnoteText">
    <w:name w:val="footnote text"/>
    <w:basedOn w:val="Normal"/>
    <w:link w:val="FootnoteTextChar"/>
    <w:uiPriority w:val="99"/>
    <w:semiHidden/>
    <w:unhideWhenUsed/>
    <w:rsid w:val="00BE21E1"/>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E21E1"/>
    <w:rPr>
      <w:sz w:val="20"/>
      <w:szCs w:val="20"/>
    </w:rPr>
  </w:style>
  <w:style w:type="character" w:styleId="FootnoteReference">
    <w:name w:val="footnote reference"/>
    <w:basedOn w:val="DefaultParagraphFont"/>
    <w:uiPriority w:val="99"/>
    <w:semiHidden/>
    <w:unhideWhenUsed/>
    <w:rsid w:val="00BE21E1"/>
    <w:rPr>
      <w:vertAlign w:val="superscript"/>
    </w:rPr>
  </w:style>
  <w:style w:type="paragraph" w:styleId="ListParagraph">
    <w:name w:val="List Paragraph"/>
    <w:basedOn w:val="Normal"/>
    <w:uiPriority w:val="34"/>
    <w:qFormat/>
    <w:rsid w:val="00BC7A9E"/>
    <w:pPr>
      <w:ind w:left="720"/>
      <w:contextualSpacing/>
    </w:pPr>
  </w:style>
  <w:style w:type="paragraph" w:styleId="Header">
    <w:name w:val="header"/>
    <w:basedOn w:val="Normal"/>
    <w:link w:val="HeaderChar"/>
    <w:uiPriority w:val="99"/>
    <w:unhideWhenUsed/>
    <w:rsid w:val="00E865E0"/>
    <w:pPr>
      <w:tabs>
        <w:tab w:val="center" w:pos="4536"/>
        <w:tab w:val="right" w:pos="9072"/>
      </w:tabs>
      <w:spacing w:after="0" w:line="240" w:lineRule="auto"/>
    </w:pPr>
  </w:style>
  <w:style w:type="character" w:customStyle="1" w:styleId="HeaderChar">
    <w:name w:val="Header Char"/>
    <w:basedOn w:val="DefaultParagraphFont"/>
    <w:link w:val="Header"/>
    <w:uiPriority w:val="99"/>
    <w:rsid w:val="00E865E0"/>
  </w:style>
  <w:style w:type="paragraph" w:styleId="Footer">
    <w:name w:val="footer"/>
    <w:basedOn w:val="Normal"/>
    <w:link w:val="FooterChar"/>
    <w:uiPriority w:val="99"/>
    <w:unhideWhenUsed/>
    <w:rsid w:val="00E865E0"/>
    <w:pPr>
      <w:tabs>
        <w:tab w:val="center" w:pos="4536"/>
        <w:tab w:val="right" w:pos="9072"/>
      </w:tabs>
      <w:spacing w:after="0" w:line="240" w:lineRule="auto"/>
    </w:pPr>
  </w:style>
  <w:style w:type="character" w:customStyle="1" w:styleId="FooterChar">
    <w:name w:val="Footer Char"/>
    <w:basedOn w:val="DefaultParagraphFont"/>
    <w:link w:val="Footer"/>
    <w:uiPriority w:val="99"/>
    <w:rsid w:val="00E865E0"/>
  </w:style>
  <w:style w:type="paragraph" w:styleId="NormalWeb">
    <w:name w:val="Normal (Web)"/>
    <w:basedOn w:val="Normal"/>
    <w:uiPriority w:val="99"/>
    <w:unhideWhenUsed/>
    <w:rsid w:val="00ED7EAF"/>
    <w:pPr>
      <w:spacing w:before="100" w:beforeAutospacing="1" w:after="100" w:afterAutospacing="1" w:line="240" w:lineRule="auto"/>
    </w:pPr>
    <w:rPr>
      <w:rFonts w:ascii="Times New Roman" w:eastAsiaTheme="minorEastAsia" w:hAnsi="Times New Roman" w:cs="Times New Roman"/>
      <w:sz w:val="24"/>
      <w:szCs w:val="24"/>
      <w:lang w:eastAsia="sk-SK"/>
    </w:rPr>
  </w:style>
  <w:style w:type="character" w:customStyle="1" w:styleId="null">
    <w:name w:val="null"/>
    <w:basedOn w:val="DefaultParagraphFont"/>
    <w:rsid w:val="000A4111"/>
  </w:style>
  <w:style w:type="character" w:customStyle="1" w:styleId="Heading1Char">
    <w:name w:val="Heading 1 Char"/>
    <w:basedOn w:val="DefaultParagraphFont"/>
    <w:link w:val="Heading1"/>
    <w:uiPriority w:val="9"/>
    <w:rsid w:val="00BF432F"/>
    <w:rPr>
      <w:rFonts w:asciiTheme="majorHAnsi" w:eastAsiaTheme="majorEastAsia" w:hAnsiTheme="majorHAnsi" w:cstheme="majorBidi"/>
      <w:b/>
      <w:bCs/>
      <w:color w:val="365F91" w:themeColor="accent1" w:themeShade="BF"/>
      <w:sz w:val="28"/>
      <w:szCs w:val="28"/>
    </w:rPr>
  </w:style>
  <w:style w:type="paragraph" w:styleId="TOCHeading">
    <w:name w:val="TOC Heading"/>
    <w:basedOn w:val="Heading1"/>
    <w:next w:val="Normal"/>
    <w:uiPriority w:val="39"/>
    <w:unhideWhenUsed/>
    <w:qFormat/>
    <w:rsid w:val="00BF432F"/>
    <w:pPr>
      <w:outlineLvl w:val="9"/>
    </w:pPr>
    <w:rPr>
      <w:lang w:eastAsia="sk-SK"/>
    </w:rPr>
  </w:style>
  <w:style w:type="character" w:customStyle="1" w:styleId="DiplomovkanadpisChar">
    <w:name w:val="Diplomovka_nadpis Char"/>
    <w:basedOn w:val="DefaultParagraphFont"/>
    <w:link w:val="Diplomovkanadpis"/>
    <w:rsid w:val="00845CF1"/>
    <w:rPr>
      <w:rFonts w:ascii="Times New Roman" w:eastAsiaTheme="majorEastAsia" w:hAnsi="Times New Roman" w:cs="Times New Roman"/>
      <w:bCs/>
      <w:sz w:val="48"/>
      <w:szCs w:val="26"/>
    </w:rPr>
  </w:style>
  <w:style w:type="character" w:customStyle="1" w:styleId="Heading2Char">
    <w:name w:val="Heading 2 Char"/>
    <w:basedOn w:val="DefaultParagraphFont"/>
    <w:link w:val="Heading2"/>
    <w:uiPriority w:val="9"/>
    <w:semiHidden/>
    <w:rsid w:val="003F3347"/>
    <w:rPr>
      <w:rFonts w:asciiTheme="majorHAnsi" w:eastAsiaTheme="majorEastAsia" w:hAnsiTheme="majorHAnsi" w:cstheme="majorBidi"/>
      <w:b/>
      <w:bCs/>
      <w:color w:val="4F81BD" w:themeColor="accent1"/>
      <w:sz w:val="26"/>
      <w:szCs w:val="26"/>
    </w:rPr>
  </w:style>
  <w:style w:type="paragraph" w:styleId="TOC1">
    <w:name w:val="toc 1"/>
    <w:basedOn w:val="Normal"/>
    <w:next w:val="Normal"/>
    <w:autoRedefine/>
    <w:uiPriority w:val="39"/>
    <w:unhideWhenUsed/>
    <w:qFormat/>
    <w:rsid w:val="009F1644"/>
    <w:pPr>
      <w:spacing w:after="100"/>
    </w:pPr>
  </w:style>
  <w:style w:type="character" w:customStyle="1" w:styleId="Heading3Char">
    <w:name w:val="Heading 3 Char"/>
    <w:basedOn w:val="DefaultParagraphFont"/>
    <w:link w:val="Heading3"/>
    <w:uiPriority w:val="9"/>
    <w:semiHidden/>
    <w:rsid w:val="003F3347"/>
    <w:rPr>
      <w:rFonts w:asciiTheme="majorHAnsi" w:eastAsiaTheme="majorEastAsia" w:hAnsiTheme="majorHAnsi" w:cstheme="majorBidi"/>
      <w:b/>
      <w:bCs/>
      <w:color w:val="4F81BD" w:themeColor="accent1"/>
    </w:rPr>
  </w:style>
  <w:style w:type="paragraph" w:customStyle="1" w:styleId="Diplomovkapodkapitola">
    <w:name w:val="Diplomovka_podkapitola"/>
    <w:basedOn w:val="Heading2"/>
    <w:link w:val="DiplomovkapodkapitolaChar"/>
    <w:qFormat/>
    <w:rsid w:val="00845CF1"/>
    <w:pPr>
      <w:numPr>
        <w:ilvl w:val="1"/>
        <w:numId w:val="20"/>
      </w:numPr>
    </w:pPr>
    <w:rPr>
      <w:color w:val="auto"/>
      <w:sz w:val="44"/>
    </w:rPr>
  </w:style>
  <w:style w:type="character" w:customStyle="1" w:styleId="DiplomovkapodkapitolaChar">
    <w:name w:val="Diplomovka_podkapitola Char"/>
    <w:basedOn w:val="DiplomovkanadpisChar"/>
    <w:link w:val="Diplomovkapodkapitola"/>
    <w:rsid w:val="00845CF1"/>
    <w:rPr>
      <w:rFonts w:asciiTheme="majorHAnsi" w:eastAsiaTheme="majorEastAsia" w:hAnsiTheme="majorHAnsi" w:cstheme="majorBidi"/>
      <w:b/>
      <w:bCs/>
      <w:sz w:val="44"/>
      <w:szCs w:val="26"/>
    </w:rPr>
  </w:style>
  <w:style w:type="paragraph" w:styleId="TOC2">
    <w:name w:val="toc 2"/>
    <w:basedOn w:val="Normal"/>
    <w:next w:val="Normal"/>
    <w:autoRedefine/>
    <w:uiPriority w:val="39"/>
    <w:unhideWhenUsed/>
    <w:qFormat/>
    <w:rsid w:val="00C27CCD"/>
    <w:pPr>
      <w:spacing w:after="100"/>
      <w:ind w:left="220"/>
    </w:pPr>
  </w:style>
  <w:style w:type="paragraph" w:styleId="TOC3">
    <w:name w:val="toc 3"/>
    <w:basedOn w:val="Normal"/>
    <w:next w:val="Normal"/>
    <w:autoRedefine/>
    <w:uiPriority w:val="39"/>
    <w:unhideWhenUsed/>
    <w:qFormat/>
    <w:rsid w:val="00C27CCD"/>
    <w:pPr>
      <w:spacing w:after="100"/>
      <w:ind w:left="440"/>
    </w:pPr>
  </w:style>
  <w:style w:type="character" w:customStyle="1" w:styleId="apple-converted-space">
    <w:name w:val="apple-converted-space"/>
    <w:basedOn w:val="DefaultParagraphFont"/>
    <w:rsid w:val="00C11C61"/>
  </w:style>
  <w:style w:type="character" w:styleId="CommentReference">
    <w:name w:val="annotation reference"/>
    <w:basedOn w:val="DefaultParagraphFont"/>
    <w:uiPriority w:val="99"/>
    <w:semiHidden/>
    <w:unhideWhenUsed/>
    <w:rsid w:val="001D06A4"/>
    <w:rPr>
      <w:sz w:val="16"/>
      <w:szCs w:val="16"/>
    </w:rPr>
  </w:style>
  <w:style w:type="paragraph" w:styleId="CommentText">
    <w:name w:val="annotation text"/>
    <w:basedOn w:val="Normal"/>
    <w:link w:val="CommentTextChar"/>
    <w:uiPriority w:val="99"/>
    <w:semiHidden/>
    <w:unhideWhenUsed/>
    <w:rsid w:val="001D06A4"/>
    <w:pPr>
      <w:spacing w:line="240" w:lineRule="auto"/>
    </w:pPr>
    <w:rPr>
      <w:sz w:val="20"/>
      <w:szCs w:val="20"/>
    </w:rPr>
  </w:style>
  <w:style w:type="character" w:customStyle="1" w:styleId="CommentTextChar">
    <w:name w:val="Comment Text Char"/>
    <w:basedOn w:val="DefaultParagraphFont"/>
    <w:link w:val="CommentText"/>
    <w:uiPriority w:val="99"/>
    <w:semiHidden/>
    <w:rsid w:val="001D06A4"/>
    <w:rPr>
      <w:sz w:val="20"/>
      <w:szCs w:val="20"/>
    </w:rPr>
  </w:style>
  <w:style w:type="paragraph" w:styleId="CommentSubject">
    <w:name w:val="annotation subject"/>
    <w:basedOn w:val="CommentText"/>
    <w:next w:val="CommentText"/>
    <w:link w:val="CommentSubjectChar"/>
    <w:uiPriority w:val="99"/>
    <w:semiHidden/>
    <w:unhideWhenUsed/>
    <w:rsid w:val="001D06A4"/>
    <w:rPr>
      <w:b/>
      <w:bCs/>
    </w:rPr>
  </w:style>
  <w:style w:type="character" w:customStyle="1" w:styleId="CommentSubjectChar">
    <w:name w:val="Comment Subject Char"/>
    <w:basedOn w:val="CommentTextChar"/>
    <w:link w:val="CommentSubject"/>
    <w:uiPriority w:val="99"/>
    <w:semiHidden/>
    <w:rsid w:val="001D06A4"/>
    <w:rPr>
      <w:b/>
      <w:bCs/>
      <w:sz w:val="20"/>
      <w:szCs w:val="20"/>
    </w:rPr>
  </w:style>
  <w:style w:type="paragraph" w:customStyle="1" w:styleId="Normalny">
    <w:name w:val="_Normalny"/>
    <w:basedOn w:val="Normal"/>
    <w:link w:val="NormalnyChar"/>
    <w:qFormat/>
    <w:rsid w:val="00336221"/>
    <w:pPr>
      <w:spacing w:after="0" w:line="360" w:lineRule="auto"/>
      <w:jc w:val="both"/>
    </w:pPr>
    <w:rPr>
      <w:rFonts w:ascii="Times New Roman" w:eastAsia="Times New Roman" w:hAnsi="Times New Roman" w:cs="Times New Roman"/>
      <w:sz w:val="24"/>
      <w:szCs w:val="24"/>
      <w:lang w:eastAsia="sk-SK"/>
    </w:rPr>
  </w:style>
  <w:style w:type="character" w:customStyle="1" w:styleId="NormalnyChar">
    <w:name w:val="_Normalny Char"/>
    <w:basedOn w:val="DefaultParagraphFont"/>
    <w:link w:val="Normalny"/>
    <w:rsid w:val="00336221"/>
    <w:rPr>
      <w:rFonts w:ascii="Times New Roman" w:eastAsia="Times New Roman" w:hAnsi="Times New Roman" w:cs="Times New Roman"/>
      <w:sz w:val="24"/>
      <w:szCs w:val="24"/>
      <w:lang w:eastAsia="sk-SK"/>
    </w:rPr>
  </w:style>
  <w:style w:type="paragraph" w:customStyle="1" w:styleId="Nadpisbezcisla">
    <w:name w:val="_Nadpis bez cisla"/>
    <w:basedOn w:val="Normalny"/>
    <w:link w:val="NadpisbezcislaChar"/>
    <w:qFormat/>
    <w:rsid w:val="00336221"/>
    <w:pPr>
      <w:pageBreakBefore/>
    </w:pPr>
    <w:rPr>
      <w:b/>
      <w:caps/>
      <w:sz w:val="32"/>
      <w:szCs w:val="32"/>
    </w:rPr>
  </w:style>
  <w:style w:type="character" w:customStyle="1" w:styleId="NadpisbezcislaChar">
    <w:name w:val="_Nadpis bez cisla Char"/>
    <w:basedOn w:val="NormalnyChar"/>
    <w:link w:val="Nadpisbezcisla"/>
    <w:rsid w:val="00336221"/>
    <w:rPr>
      <w:rFonts w:ascii="Times New Roman" w:eastAsia="Times New Roman" w:hAnsi="Times New Roman" w:cs="Times New Roman"/>
      <w:b/>
      <w:caps/>
      <w:sz w:val="32"/>
      <w:szCs w:val="32"/>
      <w:lang w:eastAsia="sk-SK"/>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82522011">
      <w:bodyDiv w:val="1"/>
      <w:marLeft w:val="0"/>
      <w:marRight w:val="0"/>
      <w:marTop w:val="0"/>
      <w:marBottom w:val="0"/>
      <w:divBdr>
        <w:top w:val="none" w:sz="0" w:space="0" w:color="auto"/>
        <w:left w:val="none" w:sz="0" w:space="0" w:color="auto"/>
        <w:bottom w:val="none" w:sz="0" w:space="0" w:color="auto"/>
        <w:right w:val="none" w:sz="0" w:space="0" w:color="auto"/>
      </w:divBdr>
    </w:div>
    <w:div w:id="403070206">
      <w:bodyDiv w:val="1"/>
      <w:marLeft w:val="0"/>
      <w:marRight w:val="0"/>
      <w:marTop w:val="0"/>
      <w:marBottom w:val="0"/>
      <w:divBdr>
        <w:top w:val="none" w:sz="0" w:space="0" w:color="auto"/>
        <w:left w:val="none" w:sz="0" w:space="0" w:color="auto"/>
        <w:bottom w:val="none" w:sz="0" w:space="0" w:color="auto"/>
        <w:right w:val="none" w:sz="0" w:space="0" w:color="auto"/>
      </w:divBdr>
      <w:divsChild>
        <w:div w:id="795878346">
          <w:marLeft w:val="0"/>
          <w:marRight w:val="0"/>
          <w:marTop w:val="0"/>
          <w:marBottom w:val="0"/>
          <w:divBdr>
            <w:top w:val="none" w:sz="0" w:space="0" w:color="auto"/>
            <w:left w:val="none" w:sz="0" w:space="0" w:color="auto"/>
            <w:bottom w:val="none" w:sz="0" w:space="0" w:color="auto"/>
            <w:right w:val="none" w:sz="0" w:space="0" w:color="auto"/>
          </w:divBdr>
          <w:divsChild>
            <w:div w:id="120197019">
              <w:marLeft w:val="0"/>
              <w:marRight w:val="0"/>
              <w:marTop w:val="0"/>
              <w:marBottom w:val="0"/>
              <w:divBdr>
                <w:top w:val="none" w:sz="0" w:space="0" w:color="auto"/>
                <w:left w:val="none" w:sz="0" w:space="0" w:color="auto"/>
                <w:bottom w:val="none" w:sz="0" w:space="0" w:color="auto"/>
                <w:right w:val="none" w:sz="0" w:space="0" w:color="auto"/>
              </w:divBdr>
            </w:div>
            <w:div w:id="347875445">
              <w:marLeft w:val="0"/>
              <w:marRight w:val="0"/>
              <w:marTop w:val="0"/>
              <w:marBottom w:val="0"/>
              <w:divBdr>
                <w:top w:val="none" w:sz="0" w:space="0" w:color="auto"/>
                <w:left w:val="none" w:sz="0" w:space="0" w:color="auto"/>
                <w:bottom w:val="none" w:sz="0" w:space="0" w:color="auto"/>
                <w:right w:val="none" w:sz="0" w:space="0" w:color="auto"/>
              </w:divBdr>
            </w:div>
            <w:div w:id="369769601">
              <w:marLeft w:val="0"/>
              <w:marRight w:val="0"/>
              <w:marTop w:val="0"/>
              <w:marBottom w:val="0"/>
              <w:divBdr>
                <w:top w:val="none" w:sz="0" w:space="0" w:color="auto"/>
                <w:left w:val="none" w:sz="0" w:space="0" w:color="auto"/>
                <w:bottom w:val="none" w:sz="0" w:space="0" w:color="auto"/>
                <w:right w:val="none" w:sz="0" w:space="0" w:color="auto"/>
              </w:divBdr>
            </w:div>
            <w:div w:id="410077886">
              <w:marLeft w:val="0"/>
              <w:marRight w:val="0"/>
              <w:marTop w:val="0"/>
              <w:marBottom w:val="0"/>
              <w:divBdr>
                <w:top w:val="none" w:sz="0" w:space="0" w:color="auto"/>
                <w:left w:val="none" w:sz="0" w:space="0" w:color="auto"/>
                <w:bottom w:val="none" w:sz="0" w:space="0" w:color="auto"/>
                <w:right w:val="none" w:sz="0" w:space="0" w:color="auto"/>
              </w:divBdr>
            </w:div>
            <w:div w:id="435444146">
              <w:marLeft w:val="0"/>
              <w:marRight w:val="0"/>
              <w:marTop w:val="0"/>
              <w:marBottom w:val="0"/>
              <w:divBdr>
                <w:top w:val="none" w:sz="0" w:space="0" w:color="auto"/>
                <w:left w:val="none" w:sz="0" w:space="0" w:color="auto"/>
                <w:bottom w:val="none" w:sz="0" w:space="0" w:color="auto"/>
                <w:right w:val="none" w:sz="0" w:space="0" w:color="auto"/>
              </w:divBdr>
            </w:div>
            <w:div w:id="448936164">
              <w:marLeft w:val="0"/>
              <w:marRight w:val="0"/>
              <w:marTop w:val="0"/>
              <w:marBottom w:val="0"/>
              <w:divBdr>
                <w:top w:val="none" w:sz="0" w:space="0" w:color="auto"/>
                <w:left w:val="none" w:sz="0" w:space="0" w:color="auto"/>
                <w:bottom w:val="none" w:sz="0" w:space="0" w:color="auto"/>
                <w:right w:val="none" w:sz="0" w:space="0" w:color="auto"/>
              </w:divBdr>
            </w:div>
            <w:div w:id="457341118">
              <w:marLeft w:val="0"/>
              <w:marRight w:val="0"/>
              <w:marTop w:val="0"/>
              <w:marBottom w:val="0"/>
              <w:divBdr>
                <w:top w:val="none" w:sz="0" w:space="0" w:color="auto"/>
                <w:left w:val="none" w:sz="0" w:space="0" w:color="auto"/>
                <w:bottom w:val="none" w:sz="0" w:space="0" w:color="auto"/>
                <w:right w:val="none" w:sz="0" w:space="0" w:color="auto"/>
              </w:divBdr>
            </w:div>
            <w:div w:id="549535021">
              <w:marLeft w:val="0"/>
              <w:marRight w:val="0"/>
              <w:marTop w:val="0"/>
              <w:marBottom w:val="0"/>
              <w:divBdr>
                <w:top w:val="none" w:sz="0" w:space="0" w:color="auto"/>
                <w:left w:val="none" w:sz="0" w:space="0" w:color="auto"/>
                <w:bottom w:val="none" w:sz="0" w:space="0" w:color="auto"/>
                <w:right w:val="none" w:sz="0" w:space="0" w:color="auto"/>
              </w:divBdr>
            </w:div>
            <w:div w:id="598607182">
              <w:marLeft w:val="0"/>
              <w:marRight w:val="0"/>
              <w:marTop w:val="0"/>
              <w:marBottom w:val="0"/>
              <w:divBdr>
                <w:top w:val="none" w:sz="0" w:space="0" w:color="auto"/>
                <w:left w:val="none" w:sz="0" w:space="0" w:color="auto"/>
                <w:bottom w:val="none" w:sz="0" w:space="0" w:color="auto"/>
                <w:right w:val="none" w:sz="0" w:space="0" w:color="auto"/>
              </w:divBdr>
            </w:div>
            <w:div w:id="828600862">
              <w:marLeft w:val="0"/>
              <w:marRight w:val="0"/>
              <w:marTop w:val="0"/>
              <w:marBottom w:val="0"/>
              <w:divBdr>
                <w:top w:val="none" w:sz="0" w:space="0" w:color="auto"/>
                <w:left w:val="none" w:sz="0" w:space="0" w:color="auto"/>
                <w:bottom w:val="none" w:sz="0" w:space="0" w:color="auto"/>
                <w:right w:val="none" w:sz="0" w:space="0" w:color="auto"/>
              </w:divBdr>
            </w:div>
            <w:div w:id="961495682">
              <w:marLeft w:val="0"/>
              <w:marRight w:val="0"/>
              <w:marTop w:val="0"/>
              <w:marBottom w:val="0"/>
              <w:divBdr>
                <w:top w:val="none" w:sz="0" w:space="0" w:color="auto"/>
                <w:left w:val="none" w:sz="0" w:space="0" w:color="auto"/>
                <w:bottom w:val="none" w:sz="0" w:space="0" w:color="auto"/>
                <w:right w:val="none" w:sz="0" w:space="0" w:color="auto"/>
              </w:divBdr>
            </w:div>
            <w:div w:id="1001543943">
              <w:marLeft w:val="0"/>
              <w:marRight w:val="0"/>
              <w:marTop w:val="0"/>
              <w:marBottom w:val="0"/>
              <w:divBdr>
                <w:top w:val="none" w:sz="0" w:space="0" w:color="auto"/>
                <w:left w:val="none" w:sz="0" w:space="0" w:color="auto"/>
                <w:bottom w:val="none" w:sz="0" w:space="0" w:color="auto"/>
                <w:right w:val="none" w:sz="0" w:space="0" w:color="auto"/>
              </w:divBdr>
            </w:div>
            <w:div w:id="1032535435">
              <w:marLeft w:val="0"/>
              <w:marRight w:val="0"/>
              <w:marTop w:val="0"/>
              <w:marBottom w:val="0"/>
              <w:divBdr>
                <w:top w:val="none" w:sz="0" w:space="0" w:color="auto"/>
                <w:left w:val="none" w:sz="0" w:space="0" w:color="auto"/>
                <w:bottom w:val="none" w:sz="0" w:space="0" w:color="auto"/>
                <w:right w:val="none" w:sz="0" w:space="0" w:color="auto"/>
              </w:divBdr>
            </w:div>
            <w:div w:id="1137449599">
              <w:marLeft w:val="0"/>
              <w:marRight w:val="0"/>
              <w:marTop w:val="0"/>
              <w:marBottom w:val="0"/>
              <w:divBdr>
                <w:top w:val="none" w:sz="0" w:space="0" w:color="auto"/>
                <w:left w:val="none" w:sz="0" w:space="0" w:color="auto"/>
                <w:bottom w:val="none" w:sz="0" w:space="0" w:color="auto"/>
                <w:right w:val="none" w:sz="0" w:space="0" w:color="auto"/>
              </w:divBdr>
            </w:div>
            <w:div w:id="1161966618">
              <w:marLeft w:val="0"/>
              <w:marRight w:val="0"/>
              <w:marTop w:val="0"/>
              <w:marBottom w:val="0"/>
              <w:divBdr>
                <w:top w:val="none" w:sz="0" w:space="0" w:color="auto"/>
                <w:left w:val="none" w:sz="0" w:space="0" w:color="auto"/>
                <w:bottom w:val="none" w:sz="0" w:space="0" w:color="auto"/>
                <w:right w:val="none" w:sz="0" w:space="0" w:color="auto"/>
              </w:divBdr>
            </w:div>
            <w:div w:id="1175267646">
              <w:marLeft w:val="0"/>
              <w:marRight w:val="0"/>
              <w:marTop w:val="0"/>
              <w:marBottom w:val="0"/>
              <w:divBdr>
                <w:top w:val="none" w:sz="0" w:space="0" w:color="auto"/>
                <w:left w:val="none" w:sz="0" w:space="0" w:color="auto"/>
                <w:bottom w:val="none" w:sz="0" w:space="0" w:color="auto"/>
                <w:right w:val="none" w:sz="0" w:space="0" w:color="auto"/>
              </w:divBdr>
            </w:div>
            <w:div w:id="1213233103">
              <w:marLeft w:val="0"/>
              <w:marRight w:val="0"/>
              <w:marTop w:val="0"/>
              <w:marBottom w:val="0"/>
              <w:divBdr>
                <w:top w:val="none" w:sz="0" w:space="0" w:color="auto"/>
                <w:left w:val="none" w:sz="0" w:space="0" w:color="auto"/>
                <w:bottom w:val="none" w:sz="0" w:space="0" w:color="auto"/>
                <w:right w:val="none" w:sz="0" w:space="0" w:color="auto"/>
              </w:divBdr>
            </w:div>
            <w:div w:id="1236816837">
              <w:marLeft w:val="0"/>
              <w:marRight w:val="0"/>
              <w:marTop w:val="0"/>
              <w:marBottom w:val="0"/>
              <w:divBdr>
                <w:top w:val="none" w:sz="0" w:space="0" w:color="auto"/>
                <w:left w:val="none" w:sz="0" w:space="0" w:color="auto"/>
                <w:bottom w:val="none" w:sz="0" w:space="0" w:color="auto"/>
                <w:right w:val="none" w:sz="0" w:space="0" w:color="auto"/>
              </w:divBdr>
            </w:div>
            <w:div w:id="1466585719">
              <w:marLeft w:val="0"/>
              <w:marRight w:val="0"/>
              <w:marTop w:val="0"/>
              <w:marBottom w:val="0"/>
              <w:divBdr>
                <w:top w:val="none" w:sz="0" w:space="0" w:color="auto"/>
                <w:left w:val="none" w:sz="0" w:space="0" w:color="auto"/>
                <w:bottom w:val="none" w:sz="0" w:space="0" w:color="auto"/>
                <w:right w:val="none" w:sz="0" w:space="0" w:color="auto"/>
              </w:divBdr>
            </w:div>
            <w:div w:id="1583568025">
              <w:marLeft w:val="0"/>
              <w:marRight w:val="0"/>
              <w:marTop w:val="0"/>
              <w:marBottom w:val="0"/>
              <w:divBdr>
                <w:top w:val="none" w:sz="0" w:space="0" w:color="auto"/>
                <w:left w:val="none" w:sz="0" w:space="0" w:color="auto"/>
                <w:bottom w:val="none" w:sz="0" w:space="0" w:color="auto"/>
                <w:right w:val="none" w:sz="0" w:space="0" w:color="auto"/>
              </w:divBdr>
            </w:div>
            <w:div w:id="20420480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3639272">
      <w:bodyDiv w:val="1"/>
      <w:marLeft w:val="0"/>
      <w:marRight w:val="0"/>
      <w:marTop w:val="0"/>
      <w:marBottom w:val="0"/>
      <w:divBdr>
        <w:top w:val="none" w:sz="0" w:space="0" w:color="auto"/>
        <w:left w:val="none" w:sz="0" w:space="0" w:color="auto"/>
        <w:bottom w:val="none" w:sz="0" w:space="0" w:color="auto"/>
        <w:right w:val="none" w:sz="0" w:space="0" w:color="auto"/>
      </w:divBdr>
      <w:divsChild>
        <w:div w:id="1857113177">
          <w:marLeft w:val="0"/>
          <w:marRight w:val="0"/>
          <w:marTop w:val="0"/>
          <w:marBottom w:val="0"/>
          <w:divBdr>
            <w:top w:val="none" w:sz="0" w:space="0" w:color="auto"/>
            <w:left w:val="none" w:sz="0" w:space="0" w:color="auto"/>
            <w:bottom w:val="none" w:sz="0" w:space="0" w:color="auto"/>
            <w:right w:val="none" w:sz="0" w:space="0" w:color="auto"/>
          </w:divBdr>
          <w:divsChild>
            <w:div w:id="453064052">
              <w:marLeft w:val="0"/>
              <w:marRight w:val="0"/>
              <w:marTop w:val="0"/>
              <w:marBottom w:val="0"/>
              <w:divBdr>
                <w:top w:val="none" w:sz="0" w:space="0" w:color="auto"/>
                <w:left w:val="none" w:sz="0" w:space="0" w:color="auto"/>
                <w:bottom w:val="none" w:sz="0" w:space="0" w:color="auto"/>
                <w:right w:val="none" w:sz="0" w:space="0" w:color="auto"/>
              </w:divBdr>
              <w:divsChild>
                <w:div w:id="102119193">
                  <w:marLeft w:val="0"/>
                  <w:marRight w:val="0"/>
                  <w:marTop w:val="0"/>
                  <w:marBottom w:val="0"/>
                  <w:divBdr>
                    <w:top w:val="none" w:sz="0" w:space="0" w:color="auto"/>
                    <w:left w:val="none" w:sz="0" w:space="0" w:color="auto"/>
                    <w:bottom w:val="none" w:sz="0" w:space="0" w:color="auto"/>
                    <w:right w:val="none" w:sz="0" w:space="0" w:color="auto"/>
                  </w:divBdr>
                  <w:divsChild>
                    <w:div w:id="658195588">
                      <w:marLeft w:val="0"/>
                      <w:marRight w:val="0"/>
                      <w:marTop w:val="0"/>
                      <w:marBottom w:val="0"/>
                      <w:divBdr>
                        <w:top w:val="none" w:sz="0" w:space="0" w:color="auto"/>
                        <w:left w:val="none" w:sz="0" w:space="0" w:color="auto"/>
                        <w:bottom w:val="none" w:sz="0" w:space="0" w:color="auto"/>
                        <w:right w:val="none" w:sz="0" w:space="0" w:color="auto"/>
                      </w:divBdr>
                      <w:divsChild>
                        <w:div w:id="1468694367">
                          <w:marLeft w:val="0"/>
                          <w:marRight w:val="0"/>
                          <w:marTop w:val="0"/>
                          <w:marBottom w:val="0"/>
                          <w:divBdr>
                            <w:top w:val="none" w:sz="0" w:space="0" w:color="auto"/>
                            <w:left w:val="none" w:sz="0" w:space="0" w:color="auto"/>
                            <w:bottom w:val="none" w:sz="0" w:space="0" w:color="auto"/>
                            <w:right w:val="none" w:sz="0" w:space="0" w:color="auto"/>
                          </w:divBdr>
                          <w:divsChild>
                            <w:div w:id="1458260792">
                              <w:marLeft w:val="0"/>
                              <w:marRight w:val="0"/>
                              <w:marTop w:val="0"/>
                              <w:marBottom w:val="0"/>
                              <w:divBdr>
                                <w:top w:val="none" w:sz="0" w:space="0" w:color="auto"/>
                                <w:left w:val="none" w:sz="0" w:space="0" w:color="auto"/>
                                <w:bottom w:val="none" w:sz="0" w:space="0" w:color="auto"/>
                                <w:right w:val="none" w:sz="0" w:space="0" w:color="auto"/>
                              </w:divBdr>
                              <w:divsChild>
                                <w:div w:id="412623510">
                                  <w:marLeft w:val="0"/>
                                  <w:marRight w:val="0"/>
                                  <w:marTop w:val="0"/>
                                  <w:marBottom w:val="0"/>
                                  <w:divBdr>
                                    <w:top w:val="none" w:sz="0" w:space="0" w:color="auto"/>
                                    <w:left w:val="none" w:sz="0" w:space="0" w:color="auto"/>
                                    <w:bottom w:val="none" w:sz="0" w:space="0" w:color="auto"/>
                                    <w:right w:val="none" w:sz="0" w:space="0" w:color="auto"/>
                                  </w:divBdr>
                                  <w:divsChild>
                                    <w:div w:id="763456815">
                                      <w:marLeft w:val="0"/>
                                      <w:marRight w:val="0"/>
                                      <w:marTop w:val="0"/>
                                      <w:marBottom w:val="0"/>
                                      <w:divBdr>
                                        <w:top w:val="none" w:sz="0" w:space="0" w:color="auto"/>
                                        <w:left w:val="none" w:sz="0" w:space="0" w:color="auto"/>
                                        <w:bottom w:val="none" w:sz="0" w:space="0" w:color="auto"/>
                                        <w:right w:val="none" w:sz="0" w:space="0" w:color="auto"/>
                                      </w:divBdr>
                                      <w:divsChild>
                                        <w:div w:id="1546214139">
                                          <w:marLeft w:val="0"/>
                                          <w:marRight w:val="0"/>
                                          <w:marTop w:val="0"/>
                                          <w:marBottom w:val="0"/>
                                          <w:divBdr>
                                            <w:top w:val="none" w:sz="0" w:space="0" w:color="auto"/>
                                            <w:left w:val="none" w:sz="0" w:space="0" w:color="auto"/>
                                            <w:bottom w:val="none" w:sz="0" w:space="0" w:color="auto"/>
                                            <w:right w:val="none" w:sz="0" w:space="0" w:color="auto"/>
                                          </w:divBdr>
                                          <w:divsChild>
                                            <w:div w:id="1711300375">
                                              <w:marLeft w:val="0"/>
                                              <w:marRight w:val="0"/>
                                              <w:marTop w:val="0"/>
                                              <w:marBottom w:val="0"/>
                                              <w:divBdr>
                                                <w:top w:val="none" w:sz="0" w:space="0" w:color="auto"/>
                                                <w:left w:val="none" w:sz="0" w:space="0" w:color="auto"/>
                                                <w:bottom w:val="none" w:sz="0" w:space="0" w:color="auto"/>
                                                <w:right w:val="none" w:sz="0" w:space="0" w:color="auto"/>
                                              </w:divBdr>
                                              <w:divsChild>
                                                <w:div w:id="1720547537">
                                                  <w:marLeft w:val="0"/>
                                                  <w:marRight w:val="0"/>
                                                  <w:marTop w:val="0"/>
                                                  <w:marBottom w:val="0"/>
                                                  <w:divBdr>
                                                    <w:top w:val="none" w:sz="0" w:space="0" w:color="auto"/>
                                                    <w:left w:val="none" w:sz="0" w:space="0" w:color="auto"/>
                                                    <w:bottom w:val="none" w:sz="0" w:space="0" w:color="auto"/>
                                                    <w:right w:val="none" w:sz="0" w:space="0" w:color="auto"/>
                                                  </w:divBdr>
                                                  <w:divsChild>
                                                    <w:div w:id="1519849162">
                                                      <w:marLeft w:val="0"/>
                                                      <w:marRight w:val="0"/>
                                                      <w:marTop w:val="0"/>
                                                      <w:marBottom w:val="0"/>
                                                      <w:divBdr>
                                                        <w:top w:val="none" w:sz="0" w:space="0" w:color="auto"/>
                                                        <w:left w:val="none" w:sz="0" w:space="0" w:color="auto"/>
                                                        <w:bottom w:val="none" w:sz="0" w:space="0" w:color="auto"/>
                                                        <w:right w:val="none" w:sz="0" w:space="0" w:color="auto"/>
                                                      </w:divBdr>
                                                    </w:div>
                                                    <w:div w:id="1341472948">
                                                      <w:marLeft w:val="0"/>
                                                      <w:marRight w:val="0"/>
                                                      <w:marTop w:val="0"/>
                                                      <w:marBottom w:val="0"/>
                                                      <w:divBdr>
                                                        <w:top w:val="none" w:sz="0" w:space="0" w:color="auto"/>
                                                        <w:left w:val="none" w:sz="0" w:space="0" w:color="auto"/>
                                                        <w:bottom w:val="none" w:sz="0" w:space="0" w:color="auto"/>
                                                        <w:right w:val="none" w:sz="0" w:space="0" w:color="auto"/>
                                                      </w:divBdr>
                                                    </w:div>
                                                    <w:div w:id="1394036055">
                                                      <w:marLeft w:val="0"/>
                                                      <w:marRight w:val="0"/>
                                                      <w:marTop w:val="0"/>
                                                      <w:marBottom w:val="0"/>
                                                      <w:divBdr>
                                                        <w:top w:val="none" w:sz="0" w:space="0" w:color="auto"/>
                                                        <w:left w:val="none" w:sz="0" w:space="0" w:color="auto"/>
                                                        <w:bottom w:val="none" w:sz="0" w:space="0" w:color="auto"/>
                                                        <w:right w:val="none" w:sz="0" w:space="0" w:color="auto"/>
                                                      </w:divBdr>
                                                      <w:divsChild>
                                                        <w:div w:id="1455365216">
                                                          <w:marLeft w:val="0"/>
                                                          <w:marRight w:val="0"/>
                                                          <w:marTop w:val="0"/>
                                                          <w:marBottom w:val="0"/>
                                                          <w:divBdr>
                                                            <w:top w:val="none" w:sz="0" w:space="0" w:color="auto"/>
                                                            <w:left w:val="none" w:sz="0" w:space="0" w:color="auto"/>
                                                            <w:bottom w:val="none" w:sz="0" w:space="0" w:color="auto"/>
                                                            <w:right w:val="none" w:sz="0" w:space="0" w:color="auto"/>
                                                          </w:divBdr>
                                                        </w:div>
                                                        <w:div w:id="816074671">
                                                          <w:marLeft w:val="0"/>
                                                          <w:marRight w:val="0"/>
                                                          <w:marTop w:val="0"/>
                                                          <w:marBottom w:val="0"/>
                                                          <w:divBdr>
                                                            <w:top w:val="none" w:sz="0" w:space="0" w:color="auto"/>
                                                            <w:left w:val="none" w:sz="0" w:space="0" w:color="auto"/>
                                                            <w:bottom w:val="none" w:sz="0" w:space="0" w:color="auto"/>
                                                            <w:right w:val="none" w:sz="0" w:space="0" w:color="auto"/>
                                                          </w:divBdr>
                                                        </w:div>
                                                        <w:div w:id="2062971161">
                                                          <w:marLeft w:val="0"/>
                                                          <w:marRight w:val="0"/>
                                                          <w:marTop w:val="0"/>
                                                          <w:marBottom w:val="0"/>
                                                          <w:divBdr>
                                                            <w:top w:val="none" w:sz="0" w:space="0" w:color="auto"/>
                                                            <w:left w:val="none" w:sz="0" w:space="0" w:color="auto"/>
                                                            <w:bottom w:val="none" w:sz="0" w:space="0" w:color="auto"/>
                                                            <w:right w:val="none" w:sz="0" w:space="0" w:color="auto"/>
                                                          </w:divBdr>
                                                        </w:div>
                                                        <w:div w:id="2083793638">
                                                          <w:marLeft w:val="0"/>
                                                          <w:marRight w:val="0"/>
                                                          <w:marTop w:val="0"/>
                                                          <w:marBottom w:val="0"/>
                                                          <w:divBdr>
                                                            <w:top w:val="none" w:sz="0" w:space="0" w:color="auto"/>
                                                            <w:left w:val="none" w:sz="0" w:space="0" w:color="auto"/>
                                                            <w:bottom w:val="none" w:sz="0" w:space="0" w:color="auto"/>
                                                            <w:right w:val="none" w:sz="0" w:space="0" w:color="auto"/>
                                                          </w:divBdr>
                                                        </w:div>
                                                        <w:div w:id="1118179218">
                                                          <w:marLeft w:val="0"/>
                                                          <w:marRight w:val="0"/>
                                                          <w:marTop w:val="0"/>
                                                          <w:marBottom w:val="0"/>
                                                          <w:divBdr>
                                                            <w:top w:val="none" w:sz="0" w:space="0" w:color="auto"/>
                                                            <w:left w:val="none" w:sz="0" w:space="0" w:color="auto"/>
                                                            <w:bottom w:val="none" w:sz="0" w:space="0" w:color="auto"/>
                                                            <w:right w:val="none" w:sz="0" w:space="0" w:color="auto"/>
                                                          </w:divBdr>
                                                        </w:div>
                                                        <w:div w:id="1435125323">
                                                          <w:marLeft w:val="0"/>
                                                          <w:marRight w:val="0"/>
                                                          <w:marTop w:val="0"/>
                                                          <w:marBottom w:val="0"/>
                                                          <w:divBdr>
                                                            <w:top w:val="none" w:sz="0" w:space="0" w:color="auto"/>
                                                            <w:left w:val="none" w:sz="0" w:space="0" w:color="auto"/>
                                                            <w:bottom w:val="none" w:sz="0" w:space="0" w:color="auto"/>
                                                            <w:right w:val="none" w:sz="0" w:space="0" w:color="auto"/>
                                                          </w:divBdr>
                                                        </w:div>
                                                      </w:divsChild>
                                                    </w:div>
                                                    <w:div w:id="1532455936">
                                                      <w:marLeft w:val="0"/>
                                                      <w:marRight w:val="0"/>
                                                      <w:marTop w:val="0"/>
                                                      <w:marBottom w:val="0"/>
                                                      <w:divBdr>
                                                        <w:top w:val="none" w:sz="0" w:space="0" w:color="auto"/>
                                                        <w:left w:val="none" w:sz="0" w:space="0" w:color="auto"/>
                                                        <w:bottom w:val="none" w:sz="0" w:space="0" w:color="auto"/>
                                                        <w:right w:val="none" w:sz="0" w:space="0" w:color="auto"/>
                                                      </w:divBdr>
                                                      <w:divsChild>
                                                        <w:div w:id="825977280">
                                                          <w:marLeft w:val="0"/>
                                                          <w:marRight w:val="0"/>
                                                          <w:marTop w:val="0"/>
                                                          <w:marBottom w:val="0"/>
                                                          <w:divBdr>
                                                            <w:top w:val="none" w:sz="0" w:space="0" w:color="auto"/>
                                                            <w:left w:val="none" w:sz="0" w:space="0" w:color="auto"/>
                                                            <w:bottom w:val="none" w:sz="0" w:space="0" w:color="auto"/>
                                                            <w:right w:val="none" w:sz="0" w:space="0" w:color="auto"/>
                                                          </w:divBdr>
                                                        </w:div>
                                                        <w:div w:id="464590358">
                                                          <w:marLeft w:val="0"/>
                                                          <w:marRight w:val="0"/>
                                                          <w:marTop w:val="0"/>
                                                          <w:marBottom w:val="0"/>
                                                          <w:divBdr>
                                                            <w:top w:val="none" w:sz="0" w:space="0" w:color="auto"/>
                                                            <w:left w:val="none" w:sz="0" w:space="0" w:color="auto"/>
                                                            <w:bottom w:val="none" w:sz="0" w:space="0" w:color="auto"/>
                                                            <w:right w:val="none" w:sz="0" w:space="0" w:color="auto"/>
                                                          </w:divBdr>
                                                        </w:div>
                                                        <w:div w:id="1172260861">
                                                          <w:marLeft w:val="0"/>
                                                          <w:marRight w:val="0"/>
                                                          <w:marTop w:val="0"/>
                                                          <w:marBottom w:val="0"/>
                                                          <w:divBdr>
                                                            <w:top w:val="none" w:sz="0" w:space="0" w:color="auto"/>
                                                            <w:left w:val="none" w:sz="0" w:space="0" w:color="auto"/>
                                                            <w:bottom w:val="none" w:sz="0" w:space="0" w:color="auto"/>
                                                            <w:right w:val="none" w:sz="0" w:space="0" w:color="auto"/>
                                                          </w:divBdr>
                                                        </w:div>
                                                        <w:div w:id="1569457824">
                                                          <w:marLeft w:val="0"/>
                                                          <w:marRight w:val="0"/>
                                                          <w:marTop w:val="0"/>
                                                          <w:marBottom w:val="0"/>
                                                          <w:divBdr>
                                                            <w:top w:val="none" w:sz="0" w:space="0" w:color="auto"/>
                                                            <w:left w:val="none" w:sz="0" w:space="0" w:color="auto"/>
                                                            <w:bottom w:val="none" w:sz="0" w:space="0" w:color="auto"/>
                                                            <w:right w:val="none" w:sz="0" w:space="0" w:color="auto"/>
                                                          </w:divBdr>
                                                        </w:div>
                                                        <w:div w:id="524906856">
                                                          <w:marLeft w:val="0"/>
                                                          <w:marRight w:val="0"/>
                                                          <w:marTop w:val="0"/>
                                                          <w:marBottom w:val="0"/>
                                                          <w:divBdr>
                                                            <w:top w:val="none" w:sz="0" w:space="0" w:color="auto"/>
                                                            <w:left w:val="none" w:sz="0" w:space="0" w:color="auto"/>
                                                            <w:bottom w:val="none" w:sz="0" w:space="0" w:color="auto"/>
                                                            <w:right w:val="none" w:sz="0" w:space="0" w:color="auto"/>
                                                          </w:divBdr>
                                                        </w:div>
                                                        <w:div w:id="1352993285">
                                                          <w:marLeft w:val="0"/>
                                                          <w:marRight w:val="0"/>
                                                          <w:marTop w:val="0"/>
                                                          <w:marBottom w:val="0"/>
                                                          <w:divBdr>
                                                            <w:top w:val="none" w:sz="0" w:space="0" w:color="auto"/>
                                                            <w:left w:val="none" w:sz="0" w:space="0" w:color="auto"/>
                                                            <w:bottom w:val="none" w:sz="0" w:space="0" w:color="auto"/>
                                                            <w:right w:val="none" w:sz="0" w:space="0" w:color="auto"/>
                                                          </w:divBdr>
                                                        </w:div>
                                                        <w:div w:id="1646857706">
                                                          <w:marLeft w:val="0"/>
                                                          <w:marRight w:val="0"/>
                                                          <w:marTop w:val="0"/>
                                                          <w:marBottom w:val="0"/>
                                                          <w:divBdr>
                                                            <w:top w:val="none" w:sz="0" w:space="0" w:color="auto"/>
                                                            <w:left w:val="none" w:sz="0" w:space="0" w:color="auto"/>
                                                            <w:bottom w:val="none" w:sz="0" w:space="0" w:color="auto"/>
                                                            <w:right w:val="none" w:sz="0" w:space="0" w:color="auto"/>
                                                          </w:divBdr>
                                                        </w:div>
                                                        <w:div w:id="1553691955">
                                                          <w:marLeft w:val="0"/>
                                                          <w:marRight w:val="0"/>
                                                          <w:marTop w:val="0"/>
                                                          <w:marBottom w:val="0"/>
                                                          <w:divBdr>
                                                            <w:top w:val="none" w:sz="0" w:space="0" w:color="auto"/>
                                                            <w:left w:val="none" w:sz="0" w:space="0" w:color="auto"/>
                                                            <w:bottom w:val="none" w:sz="0" w:space="0" w:color="auto"/>
                                                            <w:right w:val="none" w:sz="0" w:space="0" w:color="auto"/>
                                                          </w:divBdr>
                                                        </w:div>
                                                        <w:div w:id="1057315482">
                                                          <w:marLeft w:val="0"/>
                                                          <w:marRight w:val="0"/>
                                                          <w:marTop w:val="0"/>
                                                          <w:marBottom w:val="0"/>
                                                          <w:divBdr>
                                                            <w:top w:val="none" w:sz="0" w:space="0" w:color="auto"/>
                                                            <w:left w:val="none" w:sz="0" w:space="0" w:color="auto"/>
                                                            <w:bottom w:val="none" w:sz="0" w:space="0" w:color="auto"/>
                                                            <w:right w:val="none" w:sz="0" w:space="0" w:color="auto"/>
                                                          </w:divBdr>
                                                        </w:div>
                                                        <w:div w:id="1863587300">
                                                          <w:marLeft w:val="0"/>
                                                          <w:marRight w:val="0"/>
                                                          <w:marTop w:val="0"/>
                                                          <w:marBottom w:val="0"/>
                                                          <w:divBdr>
                                                            <w:top w:val="none" w:sz="0" w:space="0" w:color="auto"/>
                                                            <w:left w:val="none" w:sz="0" w:space="0" w:color="auto"/>
                                                            <w:bottom w:val="none" w:sz="0" w:space="0" w:color="auto"/>
                                                            <w:right w:val="none" w:sz="0" w:space="0" w:color="auto"/>
                                                          </w:divBdr>
                                                        </w:div>
                                                      </w:divsChild>
                                                    </w:div>
                                                    <w:div w:id="1443379629">
                                                      <w:marLeft w:val="0"/>
                                                      <w:marRight w:val="0"/>
                                                      <w:marTop w:val="0"/>
                                                      <w:marBottom w:val="0"/>
                                                      <w:divBdr>
                                                        <w:top w:val="none" w:sz="0" w:space="0" w:color="auto"/>
                                                        <w:left w:val="none" w:sz="0" w:space="0" w:color="auto"/>
                                                        <w:bottom w:val="none" w:sz="0" w:space="0" w:color="auto"/>
                                                        <w:right w:val="none" w:sz="0" w:space="0" w:color="auto"/>
                                                      </w:divBdr>
                                                    </w:div>
                                                    <w:div w:id="18054656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3765383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7.png"/><Relationship Id="rId21" Type="http://schemas.openxmlformats.org/officeDocument/2006/relationships/image" Target="media/image12.png"/><Relationship Id="rId34" Type="http://schemas.openxmlformats.org/officeDocument/2006/relationships/image" Target="media/image25.emf"/><Relationship Id="rId42" Type="http://schemas.openxmlformats.org/officeDocument/2006/relationships/image" Target="media/image31.png"/><Relationship Id="rId47" Type="http://schemas.openxmlformats.org/officeDocument/2006/relationships/image" Target="media/image36.png"/><Relationship Id="rId50" Type="http://schemas.openxmlformats.org/officeDocument/2006/relationships/image" Target="media/image39.png"/><Relationship Id="rId55" Type="http://schemas.openxmlformats.org/officeDocument/2006/relationships/chart" Target="charts/chart4.xml"/><Relationship Id="rId63" Type="http://schemas.openxmlformats.org/officeDocument/2006/relationships/footer" Target="footer2.xml"/><Relationship Id="rId7" Type="http://schemas.openxmlformats.org/officeDocument/2006/relationships/footnotes" Target="footnotes.xml"/><Relationship Id="rId2" Type="http://schemas.openxmlformats.org/officeDocument/2006/relationships/numbering" Target="numbering.xml"/><Relationship Id="rId16" Type="http://schemas.openxmlformats.org/officeDocument/2006/relationships/image" Target="media/image7.jpeg"/><Relationship Id="rId29" Type="http://schemas.openxmlformats.org/officeDocument/2006/relationships/image" Target="media/image20.png"/><Relationship Id="rId11" Type="http://schemas.openxmlformats.org/officeDocument/2006/relationships/image" Target="media/image2.jpeg"/><Relationship Id="rId24" Type="http://schemas.openxmlformats.org/officeDocument/2006/relationships/image" Target="media/image15.png"/><Relationship Id="rId32" Type="http://schemas.openxmlformats.org/officeDocument/2006/relationships/image" Target="media/image23.jpeg"/><Relationship Id="rId37" Type="http://schemas.openxmlformats.org/officeDocument/2006/relationships/image" Target="media/image26.png"/><Relationship Id="rId40" Type="http://schemas.openxmlformats.org/officeDocument/2006/relationships/image" Target="media/image29.png"/><Relationship Id="rId45" Type="http://schemas.openxmlformats.org/officeDocument/2006/relationships/image" Target="media/image34.jpeg"/><Relationship Id="rId53" Type="http://schemas.openxmlformats.org/officeDocument/2006/relationships/chart" Target="charts/chart2.xml"/><Relationship Id="rId58" Type="http://schemas.openxmlformats.org/officeDocument/2006/relationships/image" Target="media/image43.png"/><Relationship Id="rId66" Type="http://schemas.openxmlformats.org/officeDocument/2006/relationships/theme" Target="theme/theme1.xml"/><Relationship Id="rId5" Type="http://schemas.openxmlformats.org/officeDocument/2006/relationships/settings" Target="settings.xml"/><Relationship Id="rId61" Type="http://schemas.openxmlformats.org/officeDocument/2006/relationships/image" Target="media/image46.png"/><Relationship Id="rId19" Type="http://schemas.openxmlformats.org/officeDocument/2006/relationships/image" Target="media/image10.png"/><Relationship Id="rId14" Type="http://schemas.openxmlformats.org/officeDocument/2006/relationships/image" Target="media/image5.jpe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oleObject" Target="embeddings/oleObject1.bin"/><Relationship Id="rId43" Type="http://schemas.openxmlformats.org/officeDocument/2006/relationships/image" Target="media/image32.png"/><Relationship Id="rId48" Type="http://schemas.openxmlformats.org/officeDocument/2006/relationships/image" Target="media/image37.png"/><Relationship Id="rId56" Type="http://schemas.openxmlformats.org/officeDocument/2006/relationships/image" Target="media/image41.png"/><Relationship Id="rId64" Type="http://schemas.openxmlformats.org/officeDocument/2006/relationships/fontTable" Target="fontTable.xml"/><Relationship Id="rId8" Type="http://schemas.openxmlformats.org/officeDocument/2006/relationships/endnotes" Target="endnotes.xml"/><Relationship Id="rId51" Type="http://schemas.openxmlformats.org/officeDocument/2006/relationships/image" Target="media/image40.png"/><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jpeg"/><Relationship Id="rId38" Type="http://schemas.openxmlformats.org/officeDocument/2006/relationships/image" Target="media/image27.png"/><Relationship Id="rId46" Type="http://schemas.openxmlformats.org/officeDocument/2006/relationships/image" Target="media/image35.png"/><Relationship Id="rId59" Type="http://schemas.openxmlformats.org/officeDocument/2006/relationships/image" Target="media/image44.png"/><Relationship Id="rId20" Type="http://schemas.openxmlformats.org/officeDocument/2006/relationships/image" Target="media/image11.png"/><Relationship Id="rId41" Type="http://schemas.openxmlformats.org/officeDocument/2006/relationships/image" Target="media/image30.png"/><Relationship Id="rId54" Type="http://schemas.openxmlformats.org/officeDocument/2006/relationships/chart" Target="charts/chart3.xml"/><Relationship Id="rId62" Type="http://schemas.openxmlformats.org/officeDocument/2006/relationships/hyperlink" Target="http://cvlab.epfl.ch/research/detect/binarydescriptors" TargetMode="Externa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oleObject" Target="embeddings/oleObject2.bin"/><Relationship Id="rId49" Type="http://schemas.openxmlformats.org/officeDocument/2006/relationships/image" Target="media/image38.png"/><Relationship Id="rId57" Type="http://schemas.openxmlformats.org/officeDocument/2006/relationships/image" Target="media/image42.png"/><Relationship Id="rId10" Type="http://schemas.openxmlformats.org/officeDocument/2006/relationships/image" Target="media/image1.jpeg"/><Relationship Id="rId31" Type="http://schemas.openxmlformats.org/officeDocument/2006/relationships/image" Target="media/image22.png"/><Relationship Id="rId44" Type="http://schemas.openxmlformats.org/officeDocument/2006/relationships/image" Target="media/image33.jpeg"/><Relationship Id="rId52" Type="http://schemas.openxmlformats.org/officeDocument/2006/relationships/chart" Target="charts/chart1.xml"/><Relationship Id="rId60" Type="http://schemas.openxmlformats.org/officeDocument/2006/relationships/image" Target="media/image45.png"/><Relationship Id="rId65" Type="http://schemas.openxmlformats.org/officeDocument/2006/relationships/glossaryDocument" Target="glossary/document.xml"/><Relationship Id="rId4" Type="http://schemas.microsoft.com/office/2007/relationships/stylesWithEffects" Target="stylesWithEffects.xml"/><Relationship Id="rId9" Type="http://schemas.openxmlformats.org/officeDocument/2006/relationships/footer" Target="footer1.xml"/><Relationship Id="rId13" Type="http://schemas.openxmlformats.org/officeDocument/2006/relationships/image" Target="media/image4.jpeg"/><Relationship Id="rId18" Type="http://schemas.openxmlformats.org/officeDocument/2006/relationships/image" Target="media/image9.png"/><Relationship Id="rId39" Type="http://schemas.openxmlformats.org/officeDocument/2006/relationships/image" Target="media/image28.png"/></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Excel_Worksheet2.xlsx"/></Relationships>
</file>

<file path=word/charts/_rels/chart3.xml.rels><?xml version="1.0" encoding="UTF-8" standalone="yes"?>
<Relationships xmlns="http://schemas.openxmlformats.org/package/2006/relationships"><Relationship Id="rId1" Type="http://schemas.openxmlformats.org/officeDocument/2006/relationships/package" Target="../embeddings/Microsoft_Excel_Worksheet3.xlsx"/></Relationships>
</file>

<file path=word/charts/_rels/chart4.xml.rels><?xml version="1.0" encoding="UTF-8" standalone="yes"?>
<Relationships xmlns="http://schemas.openxmlformats.org/package/2006/relationships"><Relationship Id="rId1" Type="http://schemas.openxmlformats.org/officeDocument/2006/relationships/package" Target="../embeddings/Microsoft_Excel_Worksheet4.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sk-SK"/>
              <a:t>Semi-Naive Bayes</a:t>
            </a:r>
            <a:endParaRPr lang="en-US"/>
          </a:p>
        </c:rich>
      </c:tx>
      <c:overlay val="0"/>
    </c:title>
    <c:autoTitleDeleted val="0"/>
    <c:plotArea>
      <c:layout/>
      <c:barChart>
        <c:barDir val="col"/>
        <c:grouping val="clustered"/>
        <c:varyColors val="0"/>
        <c:ser>
          <c:idx val="0"/>
          <c:order val="0"/>
          <c:tx>
            <c:strRef>
              <c:f>Sheet1!$B$1</c:f>
              <c:strCache>
                <c:ptCount val="1"/>
                <c:pt idx="0">
                  <c:v>Miera úspešnosti</c:v>
                </c:pt>
              </c:strCache>
            </c:strRef>
          </c:tx>
          <c:invertIfNegative val="0"/>
          <c:cat>
            <c:strRef>
              <c:f>Sheet1!$A$2:$A$4</c:f>
              <c:strCache>
                <c:ptCount val="3"/>
                <c:pt idx="0">
                  <c:v>Philadelphia</c:v>
                </c:pt>
                <c:pt idx="1">
                  <c:v>Topánka</c:v>
                </c:pt>
                <c:pt idx="2">
                  <c:v>Tvrdošín</c:v>
                </c:pt>
              </c:strCache>
            </c:strRef>
          </c:cat>
          <c:val>
            <c:numRef>
              <c:f>Sheet1!$B$2:$B$4</c:f>
              <c:numCache>
                <c:formatCode>0.00%</c:formatCode>
                <c:ptCount val="3"/>
                <c:pt idx="0">
                  <c:v>0.5625</c:v>
                </c:pt>
                <c:pt idx="1">
                  <c:v>0.60377358490566013</c:v>
                </c:pt>
                <c:pt idx="2">
                  <c:v>7.407407407407407E-2</c:v>
                </c:pt>
              </c:numCache>
            </c:numRef>
          </c:val>
        </c:ser>
        <c:dLbls>
          <c:showLegendKey val="0"/>
          <c:showVal val="0"/>
          <c:showCatName val="0"/>
          <c:showSerName val="0"/>
          <c:showPercent val="0"/>
          <c:showBubbleSize val="0"/>
        </c:dLbls>
        <c:gapWidth val="150"/>
        <c:axId val="124096000"/>
        <c:axId val="221893120"/>
      </c:barChart>
      <c:catAx>
        <c:axId val="124096000"/>
        <c:scaling>
          <c:orientation val="minMax"/>
        </c:scaling>
        <c:delete val="0"/>
        <c:axPos val="b"/>
        <c:majorTickMark val="out"/>
        <c:minorTickMark val="none"/>
        <c:tickLblPos val="nextTo"/>
        <c:crossAx val="221893120"/>
        <c:crosses val="autoZero"/>
        <c:auto val="1"/>
        <c:lblAlgn val="ctr"/>
        <c:lblOffset val="100"/>
        <c:noMultiLvlLbl val="0"/>
      </c:catAx>
      <c:valAx>
        <c:axId val="221893120"/>
        <c:scaling>
          <c:orientation val="minMax"/>
        </c:scaling>
        <c:delete val="0"/>
        <c:axPos val="l"/>
        <c:majorGridlines/>
        <c:numFmt formatCode="0.00%" sourceLinked="1"/>
        <c:majorTickMark val="out"/>
        <c:minorTickMark val="none"/>
        <c:tickLblPos val="nextTo"/>
        <c:crossAx val="124096000"/>
        <c:crosses val="autoZero"/>
        <c:crossBetween val="between"/>
      </c:valAx>
    </c:plotArea>
    <c:legend>
      <c:legendPos val="r"/>
      <c:overlay val="0"/>
    </c:legend>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Naive</a:t>
            </a:r>
            <a:r>
              <a:rPr lang="sk-SK"/>
              <a:t> </a:t>
            </a:r>
            <a:r>
              <a:rPr lang="en-US"/>
              <a:t>Bayes</a:t>
            </a:r>
          </a:p>
        </c:rich>
      </c:tx>
      <c:overlay val="0"/>
    </c:title>
    <c:autoTitleDeleted val="0"/>
    <c:plotArea>
      <c:layout>
        <c:manualLayout>
          <c:layoutTarget val="inner"/>
          <c:xMode val="edge"/>
          <c:yMode val="edge"/>
          <c:x val="0.10602052347623223"/>
          <c:y val="2.421634795650545E-2"/>
          <c:w val="0.75613316564596067"/>
          <c:h val="0.73410748776563417"/>
        </c:manualLayout>
      </c:layout>
      <c:barChart>
        <c:barDir val="col"/>
        <c:grouping val="clustered"/>
        <c:varyColors val="0"/>
        <c:ser>
          <c:idx val="0"/>
          <c:order val="0"/>
          <c:tx>
            <c:strRef>
              <c:f>Sheet1!$B$1</c:f>
              <c:strCache>
                <c:ptCount val="1"/>
                <c:pt idx="0">
                  <c:v>Miera úspešnosti</c:v>
                </c:pt>
              </c:strCache>
            </c:strRef>
          </c:tx>
          <c:invertIfNegative val="0"/>
          <c:cat>
            <c:strRef>
              <c:f>Sheet1!$A$2:$A$4</c:f>
              <c:strCache>
                <c:ptCount val="3"/>
                <c:pt idx="0">
                  <c:v>Philadeplhia</c:v>
                </c:pt>
                <c:pt idx="1">
                  <c:v>Topánka</c:v>
                </c:pt>
                <c:pt idx="2">
                  <c:v>Tvrdošín</c:v>
                </c:pt>
              </c:strCache>
            </c:strRef>
          </c:cat>
          <c:val>
            <c:numRef>
              <c:f>Sheet1!$B$2:$B$4</c:f>
              <c:numCache>
                <c:formatCode>0.00%</c:formatCode>
                <c:ptCount val="3"/>
                <c:pt idx="0">
                  <c:v>0.96875000000000022</c:v>
                </c:pt>
                <c:pt idx="1">
                  <c:v>0.50943396226415072</c:v>
                </c:pt>
                <c:pt idx="2">
                  <c:v>0.1111111111111111</c:v>
                </c:pt>
              </c:numCache>
            </c:numRef>
          </c:val>
        </c:ser>
        <c:dLbls>
          <c:showLegendKey val="0"/>
          <c:showVal val="0"/>
          <c:showCatName val="0"/>
          <c:showSerName val="0"/>
          <c:showPercent val="0"/>
          <c:showBubbleSize val="0"/>
        </c:dLbls>
        <c:gapWidth val="150"/>
        <c:axId val="119069696"/>
        <c:axId val="221894848"/>
      </c:barChart>
      <c:valAx>
        <c:axId val="221894848"/>
        <c:scaling>
          <c:orientation val="minMax"/>
        </c:scaling>
        <c:delete val="0"/>
        <c:axPos val="l"/>
        <c:majorGridlines/>
        <c:numFmt formatCode="0.00%" sourceLinked="1"/>
        <c:majorTickMark val="out"/>
        <c:minorTickMark val="none"/>
        <c:tickLblPos val="nextTo"/>
        <c:crossAx val="119069696"/>
        <c:crosses val="autoZero"/>
        <c:crossBetween val="between"/>
      </c:valAx>
      <c:catAx>
        <c:axId val="119069696"/>
        <c:scaling>
          <c:orientation val="minMax"/>
        </c:scaling>
        <c:delete val="0"/>
        <c:axPos val="b"/>
        <c:majorTickMark val="out"/>
        <c:minorTickMark val="none"/>
        <c:tickLblPos val="nextTo"/>
        <c:crossAx val="221894848"/>
        <c:crosses val="autoZero"/>
        <c:auto val="1"/>
        <c:lblAlgn val="ctr"/>
        <c:lblOffset val="100"/>
        <c:noMultiLvlLbl val="0"/>
      </c:catAx>
    </c:plotArea>
    <c:legend>
      <c:legendPos val="r"/>
      <c:overlay val="0"/>
    </c:legend>
    <c:plotVisOnly val="1"/>
    <c:dispBlanksAs val="gap"/>
    <c:showDLblsOverMax val="0"/>
  </c:chart>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0860145086030917"/>
          <c:y val="6.3633295838020285E-2"/>
          <c:w val="0.74578539661708998"/>
          <c:h val="0.85679675692331903"/>
        </c:manualLayout>
      </c:layout>
      <c:barChart>
        <c:barDir val="col"/>
        <c:grouping val="clustered"/>
        <c:varyColors val="0"/>
        <c:ser>
          <c:idx val="0"/>
          <c:order val="0"/>
          <c:tx>
            <c:strRef>
              <c:f>Sheet1!$B$1</c:f>
              <c:strCache>
                <c:ptCount val="1"/>
                <c:pt idx="0">
                  <c:v>Philadelphia</c:v>
                </c:pt>
              </c:strCache>
            </c:strRef>
          </c:tx>
          <c:invertIfNegative val="0"/>
          <c:cat>
            <c:strRef>
              <c:f>Sheet1!$A$2:$A$4</c:f>
              <c:strCache>
                <c:ptCount val="3"/>
                <c:pt idx="0">
                  <c:v>Philadelphia</c:v>
                </c:pt>
                <c:pt idx="1">
                  <c:v>Topánka</c:v>
                </c:pt>
                <c:pt idx="2">
                  <c:v>Tvrdošín</c:v>
                </c:pt>
              </c:strCache>
            </c:strRef>
          </c:cat>
          <c:val>
            <c:numRef>
              <c:f>Sheet1!$B$2:$B$4</c:f>
              <c:numCache>
                <c:formatCode>General</c:formatCode>
                <c:ptCount val="3"/>
                <c:pt idx="0">
                  <c:v>18</c:v>
                </c:pt>
                <c:pt idx="1">
                  <c:v>19</c:v>
                </c:pt>
                <c:pt idx="2">
                  <c:v>19</c:v>
                </c:pt>
              </c:numCache>
            </c:numRef>
          </c:val>
        </c:ser>
        <c:ser>
          <c:idx val="1"/>
          <c:order val="1"/>
          <c:tx>
            <c:strRef>
              <c:f>Sheet1!$C$1</c:f>
              <c:strCache>
                <c:ptCount val="1"/>
                <c:pt idx="0">
                  <c:v>Topánka</c:v>
                </c:pt>
              </c:strCache>
            </c:strRef>
          </c:tx>
          <c:invertIfNegative val="0"/>
          <c:cat>
            <c:strRef>
              <c:f>Sheet1!$A$2:$A$4</c:f>
              <c:strCache>
                <c:ptCount val="3"/>
                <c:pt idx="0">
                  <c:v>Philadelphia</c:v>
                </c:pt>
                <c:pt idx="1">
                  <c:v>Topánka</c:v>
                </c:pt>
                <c:pt idx="2">
                  <c:v>Tvrdošín</c:v>
                </c:pt>
              </c:strCache>
            </c:strRef>
          </c:cat>
          <c:val>
            <c:numRef>
              <c:f>Sheet1!$C$2:$C$4</c:f>
              <c:numCache>
                <c:formatCode>General</c:formatCode>
                <c:ptCount val="3"/>
                <c:pt idx="0">
                  <c:v>12</c:v>
                </c:pt>
                <c:pt idx="1">
                  <c:v>32</c:v>
                </c:pt>
                <c:pt idx="2">
                  <c:v>2</c:v>
                </c:pt>
              </c:numCache>
            </c:numRef>
          </c:val>
        </c:ser>
        <c:ser>
          <c:idx val="2"/>
          <c:order val="2"/>
          <c:tx>
            <c:strRef>
              <c:f>Sheet1!$D$1</c:f>
              <c:strCache>
                <c:ptCount val="1"/>
                <c:pt idx="0">
                  <c:v>Tvrdošín</c:v>
                </c:pt>
              </c:strCache>
            </c:strRef>
          </c:tx>
          <c:invertIfNegative val="0"/>
          <c:cat>
            <c:strRef>
              <c:f>Sheet1!$A$2:$A$4</c:f>
              <c:strCache>
                <c:ptCount val="3"/>
                <c:pt idx="0">
                  <c:v>Philadelphia</c:v>
                </c:pt>
                <c:pt idx="1">
                  <c:v>Topánka</c:v>
                </c:pt>
                <c:pt idx="2">
                  <c:v>Tvrdošín</c:v>
                </c:pt>
              </c:strCache>
            </c:strRef>
          </c:cat>
          <c:val>
            <c:numRef>
              <c:f>Sheet1!$D$2:$D$4</c:f>
              <c:numCache>
                <c:formatCode>General</c:formatCode>
                <c:ptCount val="3"/>
                <c:pt idx="0">
                  <c:v>2</c:v>
                </c:pt>
                <c:pt idx="1">
                  <c:v>2</c:v>
                </c:pt>
                <c:pt idx="2">
                  <c:v>6</c:v>
                </c:pt>
              </c:numCache>
            </c:numRef>
          </c:val>
        </c:ser>
        <c:dLbls>
          <c:showLegendKey val="0"/>
          <c:showVal val="0"/>
          <c:showCatName val="0"/>
          <c:showSerName val="0"/>
          <c:showPercent val="0"/>
          <c:showBubbleSize val="0"/>
        </c:dLbls>
        <c:gapWidth val="150"/>
        <c:axId val="124094976"/>
        <c:axId val="222273536"/>
      </c:barChart>
      <c:catAx>
        <c:axId val="124094976"/>
        <c:scaling>
          <c:orientation val="minMax"/>
        </c:scaling>
        <c:delete val="0"/>
        <c:axPos val="b"/>
        <c:majorTickMark val="out"/>
        <c:minorTickMark val="none"/>
        <c:tickLblPos val="nextTo"/>
        <c:crossAx val="222273536"/>
        <c:crosses val="autoZero"/>
        <c:auto val="1"/>
        <c:lblAlgn val="ctr"/>
        <c:lblOffset val="100"/>
        <c:noMultiLvlLbl val="0"/>
      </c:catAx>
      <c:valAx>
        <c:axId val="222273536"/>
        <c:scaling>
          <c:orientation val="minMax"/>
        </c:scaling>
        <c:delete val="0"/>
        <c:axPos val="l"/>
        <c:majorGridlines/>
        <c:numFmt formatCode="General" sourceLinked="1"/>
        <c:majorTickMark val="out"/>
        <c:minorTickMark val="none"/>
        <c:tickLblPos val="nextTo"/>
        <c:crossAx val="124094976"/>
        <c:crosses val="autoZero"/>
        <c:crossBetween val="between"/>
      </c:valAx>
    </c:plotArea>
    <c:legend>
      <c:legendPos val="r"/>
      <c:overlay val="0"/>
    </c:legend>
    <c:plotVisOnly val="1"/>
    <c:dispBlanksAs val="gap"/>
    <c:showDLblsOverMax val="0"/>
  </c:chart>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0860145086030917"/>
          <c:y val="6.3633295838020285E-2"/>
          <c:w val="0.74578539661708998"/>
          <c:h val="0.85679675692331903"/>
        </c:manualLayout>
      </c:layout>
      <c:barChart>
        <c:barDir val="col"/>
        <c:grouping val="clustered"/>
        <c:varyColors val="0"/>
        <c:ser>
          <c:idx val="0"/>
          <c:order val="0"/>
          <c:tx>
            <c:strRef>
              <c:f>Sheet1!$B$1</c:f>
              <c:strCache>
                <c:ptCount val="1"/>
                <c:pt idx="0">
                  <c:v>Philadelphia</c:v>
                </c:pt>
              </c:strCache>
            </c:strRef>
          </c:tx>
          <c:invertIfNegative val="0"/>
          <c:cat>
            <c:strRef>
              <c:f>Sheet1!$A$2:$A$4</c:f>
              <c:strCache>
                <c:ptCount val="3"/>
                <c:pt idx="0">
                  <c:v>Philadelphia</c:v>
                </c:pt>
                <c:pt idx="1">
                  <c:v>Topánka</c:v>
                </c:pt>
                <c:pt idx="2">
                  <c:v>Tvrdošín</c:v>
                </c:pt>
              </c:strCache>
            </c:strRef>
          </c:cat>
          <c:val>
            <c:numRef>
              <c:f>Sheet1!$B$2:$B$4</c:f>
              <c:numCache>
                <c:formatCode>General</c:formatCode>
                <c:ptCount val="3"/>
                <c:pt idx="0">
                  <c:v>31</c:v>
                </c:pt>
                <c:pt idx="1">
                  <c:v>23</c:v>
                </c:pt>
                <c:pt idx="2">
                  <c:v>14</c:v>
                </c:pt>
              </c:numCache>
            </c:numRef>
          </c:val>
        </c:ser>
        <c:ser>
          <c:idx val="1"/>
          <c:order val="1"/>
          <c:tx>
            <c:strRef>
              <c:f>Sheet1!$C$1</c:f>
              <c:strCache>
                <c:ptCount val="1"/>
                <c:pt idx="0">
                  <c:v>Topánka</c:v>
                </c:pt>
              </c:strCache>
            </c:strRef>
          </c:tx>
          <c:invertIfNegative val="0"/>
          <c:cat>
            <c:strRef>
              <c:f>Sheet1!$A$2:$A$4</c:f>
              <c:strCache>
                <c:ptCount val="3"/>
                <c:pt idx="0">
                  <c:v>Philadelphia</c:v>
                </c:pt>
                <c:pt idx="1">
                  <c:v>Topánka</c:v>
                </c:pt>
                <c:pt idx="2">
                  <c:v>Tvrdošín</c:v>
                </c:pt>
              </c:strCache>
            </c:strRef>
          </c:cat>
          <c:val>
            <c:numRef>
              <c:f>Sheet1!$C$2:$C$4</c:f>
              <c:numCache>
                <c:formatCode>General</c:formatCode>
                <c:ptCount val="3"/>
                <c:pt idx="0">
                  <c:v>1</c:v>
                </c:pt>
                <c:pt idx="1">
                  <c:v>27</c:v>
                </c:pt>
                <c:pt idx="2">
                  <c:v>8</c:v>
                </c:pt>
              </c:numCache>
            </c:numRef>
          </c:val>
        </c:ser>
        <c:ser>
          <c:idx val="2"/>
          <c:order val="2"/>
          <c:tx>
            <c:strRef>
              <c:f>Sheet1!$D$1</c:f>
              <c:strCache>
                <c:ptCount val="1"/>
                <c:pt idx="0">
                  <c:v>Tvrdošín</c:v>
                </c:pt>
              </c:strCache>
            </c:strRef>
          </c:tx>
          <c:invertIfNegative val="0"/>
          <c:cat>
            <c:strRef>
              <c:f>Sheet1!$A$2:$A$4</c:f>
              <c:strCache>
                <c:ptCount val="3"/>
                <c:pt idx="0">
                  <c:v>Philadelphia</c:v>
                </c:pt>
                <c:pt idx="1">
                  <c:v>Topánka</c:v>
                </c:pt>
                <c:pt idx="2">
                  <c:v>Tvrdošín</c:v>
                </c:pt>
              </c:strCache>
            </c:strRef>
          </c:cat>
          <c:val>
            <c:numRef>
              <c:f>Sheet1!$D$2:$D$4</c:f>
              <c:numCache>
                <c:formatCode>General</c:formatCode>
                <c:ptCount val="3"/>
                <c:pt idx="0">
                  <c:v>0</c:v>
                </c:pt>
                <c:pt idx="1">
                  <c:v>3</c:v>
                </c:pt>
                <c:pt idx="2">
                  <c:v>3</c:v>
                </c:pt>
              </c:numCache>
            </c:numRef>
          </c:val>
        </c:ser>
        <c:dLbls>
          <c:showLegendKey val="0"/>
          <c:showVal val="0"/>
          <c:showCatName val="0"/>
          <c:showSerName val="0"/>
          <c:showPercent val="0"/>
          <c:showBubbleSize val="0"/>
        </c:dLbls>
        <c:gapWidth val="150"/>
        <c:axId val="148045824"/>
        <c:axId val="224120192"/>
      </c:barChart>
      <c:catAx>
        <c:axId val="148045824"/>
        <c:scaling>
          <c:orientation val="minMax"/>
        </c:scaling>
        <c:delete val="0"/>
        <c:axPos val="b"/>
        <c:majorTickMark val="out"/>
        <c:minorTickMark val="none"/>
        <c:tickLblPos val="nextTo"/>
        <c:crossAx val="224120192"/>
        <c:crosses val="autoZero"/>
        <c:auto val="1"/>
        <c:lblAlgn val="ctr"/>
        <c:lblOffset val="100"/>
        <c:noMultiLvlLbl val="0"/>
      </c:catAx>
      <c:valAx>
        <c:axId val="224120192"/>
        <c:scaling>
          <c:orientation val="minMax"/>
        </c:scaling>
        <c:delete val="0"/>
        <c:axPos val="l"/>
        <c:majorGridlines/>
        <c:numFmt formatCode="General" sourceLinked="1"/>
        <c:majorTickMark val="out"/>
        <c:minorTickMark val="none"/>
        <c:tickLblPos val="nextTo"/>
        <c:crossAx val="148045824"/>
        <c:crosses val="autoZero"/>
        <c:crossBetween val="between"/>
      </c:valAx>
    </c:plotArea>
    <c:legend>
      <c:legendPos val="r"/>
      <c:overlay val="0"/>
    </c:legend>
    <c:plotVisOnly val="1"/>
    <c:dispBlanksAs val="gap"/>
    <c:showDLblsOverMax val="0"/>
  </c:chart>
  <c:externalData r:id="rId1">
    <c:autoUpdate val="0"/>
  </c:externalData>
</c:chartSpace>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altName w:val="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61A9C"/>
    <w:rsid w:val="008A3103"/>
    <w:rsid w:val="00F61A9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F61A9C"/>
    <w:rPr>
      <w:color w:val="808080"/>
    </w:rPr>
  </w:style>
</w:styles>
</file>

<file path=word/glossary/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F61A9C"/>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theme/theme1.xml><?xml version="1.0" encoding="utf-8"?>
<a:theme xmlns:a="http://schemas.openxmlformats.org/drawingml/2006/main" name="Motív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3102670-DE6A-4C0D-A65A-9EE9A4273CD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TotalTime>
  <Pages>64</Pages>
  <Words>11800</Words>
  <Characters>72334</Characters>
  <Application>Microsoft Office Word</Application>
  <DocSecurity>0</DocSecurity>
  <Lines>1643</Lines>
  <Paragraphs>707</Paragraphs>
  <ScaleCrop>false</ScaleCrop>
  <HeadingPairs>
    <vt:vector size="4" baseType="variant">
      <vt:variant>
        <vt:lpstr>Title</vt:lpstr>
      </vt:variant>
      <vt:variant>
        <vt:i4>1</vt:i4>
      </vt:variant>
      <vt:variant>
        <vt:lpstr>Názov</vt:lpstr>
      </vt:variant>
      <vt:variant>
        <vt:i4>1</vt:i4>
      </vt:variant>
    </vt:vector>
  </HeadingPairs>
  <TitlesOfParts>
    <vt:vector size="2" baseType="lpstr">
      <vt:lpstr/>
      <vt:lpstr/>
    </vt:vector>
  </TitlesOfParts>
  <Company/>
  <LinksUpToDate>false</LinksUpToDate>
  <CharactersWithSpaces>8342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now</dc:creator>
  <cp:lastModifiedBy>Snow</cp:lastModifiedBy>
  <cp:revision>7</cp:revision>
  <cp:lastPrinted>2015-05-13T21:42:00Z</cp:lastPrinted>
  <dcterms:created xsi:type="dcterms:W3CDTF">2015-05-13T21:37:00Z</dcterms:created>
  <dcterms:modified xsi:type="dcterms:W3CDTF">2015-05-13T21: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michalsevcikk@gmail.com@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